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75A8E9FC" w14:textId="0B0BD13F" w:rsidR="00C93692" w:rsidRPr="0076100E" w:rsidRDefault="00C93692" w:rsidP="00C93692">
      <w:pPr>
        <w:pStyle w:val="Heading1"/>
        <w:ind w:left="-990" w:right="-540" w:firstLine="990"/>
        <w:rPr>
          <w:rFonts w:ascii="Corbel" w:eastAsia="Helvetica Neue" w:hAnsi="Corbel" w:cs="Helvetica Neue"/>
          <w:color w:val="000099"/>
          <w:sz w:val="16"/>
          <w:szCs w:val="16"/>
          <w:lang w:val="en-US"/>
        </w:rPr>
      </w:pPr>
      <w:r w:rsidRPr="0076100E">
        <w:rPr>
          <w:rFonts w:ascii="Corbel" w:eastAsia="Helvetica Neue" w:hAnsi="Corbel" w:cs="Helvetica Neue"/>
          <w:color w:val="000099"/>
          <w:sz w:val="16"/>
          <w:szCs w:val="16"/>
          <w:lang w:val="en-US"/>
        </w:rPr>
        <w:t xml:space="preserve">                                                                                                                                            </w:t>
      </w:r>
      <w:r w:rsidRPr="0076100E">
        <w:rPr>
          <w:rFonts w:ascii="Corbel" w:hAnsi="Corbel"/>
          <w:noProof/>
          <w:lang w:val="en-US"/>
        </w:rPr>
        <w:drawing>
          <wp:inline distT="0" distB="0" distL="0" distR="0" wp14:anchorId="6C256EF7" wp14:editId="731EF4D6">
            <wp:extent cx="2057400" cy="5885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talyst icon new for pdf templat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7400" cy="588518"/>
                    </a:xfrm>
                    <a:prstGeom prst="rect">
                      <a:avLst/>
                    </a:prstGeom>
                  </pic:spPr>
                </pic:pic>
              </a:graphicData>
            </a:graphic>
          </wp:inline>
        </w:drawing>
      </w:r>
    </w:p>
    <w:p w14:paraId="35FB2671" w14:textId="77777777" w:rsidR="006D37C3" w:rsidRPr="0076100E" w:rsidRDefault="006D37C3" w:rsidP="00A36230">
      <w:pPr>
        <w:pStyle w:val="Heading2"/>
        <w:rPr>
          <w:lang w:val="en-US"/>
        </w:rPr>
      </w:pPr>
    </w:p>
    <w:p w14:paraId="5D7399A7" w14:textId="4C90A61A" w:rsidR="00D745C4" w:rsidRPr="000E06E0" w:rsidRDefault="00225B9D" w:rsidP="00A36230">
      <w:pPr>
        <w:pStyle w:val="Heading2"/>
        <w:rPr>
          <w:lang w:val="en-US"/>
        </w:rPr>
      </w:pPr>
      <w:r w:rsidRPr="0076100E">
        <w:rPr>
          <w:lang w:val="en-US"/>
        </w:rPr>
        <w:br/>
      </w:r>
      <w:bookmarkStart w:id="0" w:name="_Hlk87919109"/>
      <w:r w:rsidR="00412203" w:rsidRPr="0076100E">
        <w:rPr>
          <w:lang w:val="en-US"/>
        </w:rPr>
        <w:t>Reproductive Empires and Perverse Markets: Unpacking the Paradoxical Dynamics of ART Market Expansion in Non-urban India and Beyond</w:t>
      </w:r>
      <w:bookmarkEnd w:id="0"/>
    </w:p>
    <w:p w14:paraId="537AF3A4" w14:textId="77777777" w:rsidR="003D5CB7" w:rsidRPr="0076100E" w:rsidRDefault="003D5CB7" w:rsidP="003078CE">
      <w:pPr>
        <w:pStyle w:val="Title"/>
        <w:rPr>
          <w:sz w:val="24"/>
          <w:szCs w:val="24"/>
          <w:lang w:val="en-US"/>
        </w:rPr>
      </w:pPr>
    </w:p>
    <w:p w14:paraId="498708D7" w14:textId="26325D7A" w:rsidR="00F8777C" w:rsidRPr="0076100E" w:rsidRDefault="00225B9D" w:rsidP="00F8777C">
      <w:pPr>
        <w:pStyle w:val="Title"/>
        <w:spacing w:line="276" w:lineRule="auto"/>
        <w:ind w:firstLine="720"/>
        <w:rPr>
          <w:lang w:val="en-US"/>
        </w:rPr>
      </w:pPr>
      <w:r w:rsidRPr="0076100E">
        <w:rPr>
          <w:sz w:val="24"/>
          <w:szCs w:val="24"/>
          <w:lang w:val="en-US"/>
        </w:rPr>
        <w:br/>
      </w:r>
      <w:r w:rsidR="00F8777C" w:rsidRPr="0076100E">
        <w:rPr>
          <w:lang w:val="en-US"/>
        </w:rPr>
        <w:t xml:space="preserve">Bronwyn Parry  </w:t>
      </w:r>
    </w:p>
    <w:p w14:paraId="54F8E2CB" w14:textId="77777777" w:rsidR="003078CE" w:rsidRDefault="003078CE" w:rsidP="00F8777C">
      <w:pPr>
        <w:rPr>
          <w:lang w:val="en-US"/>
        </w:rPr>
      </w:pPr>
      <w:r>
        <w:rPr>
          <w:lang w:val="en-US"/>
        </w:rPr>
        <w:t>King’s College London</w:t>
      </w:r>
    </w:p>
    <w:p w14:paraId="5C6AF60C" w14:textId="631B8846" w:rsidR="00F8777C" w:rsidRDefault="00933D04" w:rsidP="00F8777C">
      <w:pPr>
        <w:rPr>
          <w:lang w:val="en-US"/>
        </w:rPr>
      </w:pPr>
      <w:r w:rsidRPr="000E06E0">
        <w:rPr>
          <w:lang w:val="en-US"/>
        </w:rPr>
        <w:t>bronwyn.parry@kcl.ac.uk</w:t>
      </w:r>
    </w:p>
    <w:p w14:paraId="25EDFD8D" w14:textId="391B4F10" w:rsidR="00933D04" w:rsidRDefault="00933D04" w:rsidP="00F8777C">
      <w:pPr>
        <w:rPr>
          <w:lang w:val="en-US"/>
        </w:rPr>
      </w:pPr>
    </w:p>
    <w:p w14:paraId="6A92820D" w14:textId="77777777" w:rsidR="00881EEB" w:rsidRPr="000E06E0" w:rsidRDefault="00933D04" w:rsidP="00F8777C">
      <w:pPr>
        <w:rPr>
          <w:color w:val="000099"/>
          <w:sz w:val="26"/>
          <w:szCs w:val="26"/>
          <w:lang w:val="en-US"/>
        </w:rPr>
      </w:pPr>
      <w:r w:rsidRPr="000E06E0">
        <w:rPr>
          <w:color w:val="000099"/>
          <w:sz w:val="26"/>
          <w:szCs w:val="26"/>
          <w:lang w:val="en-US"/>
        </w:rPr>
        <w:t>Rakhi Ghoshal</w:t>
      </w:r>
    </w:p>
    <w:p w14:paraId="48272C76" w14:textId="1E4AC9B0" w:rsidR="00881EEB" w:rsidRDefault="00881EEB" w:rsidP="00F8777C">
      <w:pPr>
        <w:rPr>
          <w:lang w:val="en-US"/>
        </w:rPr>
      </w:pPr>
      <w:r>
        <w:rPr>
          <w:lang w:val="en-US"/>
        </w:rPr>
        <w:t>King’s College London</w:t>
      </w:r>
    </w:p>
    <w:p w14:paraId="362830EA" w14:textId="0A418C0A" w:rsidR="00D2555D" w:rsidRDefault="007A7A8B" w:rsidP="00F8777C">
      <w:pPr>
        <w:rPr>
          <w:lang w:val="en-US"/>
        </w:rPr>
      </w:pPr>
      <w:r w:rsidRPr="000E06E0">
        <w:rPr>
          <w:lang w:val="en-US"/>
        </w:rPr>
        <w:t>rakhi.ghoshal@gmail.com</w:t>
      </w:r>
    </w:p>
    <w:p w14:paraId="50D0E4F7" w14:textId="781EB0A2" w:rsidR="007A7A8B" w:rsidRDefault="007A7A8B" w:rsidP="00F8777C">
      <w:pPr>
        <w:rPr>
          <w:lang w:val="en-US"/>
        </w:rPr>
      </w:pPr>
    </w:p>
    <w:p w14:paraId="5B41E7DB" w14:textId="4C07BBE2" w:rsidR="008C34F7" w:rsidRPr="0076100E" w:rsidRDefault="008C34F7" w:rsidP="00671D4E">
      <w:pPr>
        <w:rPr>
          <w:lang w:val="en-US"/>
        </w:rPr>
      </w:pPr>
    </w:p>
    <w:p w14:paraId="1C4FCEA9" w14:textId="77777777" w:rsidR="00412203" w:rsidRPr="0076100E" w:rsidRDefault="00412203" w:rsidP="008049DA">
      <w:pPr>
        <w:pStyle w:val="Heading3"/>
        <w:rPr>
          <w:lang w:val="en-US"/>
        </w:rPr>
      </w:pPr>
      <w:r w:rsidRPr="0076100E">
        <w:rPr>
          <w:lang w:val="en-US"/>
        </w:rPr>
        <w:t>Abstract</w:t>
      </w:r>
    </w:p>
    <w:p w14:paraId="251DF1AB" w14:textId="3AE34015" w:rsidR="00412203" w:rsidRPr="0076100E" w:rsidRDefault="00412203" w:rsidP="00A9643F">
      <w:pPr>
        <w:rPr>
          <w:lang w:val="en-US"/>
        </w:rPr>
      </w:pPr>
      <w:r w:rsidRPr="0076100E">
        <w:rPr>
          <w:lang w:val="en-US"/>
        </w:rPr>
        <w:t xml:space="preserve">The global use of </w:t>
      </w:r>
      <w:r w:rsidR="00795568" w:rsidRPr="0076100E">
        <w:rPr>
          <w:lang w:val="en-US"/>
        </w:rPr>
        <w:t>a</w:t>
      </w:r>
      <w:r w:rsidRPr="0076100E">
        <w:rPr>
          <w:lang w:val="en-US"/>
        </w:rPr>
        <w:t xml:space="preserve">ssisted </w:t>
      </w:r>
      <w:r w:rsidR="00795568" w:rsidRPr="0076100E">
        <w:rPr>
          <w:lang w:val="en-US"/>
        </w:rPr>
        <w:t>r</w:t>
      </w:r>
      <w:r w:rsidRPr="0076100E">
        <w:rPr>
          <w:lang w:val="en-US"/>
        </w:rPr>
        <w:t xml:space="preserve">eproductive </w:t>
      </w:r>
      <w:r w:rsidR="00795568" w:rsidRPr="0076100E">
        <w:rPr>
          <w:lang w:val="en-US"/>
        </w:rPr>
        <w:t>t</w:t>
      </w:r>
      <w:r w:rsidRPr="0076100E">
        <w:rPr>
          <w:lang w:val="en-US"/>
        </w:rPr>
        <w:t xml:space="preserve">echnologies (ARTs) to address structural infertility has burgeoned since the early 2000s. Large corporate </w:t>
      </w:r>
      <w:r w:rsidR="00795568" w:rsidRPr="0076100E">
        <w:rPr>
          <w:lang w:val="en-US"/>
        </w:rPr>
        <w:t>in vitro fertilization</w:t>
      </w:r>
      <w:r w:rsidR="00D27706" w:rsidRPr="0076100E">
        <w:rPr>
          <w:lang w:val="en-US"/>
        </w:rPr>
        <w:t xml:space="preserve"> (IVF)</w:t>
      </w:r>
      <w:r w:rsidR="00795568" w:rsidRPr="0076100E">
        <w:rPr>
          <w:lang w:val="en-US"/>
        </w:rPr>
        <w:t xml:space="preserve"> </w:t>
      </w:r>
      <w:r w:rsidRPr="0076100E">
        <w:rPr>
          <w:lang w:val="en-US"/>
        </w:rPr>
        <w:t>providers from the metropolitan north quickly identified India as a prime location for service delivery, creating satellite clinics in its metropolitan cente</w:t>
      </w:r>
      <w:r w:rsidR="00795568" w:rsidRPr="0076100E">
        <w:rPr>
          <w:lang w:val="en-US"/>
        </w:rPr>
        <w:t>r</w:t>
      </w:r>
      <w:r w:rsidRPr="0076100E">
        <w:rPr>
          <w:lang w:val="en-US"/>
        </w:rPr>
        <w:t xml:space="preserve">s. Having learnt from their European masters the colonizer’s art of exporting ART services from the metropolitan core to the periphery, a leading cabal of senior Indian reproductive specialists have since created their own </w:t>
      </w:r>
      <w:r w:rsidR="000B75CD" w:rsidRPr="0076100E">
        <w:rPr>
          <w:lang w:val="en-US"/>
        </w:rPr>
        <w:t>“</w:t>
      </w:r>
      <w:r w:rsidRPr="0076100E">
        <w:rPr>
          <w:lang w:val="en-US"/>
        </w:rPr>
        <w:t>reproductive empires</w:t>
      </w:r>
      <w:r w:rsidR="000B75CD" w:rsidRPr="0076100E">
        <w:rPr>
          <w:lang w:val="en-US"/>
        </w:rPr>
        <w:t>”</w:t>
      </w:r>
      <w:r w:rsidRPr="0076100E">
        <w:rPr>
          <w:lang w:val="en-US"/>
        </w:rPr>
        <w:t xml:space="preserve"> perfusing service provision into peri-urban and even semi-rural localities in India and equally underserved emerging markets in Africa, the Middle East</w:t>
      </w:r>
      <w:r w:rsidR="00DF32F1" w:rsidRPr="0076100E">
        <w:rPr>
          <w:lang w:val="en-US"/>
        </w:rPr>
        <w:t>,</w:t>
      </w:r>
      <w:r w:rsidRPr="0076100E">
        <w:rPr>
          <w:lang w:val="en-US"/>
        </w:rPr>
        <w:t xml:space="preserve"> and Latin America. In this paper</w:t>
      </w:r>
      <w:r w:rsidR="00DF32F1" w:rsidRPr="0076100E">
        <w:rPr>
          <w:lang w:val="en-US"/>
        </w:rPr>
        <w:t>,</w:t>
      </w:r>
      <w:r w:rsidRPr="0076100E">
        <w:rPr>
          <w:lang w:val="en-US"/>
        </w:rPr>
        <w:t xml:space="preserve"> we chart the contours of these new empires and explore the implications of this progressive colonization for the quality of service delivery. We argue that the vast scale of expansion has resulted in unwelcome stratification as </w:t>
      </w:r>
      <w:r w:rsidR="00885C96">
        <w:rPr>
          <w:lang w:val="en-US"/>
        </w:rPr>
        <w:t xml:space="preserve">unscrupulous </w:t>
      </w:r>
      <w:r w:rsidRPr="0076100E">
        <w:rPr>
          <w:lang w:val="en-US"/>
        </w:rPr>
        <w:t xml:space="preserve">providers dilute the quality of services to render them affordable to lower socioeconomic groups. Weakly formulated iterations of ART legislation have also allowed this market to thrive under chaotic and uncertain conditions. These dynamics, </w:t>
      </w:r>
      <w:r w:rsidRPr="004031DC">
        <w:t>we</w:t>
      </w:r>
      <w:r w:rsidRPr="0076100E">
        <w:rPr>
          <w:lang w:val="en-US"/>
        </w:rPr>
        <w:t xml:space="preserve"> argue, create </w:t>
      </w:r>
      <w:r w:rsidRPr="00904F59">
        <w:rPr>
          <w:i/>
          <w:iCs/>
          <w:lang w:val="en-US"/>
        </w:rPr>
        <w:t>perverse markets</w:t>
      </w:r>
      <w:r w:rsidRPr="0076100E">
        <w:rPr>
          <w:lang w:val="en-US"/>
        </w:rPr>
        <w:t xml:space="preserve"> that increase, rather than reduce, patient infertility</w:t>
      </w:r>
      <w:bookmarkStart w:id="1" w:name="_Hlk3473640"/>
      <w:r w:rsidRPr="0076100E">
        <w:rPr>
          <w:lang w:val="en-US"/>
        </w:rPr>
        <w:t xml:space="preserve">, by holding unsuspecting clients in </w:t>
      </w:r>
      <w:r w:rsidR="00FD5908" w:rsidRPr="00904F59">
        <w:rPr>
          <w:i/>
          <w:iCs/>
          <w:lang w:val="en-US"/>
        </w:rPr>
        <w:t>extended regimes of indentured therapy</w:t>
      </w:r>
      <w:r w:rsidR="00FD5908" w:rsidRPr="0076100E">
        <w:rPr>
          <w:lang w:val="en-US"/>
        </w:rPr>
        <w:t>.</w:t>
      </w:r>
      <w:r w:rsidR="00904F59" w:rsidRPr="0076100E">
        <w:rPr>
          <w:lang w:val="en-US"/>
        </w:rPr>
        <w:t xml:space="preserve"> </w:t>
      </w:r>
      <w:r w:rsidR="00904F59">
        <w:rPr>
          <w:lang w:val="en-US"/>
        </w:rPr>
        <w:t>I</w:t>
      </w:r>
      <w:r w:rsidR="00FD5908" w:rsidRPr="0076100E">
        <w:rPr>
          <w:lang w:val="en-US"/>
        </w:rPr>
        <w:t xml:space="preserve">n unpacking the drivers of this </w:t>
      </w:r>
      <w:r w:rsidR="00FD5908" w:rsidRPr="0076100E">
        <w:rPr>
          <w:lang w:val="en-US"/>
        </w:rPr>
        <w:lastRenderedPageBreak/>
        <w:t xml:space="preserve">phenomenon, </w:t>
      </w:r>
      <w:r w:rsidR="00FD5908" w:rsidRPr="00E7572A">
        <w:t>we</w:t>
      </w:r>
      <w:r w:rsidR="00FD5908" w:rsidRPr="0076100E">
        <w:rPr>
          <w:lang w:val="en-US"/>
        </w:rPr>
        <w:t xml:space="preserve"> identify several key factors: the neoliberalism of health service provision in India; the privatization and corporatization of care; gendered competitiveness; and potent cultural preferences for biologically related children.</w:t>
      </w:r>
      <w:bookmarkEnd w:id="1"/>
    </w:p>
    <w:p w14:paraId="20C97022" w14:textId="2081BF42" w:rsidR="00412203" w:rsidRPr="0076100E" w:rsidRDefault="00412203" w:rsidP="00A9643F">
      <w:pPr>
        <w:rPr>
          <w:lang w:val="en-US"/>
        </w:rPr>
      </w:pPr>
    </w:p>
    <w:p w14:paraId="7AAA0EBE" w14:textId="77777777" w:rsidR="00A66E2F" w:rsidRPr="0076100E" w:rsidRDefault="00A66E2F" w:rsidP="00005ECE">
      <w:pPr>
        <w:rPr>
          <w:lang w:val="en-US"/>
        </w:rPr>
      </w:pPr>
    </w:p>
    <w:p w14:paraId="397116D0" w14:textId="1D5C2393" w:rsidR="00CD343E" w:rsidRPr="006428C5" w:rsidRDefault="00412203" w:rsidP="006428C5">
      <w:pPr>
        <w:pStyle w:val="Heading3"/>
        <w:rPr>
          <w:sz w:val="24"/>
          <w:szCs w:val="24"/>
          <w:lang w:val="en-US"/>
        </w:rPr>
      </w:pPr>
      <w:r w:rsidRPr="0076100E">
        <w:rPr>
          <w:lang w:val="en-US"/>
        </w:rPr>
        <w:t>Keywords</w:t>
      </w:r>
    </w:p>
    <w:p w14:paraId="384F3868" w14:textId="63FB5BFD" w:rsidR="00CD343E" w:rsidRPr="00CD343E" w:rsidRDefault="005D514B" w:rsidP="006428C5">
      <w:pPr>
        <w:rPr>
          <w:lang w:val="en-US"/>
        </w:rPr>
      </w:pPr>
      <w:r>
        <w:rPr>
          <w:lang w:val="en-US"/>
        </w:rPr>
        <w:t xml:space="preserve">Assisted </w:t>
      </w:r>
      <w:r w:rsidR="006428C5">
        <w:rPr>
          <w:lang w:val="en-US"/>
        </w:rPr>
        <w:t>r</w:t>
      </w:r>
      <w:r>
        <w:rPr>
          <w:lang w:val="en-US"/>
        </w:rPr>
        <w:t xml:space="preserve">eproductive </w:t>
      </w:r>
      <w:r w:rsidR="006428C5">
        <w:rPr>
          <w:lang w:val="en-US"/>
        </w:rPr>
        <w:t>te</w:t>
      </w:r>
      <w:r>
        <w:rPr>
          <w:lang w:val="en-US"/>
        </w:rPr>
        <w:t>chnologies</w:t>
      </w:r>
      <w:r w:rsidR="005E1DE9">
        <w:rPr>
          <w:lang w:val="en-US"/>
        </w:rPr>
        <w:t>,</w:t>
      </w:r>
      <w:r w:rsidR="00C20FE0">
        <w:rPr>
          <w:lang w:val="en-US"/>
        </w:rPr>
        <w:t xml:space="preserve"> </w:t>
      </w:r>
      <w:r w:rsidR="006428C5">
        <w:rPr>
          <w:lang w:val="en-US"/>
        </w:rPr>
        <w:t>p</w:t>
      </w:r>
      <w:r w:rsidR="00C20FE0">
        <w:rPr>
          <w:lang w:val="en-US"/>
        </w:rPr>
        <w:t xml:space="preserve">erverse </w:t>
      </w:r>
      <w:r w:rsidR="006428C5">
        <w:rPr>
          <w:lang w:val="en-US"/>
        </w:rPr>
        <w:t>m</w:t>
      </w:r>
      <w:r w:rsidR="00C20FE0">
        <w:rPr>
          <w:lang w:val="en-US"/>
        </w:rPr>
        <w:t>arkets</w:t>
      </w:r>
      <w:r w:rsidR="005E1DE9">
        <w:rPr>
          <w:lang w:val="en-US"/>
        </w:rPr>
        <w:t>,</w:t>
      </w:r>
      <w:r w:rsidR="00C20FE0">
        <w:rPr>
          <w:lang w:val="en-US"/>
        </w:rPr>
        <w:t xml:space="preserve"> </w:t>
      </w:r>
      <w:r w:rsidR="006428C5">
        <w:rPr>
          <w:lang w:val="en-US"/>
        </w:rPr>
        <w:t>s</w:t>
      </w:r>
      <w:r w:rsidR="00C20FE0">
        <w:rPr>
          <w:lang w:val="en-US"/>
        </w:rPr>
        <w:t>urrogacy</w:t>
      </w:r>
      <w:r w:rsidR="005E1DE9">
        <w:rPr>
          <w:lang w:val="en-US"/>
        </w:rPr>
        <w:t xml:space="preserve">, </w:t>
      </w:r>
      <w:r w:rsidR="006428C5">
        <w:rPr>
          <w:lang w:val="en-US"/>
        </w:rPr>
        <w:t>n</w:t>
      </w:r>
      <w:r w:rsidR="00C52C0B">
        <w:rPr>
          <w:lang w:val="en-US"/>
        </w:rPr>
        <w:t>eocolonialism,</w:t>
      </w:r>
      <w:r w:rsidR="000C6861">
        <w:rPr>
          <w:lang w:val="en-US"/>
        </w:rPr>
        <w:t xml:space="preserve"> subaltern biologies, </w:t>
      </w:r>
      <w:r w:rsidR="00C52C0B">
        <w:rPr>
          <w:lang w:val="en-US"/>
        </w:rPr>
        <w:t>IVF regulation</w:t>
      </w:r>
      <w:r w:rsidR="004C58CE">
        <w:rPr>
          <w:lang w:val="en-US"/>
        </w:rPr>
        <w:t xml:space="preserve">, sub-imperial </w:t>
      </w:r>
      <w:r w:rsidR="000C6861">
        <w:rPr>
          <w:lang w:val="en-US"/>
        </w:rPr>
        <w:t>power</w:t>
      </w:r>
      <w:r w:rsidR="009B6C63">
        <w:rPr>
          <w:lang w:val="en-US"/>
        </w:rPr>
        <w:t xml:space="preserve"> </w:t>
      </w:r>
    </w:p>
    <w:p w14:paraId="2C9315E1" w14:textId="69049525" w:rsidR="00412203" w:rsidRPr="0076100E" w:rsidRDefault="00412203" w:rsidP="00A9643F">
      <w:pPr>
        <w:rPr>
          <w:lang w:val="en-US"/>
        </w:rPr>
      </w:pPr>
    </w:p>
    <w:p w14:paraId="130E95A0" w14:textId="77777777" w:rsidR="00412203" w:rsidRPr="0076100E" w:rsidRDefault="00412203" w:rsidP="00A9643F">
      <w:pPr>
        <w:rPr>
          <w:lang w:val="en-US"/>
        </w:rPr>
      </w:pPr>
    </w:p>
    <w:p w14:paraId="3951BC83" w14:textId="41DD84EE" w:rsidR="00B00B31" w:rsidRPr="0076100E" w:rsidRDefault="0003774C" w:rsidP="00A9643F">
      <w:pPr>
        <w:pStyle w:val="Heading3"/>
        <w:rPr>
          <w:lang w:val="en-US"/>
        </w:rPr>
      </w:pPr>
      <w:r w:rsidRPr="0076100E">
        <w:rPr>
          <w:lang w:val="en-US"/>
        </w:rPr>
        <w:t>I</w:t>
      </w:r>
      <w:r w:rsidR="00412203" w:rsidRPr="0076100E">
        <w:rPr>
          <w:lang w:val="en-US"/>
        </w:rPr>
        <w:t>ntroduction</w:t>
      </w:r>
    </w:p>
    <w:p w14:paraId="5DB94D8C" w14:textId="6320D5B0" w:rsidR="00412203" w:rsidRPr="0076100E" w:rsidRDefault="00412203" w:rsidP="00A9643F">
      <w:pPr>
        <w:rPr>
          <w:lang w:val="en-US"/>
        </w:rPr>
      </w:pPr>
      <w:r w:rsidRPr="0076100E">
        <w:rPr>
          <w:lang w:val="en-US"/>
        </w:rPr>
        <w:t>In a landmark paper published in the mid-1970s</w:t>
      </w:r>
      <w:r w:rsidR="00A87897" w:rsidRPr="0076100E">
        <w:rPr>
          <w:lang w:val="en-US"/>
        </w:rPr>
        <w:t>,</w:t>
      </w:r>
      <w:r w:rsidRPr="0076100E">
        <w:rPr>
          <w:lang w:val="en-US"/>
        </w:rPr>
        <w:t xml:space="preserve"> the eminent Indian sociologist Hamza Alavi produced an analysis of what he termed </w:t>
      </w:r>
      <w:r w:rsidR="0001141A" w:rsidRPr="0076100E">
        <w:rPr>
          <w:lang w:val="en-US"/>
        </w:rPr>
        <w:t>“</w:t>
      </w:r>
      <w:r w:rsidRPr="0076100E">
        <w:rPr>
          <w:lang w:val="en-US"/>
        </w:rPr>
        <w:t>the colonial mode of production</w:t>
      </w:r>
      <w:r w:rsidR="00746382" w:rsidRPr="0076100E">
        <w:rPr>
          <w:lang w:val="en-US"/>
        </w:rPr>
        <w:t>,”</w:t>
      </w:r>
      <w:r w:rsidRPr="0076100E">
        <w:rPr>
          <w:lang w:val="en-US"/>
        </w:rPr>
        <w:t xml:space="preserve"> examining its role in shaping India’s agrarian economy during the </w:t>
      </w:r>
      <w:r w:rsidR="00E77822" w:rsidRPr="0076100E">
        <w:rPr>
          <w:lang w:val="en-US"/>
        </w:rPr>
        <w:t xml:space="preserve">twentieth </w:t>
      </w:r>
      <w:r w:rsidRPr="0076100E">
        <w:rPr>
          <w:lang w:val="en-US"/>
        </w:rPr>
        <w:t>century. In setting out its structural contours, Alavi notes that this mode of production is typically character</w:t>
      </w:r>
      <w:r w:rsidR="00956839" w:rsidRPr="0076100E">
        <w:rPr>
          <w:lang w:val="en-US"/>
        </w:rPr>
        <w:t>ized</w:t>
      </w:r>
      <w:r w:rsidRPr="0076100E">
        <w:rPr>
          <w:lang w:val="en-US"/>
        </w:rPr>
        <w:t xml:space="preserve"> by economic and social systems that enable “a substantial part of the surplus generated in the colonial agrarian economy, and colonial industry, to be appropriated not directly within the colonial economy but r</w:t>
      </w:r>
      <w:r w:rsidR="00EA7154" w:rsidRPr="0076100E">
        <w:rPr>
          <w:lang w:val="en-US"/>
        </w:rPr>
        <w:t xml:space="preserve">ather at the imperialist </w:t>
      </w:r>
      <w:r w:rsidR="00C13819" w:rsidRPr="0076100E">
        <w:rPr>
          <w:lang w:val="en-US"/>
        </w:rPr>
        <w:t>center</w:t>
      </w:r>
      <w:r w:rsidR="00EA7154" w:rsidRPr="0076100E">
        <w:rPr>
          <w:lang w:val="en-US"/>
        </w:rPr>
        <w:t>…</w:t>
      </w:r>
      <w:r w:rsidRPr="0076100E">
        <w:rPr>
          <w:lang w:val="en-US"/>
        </w:rPr>
        <w:t>in ways that benefit the imperialist bourgeoisie rather than the colony from which they are extracted” (1975, 1253). Forced into the wider network of world capitalist exchange relations, India became, he argues, a site of subordinated agrarian, and industrial, production for the metropolitan cente</w:t>
      </w:r>
      <w:r w:rsidR="007B2256" w:rsidRPr="0076100E">
        <w:rPr>
          <w:lang w:val="en-US"/>
        </w:rPr>
        <w:t>r</w:t>
      </w:r>
      <w:r w:rsidRPr="0076100E">
        <w:rPr>
          <w:lang w:val="en-US"/>
        </w:rPr>
        <w:t>s of the West. India has since, he argued, moved into a postcolonial mode of development (particularly in high tech industries) that is character</w:t>
      </w:r>
      <w:r w:rsidR="00956839" w:rsidRPr="0076100E">
        <w:rPr>
          <w:lang w:val="en-US"/>
        </w:rPr>
        <w:t>ized</w:t>
      </w:r>
      <w:r w:rsidRPr="0076100E">
        <w:rPr>
          <w:lang w:val="en-US"/>
        </w:rPr>
        <w:t xml:space="preserve"> by different dynamics: typically</w:t>
      </w:r>
      <w:r w:rsidR="00923DBC">
        <w:rPr>
          <w:lang w:val="en-US"/>
        </w:rPr>
        <w:t xml:space="preserve">, </w:t>
      </w:r>
      <w:r w:rsidRPr="0076100E">
        <w:rPr>
          <w:lang w:val="en-US"/>
        </w:rPr>
        <w:t>a much closer “convergence of interests between the big Indian bourgeoise and the imperialist bourgeoise” and new structures of indigenous capitalist development. These, he predicted, would allow “an increasing proportion of surplus value to be appropriated internally by an indigenous capitalist class” (Alavi 1975, 1253</w:t>
      </w:r>
      <w:r w:rsidR="000F6881" w:rsidRPr="0076100E">
        <w:rPr>
          <w:lang w:val="en-US"/>
        </w:rPr>
        <w:t>–</w:t>
      </w:r>
      <w:r w:rsidRPr="0076100E">
        <w:rPr>
          <w:lang w:val="en-US"/>
        </w:rPr>
        <w:t xml:space="preserve">60). Much of Alavi’s initial research concentrated on the impacts of colonial and </w:t>
      </w:r>
      <w:r w:rsidR="00674B7B" w:rsidRPr="0076100E">
        <w:rPr>
          <w:lang w:val="en-US"/>
        </w:rPr>
        <w:t>postcol</w:t>
      </w:r>
      <w:r w:rsidRPr="0076100E">
        <w:rPr>
          <w:lang w:val="en-US"/>
        </w:rPr>
        <w:t xml:space="preserve">onial modes of development in the agribusiness sector, explicating their effects in shaping corporate and state involvement in the Green Revolution of the 1970s. </w:t>
      </w:r>
    </w:p>
    <w:p w14:paraId="0F41BC8C" w14:textId="77777777" w:rsidR="00412203" w:rsidRPr="0076100E" w:rsidRDefault="00412203" w:rsidP="00A9643F">
      <w:pPr>
        <w:rPr>
          <w:lang w:val="en-US"/>
        </w:rPr>
      </w:pPr>
    </w:p>
    <w:p w14:paraId="28E0EB39" w14:textId="2BEAF17F" w:rsidR="00412203" w:rsidRPr="0076100E" w:rsidRDefault="00412203" w:rsidP="00A9643F">
      <w:pPr>
        <w:rPr>
          <w:lang w:val="en-US"/>
        </w:rPr>
      </w:pPr>
      <w:r w:rsidRPr="0076100E">
        <w:rPr>
          <w:lang w:val="en-US"/>
        </w:rPr>
        <w:t xml:space="preserve">More recently, India has moved (under the impelling forces of neoliberalism) into a new phase of vigorous economic growth, particularly in the life sciences industry, becoming a testing ground for an array of novel biotechnologies. It has also consequently become the site for what </w:t>
      </w:r>
      <w:r w:rsidR="00484DDE" w:rsidRPr="0076100E">
        <w:rPr>
          <w:lang w:val="en-US"/>
        </w:rPr>
        <w:t xml:space="preserve">Aditya </w:t>
      </w:r>
      <w:r w:rsidRPr="0076100E">
        <w:rPr>
          <w:lang w:val="en-US"/>
        </w:rPr>
        <w:t>Bharadwaj term</w:t>
      </w:r>
      <w:r w:rsidR="00F0228E">
        <w:rPr>
          <w:lang w:val="en-US"/>
        </w:rPr>
        <w:t>s</w:t>
      </w:r>
      <w:r w:rsidRPr="0076100E">
        <w:rPr>
          <w:lang w:val="en-US"/>
        </w:rPr>
        <w:t xml:space="preserve"> a “red revolution”</w:t>
      </w:r>
      <w:r w:rsidR="00484DDE" w:rsidRPr="0076100E">
        <w:rPr>
          <w:lang w:val="en-US"/>
        </w:rPr>
        <w:t>—</w:t>
      </w:r>
      <w:r w:rsidRPr="0076100E">
        <w:rPr>
          <w:lang w:val="en-US"/>
        </w:rPr>
        <w:t xml:space="preserve">an ambitious new regime of biocapitalist value creation that takes as its resource base human tissues, cell lines, gametes, and allied reproductive and clinical </w:t>
      </w:r>
      <w:r w:rsidR="00366D8D">
        <w:rPr>
          <w:lang w:val="en-US"/>
        </w:rPr>
        <w:t>labor</w:t>
      </w:r>
      <w:r w:rsidR="00484DDE" w:rsidRPr="0076100E">
        <w:rPr>
          <w:lang w:val="en-US"/>
        </w:rPr>
        <w:t xml:space="preserve"> (</w:t>
      </w:r>
      <w:r w:rsidR="008F2B18" w:rsidRPr="008F2B18">
        <w:rPr>
          <w:lang w:val="en-US"/>
        </w:rPr>
        <w:t>cited in Nayantara Sheoran Appleton  and Aditya Bharadwaj, 2017</w:t>
      </w:r>
      <w:r w:rsidR="00484DDE" w:rsidRPr="0076100E">
        <w:rPr>
          <w:lang w:val="en-US"/>
        </w:rPr>
        <w:t>, 213)</w:t>
      </w:r>
      <w:r w:rsidRPr="0076100E">
        <w:rPr>
          <w:lang w:val="en-US"/>
        </w:rPr>
        <w:t>. Despite the clear genealogical connection between these two epochs of biotechnological development</w:t>
      </w:r>
      <w:r w:rsidR="002C5AE2" w:rsidRPr="0076100E">
        <w:rPr>
          <w:lang w:val="en-US"/>
        </w:rPr>
        <w:t>,</w:t>
      </w:r>
      <w:r w:rsidRPr="0076100E">
        <w:rPr>
          <w:lang w:val="en-US"/>
        </w:rPr>
        <w:t xml:space="preserve"> little attention has yet been given to charting how</w:t>
      </w:r>
      <w:r w:rsidR="002C5AE2" w:rsidRPr="0076100E">
        <w:rPr>
          <w:lang w:val="en-US"/>
        </w:rPr>
        <w:t xml:space="preserve"> </w:t>
      </w:r>
      <w:r w:rsidRPr="0076100E">
        <w:rPr>
          <w:lang w:val="en-US"/>
        </w:rPr>
        <w:t xml:space="preserve">the legacy of colonial and </w:t>
      </w:r>
      <w:r w:rsidR="00674B7B" w:rsidRPr="0076100E">
        <w:rPr>
          <w:lang w:val="en-US"/>
        </w:rPr>
        <w:t>postcol</w:t>
      </w:r>
      <w:r w:rsidRPr="0076100E">
        <w:rPr>
          <w:lang w:val="en-US"/>
        </w:rPr>
        <w:t xml:space="preserve">onial modes of development continue to inflect </w:t>
      </w:r>
      <w:r w:rsidRPr="0076100E">
        <w:rPr>
          <w:lang w:val="en-US"/>
        </w:rPr>
        <w:lastRenderedPageBreak/>
        <w:t>and shape the desires, imaginaries</w:t>
      </w:r>
      <w:r w:rsidR="002C5AE2" w:rsidRPr="0076100E">
        <w:rPr>
          <w:lang w:val="en-US"/>
        </w:rPr>
        <w:t>,</w:t>
      </w:r>
      <w:r w:rsidRPr="0076100E">
        <w:rPr>
          <w:lang w:val="en-US"/>
        </w:rPr>
        <w:t xml:space="preserve"> and approaches of those who seek to deliver high tech biotechnological products and services in India today (with some notable exceptions: see Bharadwaj and Glasner 2008</w:t>
      </w:r>
      <w:r w:rsidR="00295B7A" w:rsidRPr="0076100E">
        <w:rPr>
          <w:lang w:val="en-US"/>
        </w:rPr>
        <w:t>;</w:t>
      </w:r>
      <w:r w:rsidRPr="0076100E">
        <w:rPr>
          <w:lang w:val="en-US"/>
        </w:rPr>
        <w:t xml:space="preserve"> Vora 2015</w:t>
      </w:r>
      <w:r w:rsidR="00295B7A" w:rsidRPr="0076100E">
        <w:rPr>
          <w:lang w:val="en-US"/>
        </w:rPr>
        <w:t>;</w:t>
      </w:r>
      <w:r w:rsidRPr="0076100E">
        <w:rPr>
          <w:lang w:val="en-US"/>
        </w:rPr>
        <w:t xml:space="preserve"> Bharadwaj 2016a, 2016b</w:t>
      </w:r>
      <w:r w:rsidR="002B4D21" w:rsidRPr="0076100E">
        <w:rPr>
          <w:lang w:val="en-US"/>
        </w:rPr>
        <w:t>;</w:t>
      </w:r>
      <w:r w:rsidRPr="0076100E">
        <w:rPr>
          <w:lang w:val="en-US"/>
        </w:rPr>
        <w:t xml:space="preserve"> Rudrappa 2018). In taking this agenda forward</w:t>
      </w:r>
      <w:r w:rsidR="004804E0" w:rsidRPr="0076100E">
        <w:rPr>
          <w:lang w:val="en-US"/>
        </w:rPr>
        <w:t>,</w:t>
      </w:r>
      <w:r w:rsidRPr="0076100E">
        <w:rPr>
          <w:lang w:val="en-US"/>
        </w:rPr>
        <w:t xml:space="preserve"> </w:t>
      </w:r>
      <w:r w:rsidRPr="0033355E">
        <w:rPr>
          <w:lang w:val="en-US"/>
        </w:rPr>
        <w:t>our i</w:t>
      </w:r>
      <w:r w:rsidRPr="0076100E">
        <w:rPr>
          <w:lang w:val="en-US"/>
        </w:rPr>
        <w:t xml:space="preserve">ntention in this paper is to concentrate on one aspect of that wider biotechnological economy: assisted reproduction. </w:t>
      </w:r>
    </w:p>
    <w:p w14:paraId="7B5E64E0" w14:textId="77777777" w:rsidR="00412203" w:rsidRPr="0076100E" w:rsidRDefault="00412203" w:rsidP="00A9643F">
      <w:pPr>
        <w:rPr>
          <w:lang w:val="en-US"/>
        </w:rPr>
      </w:pPr>
    </w:p>
    <w:p w14:paraId="57ACAABE" w14:textId="70E8AF45" w:rsidR="00412203" w:rsidRPr="0076100E" w:rsidRDefault="00412203" w:rsidP="00A9643F">
      <w:pPr>
        <w:rPr>
          <w:lang w:val="en-US"/>
        </w:rPr>
      </w:pPr>
      <w:r w:rsidRPr="0076100E">
        <w:rPr>
          <w:lang w:val="en-US"/>
        </w:rPr>
        <w:t>The global use of assisted reproductive technologies (ARTs)</w:t>
      </w:r>
      <w:r w:rsidR="004804E0" w:rsidRPr="0076100E">
        <w:rPr>
          <w:lang w:val="en-US"/>
        </w:rPr>
        <w:t>,</w:t>
      </w:r>
      <w:r w:rsidRPr="0076100E">
        <w:rPr>
          <w:lang w:val="en-US"/>
        </w:rPr>
        <w:t xml:space="preserve"> and especially the phenomenon of cross-border reproductive travel</w:t>
      </w:r>
      <w:r w:rsidR="004804E0" w:rsidRPr="0076100E">
        <w:rPr>
          <w:lang w:val="en-US"/>
        </w:rPr>
        <w:t>,</w:t>
      </w:r>
      <w:r w:rsidRPr="0076100E">
        <w:rPr>
          <w:lang w:val="en-US"/>
        </w:rPr>
        <w:t xml:space="preserve"> has burgeoned since the early 2000s, and India has become a prime destination for service delivery (Pande 2014</w:t>
      </w:r>
      <w:r w:rsidR="00295B7A" w:rsidRPr="0076100E">
        <w:rPr>
          <w:lang w:val="en-US"/>
        </w:rPr>
        <w:t xml:space="preserve">; </w:t>
      </w:r>
      <w:r w:rsidRPr="0076100E">
        <w:rPr>
          <w:lang w:val="en-US"/>
        </w:rPr>
        <w:t>Parry 2015</w:t>
      </w:r>
      <w:r w:rsidR="00295B7A" w:rsidRPr="0076100E">
        <w:rPr>
          <w:lang w:val="en-US"/>
        </w:rPr>
        <w:t xml:space="preserve">; </w:t>
      </w:r>
      <w:r w:rsidRPr="0076100E">
        <w:rPr>
          <w:lang w:val="en-US"/>
        </w:rPr>
        <w:t>Rudrappa 2015</w:t>
      </w:r>
      <w:r w:rsidR="00295B7A" w:rsidRPr="0076100E">
        <w:rPr>
          <w:lang w:val="en-US"/>
        </w:rPr>
        <w:t xml:space="preserve">; </w:t>
      </w:r>
      <w:r w:rsidRPr="0076100E">
        <w:rPr>
          <w:lang w:val="en-US"/>
        </w:rPr>
        <w:t>Deomampo 2016). The Indian commercial market for ART services has expanded exponentially over that pe</w:t>
      </w:r>
      <w:r w:rsidR="00E67205" w:rsidRPr="0076100E">
        <w:rPr>
          <w:lang w:val="en-US"/>
        </w:rPr>
        <w:t>riod, in a series of phases that mirror, in fascinating</w:t>
      </w:r>
      <w:r w:rsidRPr="0076100E">
        <w:rPr>
          <w:lang w:val="en-US"/>
        </w:rPr>
        <w:t xml:space="preserve"> but not entirely predictable ways, Alavi’s earlier forecasts. </w:t>
      </w:r>
    </w:p>
    <w:p w14:paraId="10EF51A7" w14:textId="77777777" w:rsidR="00412203" w:rsidRPr="0076100E" w:rsidRDefault="00412203" w:rsidP="00A9643F">
      <w:pPr>
        <w:rPr>
          <w:lang w:val="en-US"/>
        </w:rPr>
      </w:pPr>
    </w:p>
    <w:p w14:paraId="161F2E57" w14:textId="24B02BBA" w:rsidR="00412203" w:rsidRPr="0076100E" w:rsidRDefault="00412203" w:rsidP="00A9643F">
      <w:pPr>
        <w:rPr>
          <w:lang w:val="en-US"/>
        </w:rPr>
      </w:pPr>
      <w:r w:rsidRPr="0033355E">
        <w:rPr>
          <w:lang w:val="en-US"/>
        </w:rPr>
        <w:t>We</w:t>
      </w:r>
      <w:r w:rsidRPr="0076100E">
        <w:rPr>
          <w:lang w:val="en-US"/>
        </w:rPr>
        <w:t xml:space="preserve"> argue here that the dynamics of neocolonialism and imperialism that Alavi identified have come to infuse both the logics of exp</w:t>
      </w:r>
      <w:r w:rsidR="00716512" w:rsidRPr="0076100E">
        <w:rPr>
          <w:lang w:val="en-US"/>
        </w:rPr>
        <w:t>ansion in assisted reproduction</w:t>
      </w:r>
      <w:r w:rsidRPr="0076100E">
        <w:rPr>
          <w:lang w:val="en-US"/>
        </w:rPr>
        <w:t xml:space="preserve"> and its underlying ethos. In drawing out these points of connection</w:t>
      </w:r>
      <w:r w:rsidR="004C0F04" w:rsidRPr="0076100E">
        <w:rPr>
          <w:lang w:val="en-US"/>
        </w:rPr>
        <w:t>,</w:t>
      </w:r>
      <w:r w:rsidRPr="0076100E">
        <w:rPr>
          <w:lang w:val="en-US"/>
        </w:rPr>
        <w:t xml:space="preserve"> </w:t>
      </w:r>
      <w:r w:rsidRPr="0033355E">
        <w:t>our</w:t>
      </w:r>
      <w:r w:rsidRPr="0076100E">
        <w:rPr>
          <w:lang w:val="en-US"/>
        </w:rPr>
        <w:t xml:space="preserve"> aim is threefold</w:t>
      </w:r>
      <w:r w:rsidR="00B27BDA" w:rsidRPr="0076100E">
        <w:rPr>
          <w:lang w:val="en-US"/>
        </w:rPr>
        <w:t xml:space="preserve">: (1) </w:t>
      </w:r>
      <w:r w:rsidRPr="0076100E">
        <w:rPr>
          <w:lang w:val="en-US"/>
        </w:rPr>
        <w:t>to map the successive waves of expansion that have occurred in the provision of ART services in India since the 1980s</w:t>
      </w:r>
      <w:r w:rsidR="007A1051" w:rsidRPr="0076100E">
        <w:rPr>
          <w:lang w:val="en-US"/>
        </w:rPr>
        <w:t>,</w:t>
      </w:r>
      <w:r w:rsidR="00692CF3" w:rsidRPr="0076100E">
        <w:rPr>
          <w:lang w:val="en-US"/>
        </w:rPr>
        <w:t xml:space="preserve"> </w:t>
      </w:r>
      <w:r w:rsidRPr="0076100E">
        <w:rPr>
          <w:lang w:val="en-US"/>
        </w:rPr>
        <w:t>(</w:t>
      </w:r>
      <w:r w:rsidR="00692CF3" w:rsidRPr="0076100E">
        <w:rPr>
          <w:lang w:val="en-US"/>
        </w:rPr>
        <w:t>2</w:t>
      </w:r>
      <w:r w:rsidRPr="0076100E">
        <w:rPr>
          <w:lang w:val="en-US"/>
        </w:rPr>
        <w:t>) to attend to the personal motivations and impulses that have incentivized its very rapid expansion across the Indian subcontinent, and (</w:t>
      </w:r>
      <w:r w:rsidR="007A1051" w:rsidRPr="0076100E">
        <w:rPr>
          <w:lang w:val="en-US"/>
        </w:rPr>
        <w:t>3</w:t>
      </w:r>
      <w:r w:rsidRPr="0076100E">
        <w:rPr>
          <w:lang w:val="en-US"/>
        </w:rPr>
        <w:t>) to understand the social implications of these colonizing impulses. In so doing</w:t>
      </w:r>
      <w:r w:rsidR="004B7415" w:rsidRPr="0076100E">
        <w:rPr>
          <w:lang w:val="en-US"/>
        </w:rPr>
        <w:t>,</w:t>
      </w:r>
      <w:r w:rsidRPr="0076100E">
        <w:rPr>
          <w:lang w:val="en-US"/>
        </w:rPr>
        <w:t xml:space="preserve"> </w:t>
      </w:r>
      <w:r w:rsidRPr="0033355E">
        <w:t>we</w:t>
      </w:r>
      <w:r w:rsidRPr="0076100E">
        <w:rPr>
          <w:lang w:val="en-US"/>
        </w:rPr>
        <w:t xml:space="preserve"> produce the first empirical evidence of the profound hardships and inequities that this rapid expansion has visited upon those who are the targeted consumers of this extended service provision</w:t>
      </w:r>
      <w:r w:rsidR="00757A6B" w:rsidRPr="0076100E">
        <w:rPr>
          <w:lang w:val="en-US"/>
        </w:rPr>
        <w:t>—</w:t>
      </w:r>
      <w:r w:rsidRPr="0076100E">
        <w:rPr>
          <w:lang w:val="en-US"/>
        </w:rPr>
        <w:t xml:space="preserve">some of India’s most stigmatized and indigent rural women. </w:t>
      </w:r>
    </w:p>
    <w:p w14:paraId="292900B9" w14:textId="77777777" w:rsidR="00412203" w:rsidRPr="0076100E" w:rsidRDefault="00412203" w:rsidP="00A9643F">
      <w:pPr>
        <w:rPr>
          <w:lang w:val="en-US"/>
        </w:rPr>
      </w:pPr>
    </w:p>
    <w:p w14:paraId="454187FC" w14:textId="20444A34" w:rsidR="00412203" w:rsidRPr="0076100E" w:rsidRDefault="00412203" w:rsidP="00A9643F">
      <w:pPr>
        <w:rPr>
          <w:lang w:val="en-US"/>
        </w:rPr>
      </w:pPr>
      <w:r w:rsidRPr="0076100E">
        <w:rPr>
          <w:lang w:val="en-US"/>
        </w:rPr>
        <w:t>Very little research has yet been conducted on the political economy of India’s domestic ART markets</w:t>
      </w:r>
      <w:r w:rsidR="0008514B" w:rsidRPr="0076100E">
        <w:rPr>
          <w:lang w:val="en-US"/>
        </w:rPr>
        <w:t>,</w:t>
      </w:r>
      <w:r w:rsidRPr="0076100E">
        <w:rPr>
          <w:lang w:val="en-US"/>
        </w:rPr>
        <w:t xml:space="preserve"> but even less has been dedicated to exploring Indian providers’ ambitions to penetrate new and emerging markets in the wider </w:t>
      </w:r>
      <w:r w:rsidR="0008514B" w:rsidRPr="0076100E">
        <w:rPr>
          <w:lang w:val="en-US"/>
        </w:rPr>
        <w:t>G</w:t>
      </w:r>
      <w:r w:rsidRPr="0076100E">
        <w:rPr>
          <w:lang w:val="en-US"/>
        </w:rPr>
        <w:t xml:space="preserve">lobal </w:t>
      </w:r>
      <w:r w:rsidR="0008514B" w:rsidRPr="0076100E">
        <w:rPr>
          <w:lang w:val="en-US"/>
        </w:rPr>
        <w:t>S</w:t>
      </w:r>
      <w:r w:rsidRPr="0076100E">
        <w:rPr>
          <w:lang w:val="en-US"/>
        </w:rPr>
        <w:t xml:space="preserve">outh. Nevertheless, it is apparent that they are now moving into new geographical domains, using satellite providers to create new globally expansive </w:t>
      </w:r>
      <w:r w:rsidR="00EA1476" w:rsidRPr="0076100E">
        <w:rPr>
          <w:lang w:val="en-US"/>
        </w:rPr>
        <w:t>“</w:t>
      </w:r>
      <w:r w:rsidRPr="0076100E">
        <w:rPr>
          <w:lang w:val="en-US"/>
        </w:rPr>
        <w:t>reproductive empires</w:t>
      </w:r>
      <w:r w:rsidR="00EA1476" w:rsidRPr="0076100E">
        <w:rPr>
          <w:lang w:val="en-US"/>
        </w:rPr>
        <w:t>”</w:t>
      </w:r>
      <w:r w:rsidRPr="0076100E">
        <w:rPr>
          <w:lang w:val="en-US"/>
        </w:rPr>
        <w:t xml:space="preserve"> to serve the desire for biologically related children amongst some the world’s most impoverished communities. Building upon </w:t>
      </w:r>
      <w:r w:rsidRPr="0033355E">
        <w:t>our</w:t>
      </w:r>
      <w:r w:rsidRPr="0076100E">
        <w:rPr>
          <w:lang w:val="en-US"/>
        </w:rPr>
        <w:t xml:space="preserve"> analysis of the affective impact of these neocolonial relations within the domestic ART sector in India, </w:t>
      </w:r>
      <w:r w:rsidRPr="0033355E">
        <w:t>we</w:t>
      </w:r>
      <w:r w:rsidRPr="0076100E">
        <w:rPr>
          <w:lang w:val="en-US"/>
        </w:rPr>
        <w:t xml:space="preserve"> promulgate a theory that these have also had a sustained effect o</w:t>
      </w:r>
      <w:r w:rsidR="00FD0DA3">
        <w:rPr>
          <w:lang w:val="en-US"/>
        </w:rPr>
        <w:t>n</w:t>
      </w:r>
      <w:r w:rsidRPr="0076100E">
        <w:rPr>
          <w:lang w:val="en-US"/>
        </w:rPr>
        <w:t xml:space="preserve"> the tenor of their subsequent forays into international ART empire building. India’s powerful indigenous ART sector, whilst theoretically liberated from the yoke of colonialism, has seemingly inherited quite similar compulsions, with many of its leading practitioners productively drawing on the coloni</w:t>
      </w:r>
      <w:r w:rsidR="00EA1476" w:rsidRPr="0076100E">
        <w:rPr>
          <w:lang w:val="en-US"/>
        </w:rPr>
        <w:t>z</w:t>
      </w:r>
      <w:r w:rsidRPr="0076100E">
        <w:rPr>
          <w:lang w:val="en-US"/>
        </w:rPr>
        <w:t xml:space="preserve">er’s art (to which they had once been themselves subjected) in pursuing their own economic ends. These they are now visiting upon even more underdeveloped and </w:t>
      </w:r>
      <w:r w:rsidRPr="0076100E">
        <w:rPr>
          <w:lang w:val="en-US"/>
        </w:rPr>
        <w:lastRenderedPageBreak/>
        <w:t xml:space="preserve">peripheral neighboring economies in what appears to be a reproductive elaboration of what </w:t>
      </w:r>
      <w:r w:rsidR="00577DA3" w:rsidRPr="0076100E">
        <w:rPr>
          <w:lang w:val="en-US"/>
        </w:rPr>
        <w:t xml:space="preserve">Ruy Mauro </w:t>
      </w:r>
      <w:r w:rsidRPr="0076100E">
        <w:rPr>
          <w:lang w:val="en-US"/>
        </w:rPr>
        <w:t xml:space="preserve">Marini (1965) termed </w:t>
      </w:r>
      <w:r w:rsidR="00295B7A" w:rsidRPr="0076100E">
        <w:rPr>
          <w:lang w:val="en-US"/>
        </w:rPr>
        <w:t>“</w:t>
      </w:r>
      <w:r w:rsidRPr="0076100E">
        <w:rPr>
          <w:lang w:val="en-US"/>
        </w:rPr>
        <w:t>subimperial power.</w:t>
      </w:r>
      <w:r w:rsidR="00295B7A" w:rsidRPr="0076100E">
        <w:rPr>
          <w:lang w:val="en-US"/>
        </w:rPr>
        <w:t>”</w:t>
      </w:r>
    </w:p>
    <w:p w14:paraId="5F90A96A" w14:textId="20AEF1EC" w:rsidR="00876AB9" w:rsidRPr="0076100E" w:rsidRDefault="00876AB9" w:rsidP="00A9643F">
      <w:pPr>
        <w:rPr>
          <w:lang w:val="en-US"/>
        </w:rPr>
      </w:pPr>
    </w:p>
    <w:p w14:paraId="3A890A35" w14:textId="5F69A247" w:rsidR="00876AB9" w:rsidRPr="0076100E" w:rsidRDefault="00412203" w:rsidP="0033355E">
      <w:pPr>
        <w:pStyle w:val="Heading3"/>
        <w:rPr>
          <w:lang w:val="en-US"/>
        </w:rPr>
      </w:pPr>
      <w:r w:rsidRPr="0076100E">
        <w:rPr>
          <w:lang w:val="en-US"/>
        </w:rPr>
        <w:t>Methods</w:t>
      </w:r>
    </w:p>
    <w:p w14:paraId="0147A5A3" w14:textId="3646C619" w:rsidR="00334F78" w:rsidRPr="0076100E" w:rsidRDefault="00412203" w:rsidP="00A9643F">
      <w:pPr>
        <w:rPr>
          <w:lang w:val="en-US"/>
        </w:rPr>
      </w:pPr>
      <w:r w:rsidRPr="0076100E">
        <w:rPr>
          <w:lang w:val="en-US"/>
        </w:rPr>
        <w:t>In presenting these arguments</w:t>
      </w:r>
      <w:r w:rsidR="00302D85" w:rsidRPr="0076100E">
        <w:rPr>
          <w:lang w:val="en-US"/>
        </w:rPr>
        <w:t>,</w:t>
      </w:r>
      <w:r w:rsidRPr="0076100E">
        <w:rPr>
          <w:lang w:val="en-US"/>
        </w:rPr>
        <w:t xml:space="preserve"> </w:t>
      </w:r>
      <w:r w:rsidRPr="0033355E">
        <w:t>we</w:t>
      </w:r>
      <w:r w:rsidRPr="0076100E">
        <w:rPr>
          <w:lang w:val="en-US"/>
        </w:rPr>
        <w:t xml:space="preserve"> draw on findings from a five-year qualitative research project undertaken between 2012</w:t>
      </w:r>
      <w:r w:rsidR="00302D85" w:rsidRPr="0076100E">
        <w:rPr>
          <w:lang w:val="en-US"/>
        </w:rPr>
        <w:t xml:space="preserve"> and </w:t>
      </w:r>
      <w:r w:rsidRPr="0076100E">
        <w:rPr>
          <w:lang w:val="en-US"/>
        </w:rPr>
        <w:t>2017 and funded by the Wellcome Trust. This research provides a detailed analysis of the expansion of assisted reproduction across India; the political economy of its emergent markets; the ways in which cultural expectations, conventions, practices</w:t>
      </w:r>
      <w:r w:rsidR="00C75D0C" w:rsidRPr="0076100E">
        <w:rPr>
          <w:lang w:val="en-US"/>
        </w:rPr>
        <w:t>,</w:t>
      </w:r>
      <w:r w:rsidRPr="0076100E">
        <w:rPr>
          <w:lang w:val="en-US"/>
        </w:rPr>
        <w:t xml:space="preserve"> and beliefs shape motivations to access ART services amongst the rural and urban poor of India; and how clinical ART services are consequently marketed and delivered to such constituencies. Fieldwork was conducted in the geographies of peri-urban Jaipur (in the state of Rajasthan), urban pockets of Mumbai (in the state of Maharashtra), and in Bangalore (in the state of Karnataka). Semi-structured interviews were conducted with 120 key stakeholders</w:t>
      </w:r>
      <w:r w:rsidR="00A520F4" w:rsidRPr="0076100E">
        <w:rPr>
          <w:lang w:val="en-US"/>
        </w:rPr>
        <w:t>,</w:t>
      </w:r>
      <w:r w:rsidRPr="0076100E">
        <w:rPr>
          <w:lang w:val="en-US"/>
        </w:rPr>
        <w:t xml:space="preserve"> including ART clinicians, turnkey providers, policy makers</w:t>
      </w:r>
      <w:r w:rsidR="00A520F4" w:rsidRPr="0076100E">
        <w:rPr>
          <w:lang w:val="en-US"/>
        </w:rPr>
        <w:t>,</w:t>
      </w:r>
      <w:r w:rsidRPr="0076100E">
        <w:rPr>
          <w:lang w:val="en-US"/>
        </w:rPr>
        <w:t xml:space="preserve"> and pharmaceutical executives. Communities of clients and surrogacy providers were represented by intending parents, gamete donors</w:t>
      </w:r>
      <w:r w:rsidR="00A520F4" w:rsidRPr="0076100E">
        <w:rPr>
          <w:lang w:val="en-US"/>
        </w:rPr>
        <w:t>,</w:t>
      </w:r>
      <w:r w:rsidRPr="0076100E">
        <w:rPr>
          <w:lang w:val="en-US"/>
        </w:rPr>
        <w:t xml:space="preserve"> and commercial surrogates.</w:t>
      </w:r>
      <w:r w:rsidR="00295B7A" w:rsidRPr="0076100E">
        <w:rPr>
          <w:lang w:val="en-US"/>
        </w:rPr>
        <w:t xml:space="preserve"> </w:t>
      </w:r>
      <w:r w:rsidRPr="0076100E">
        <w:rPr>
          <w:lang w:val="en-US"/>
        </w:rPr>
        <w:t>All interviews were audio taped after obtaining the informed consent of the respondent; in cases of a refusal of consent to record, handwritten notes were taken with consent. Audio recordings of the interviews were transcribed and thematically coded for analysis. Anonymity has been preserved at the request of the respondents</w:t>
      </w:r>
      <w:r w:rsidR="00295B7A" w:rsidRPr="0076100E">
        <w:rPr>
          <w:lang w:val="en-US"/>
        </w:rPr>
        <w:t>.</w:t>
      </w:r>
    </w:p>
    <w:p w14:paraId="17AACF4B" w14:textId="43A6123F" w:rsidR="00412203" w:rsidRPr="0076100E" w:rsidRDefault="00412203" w:rsidP="00A9643F">
      <w:pPr>
        <w:rPr>
          <w:lang w:val="en-US"/>
        </w:rPr>
      </w:pPr>
    </w:p>
    <w:p w14:paraId="30560106" w14:textId="542A835C" w:rsidR="009F21EC" w:rsidRPr="0076100E" w:rsidRDefault="00412203" w:rsidP="0033355E">
      <w:pPr>
        <w:pStyle w:val="Heading3"/>
        <w:rPr>
          <w:lang w:val="en-US"/>
        </w:rPr>
      </w:pPr>
      <w:r w:rsidRPr="0076100E">
        <w:rPr>
          <w:lang w:val="en-US"/>
        </w:rPr>
        <w:t xml:space="preserve">Strange </w:t>
      </w:r>
      <w:r w:rsidR="00A81A38" w:rsidRPr="0076100E">
        <w:rPr>
          <w:lang w:val="en-US"/>
        </w:rPr>
        <w:t xml:space="preserve">Bedfellows: The Parallel Growth </w:t>
      </w:r>
      <w:r w:rsidRPr="0076100E">
        <w:rPr>
          <w:lang w:val="en-US"/>
        </w:rPr>
        <w:t xml:space="preserve">of </w:t>
      </w:r>
      <w:r w:rsidR="00A81A38" w:rsidRPr="0076100E">
        <w:rPr>
          <w:lang w:val="en-US"/>
        </w:rPr>
        <w:t>A</w:t>
      </w:r>
      <w:r w:rsidRPr="0076100E">
        <w:rPr>
          <w:lang w:val="en-US"/>
        </w:rPr>
        <w:t xml:space="preserve">nti-natalism and </w:t>
      </w:r>
      <w:r w:rsidR="00A81A38" w:rsidRPr="0076100E">
        <w:rPr>
          <w:lang w:val="en-US"/>
        </w:rPr>
        <w:t xml:space="preserve">Assisted Reproduction </w:t>
      </w:r>
      <w:r w:rsidRPr="0076100E">
        <w:rPr>
          <w:lang w:val="en-US"/>
        </w:rPr>
        <w:t>in India</w:t>
      </w:r>
    </w:p>
    <w:p w14:paraId="765ECDA5" w14:textId="410BD4B7" w:rsidR="00412203" w:rsidRPr="0076100E" w:rsidRDefault="00412203" w:rsidP="00A9643F">
      <w:pPr>
        <w:rPr>
          <w:lang w:val="en-US"/>
        </w:rPr>
      </w:pPr>
      <w:r w:rsidRPr="0076100E">
        <w:rPr>
          <w:lang w:val="en-US"/>
        </w:rPr>
        <w:t xml:space="preserve">We explore the operationalization and impacts of what </w:t>
      </w:r>
      <w:r w:rsidRPr="0033355E">
        <w:t>we</w:t>
      </w:r>
      <w:r w:rsidRPr="0076100E">
        <w:rPr>
          <w:lang w:val="en-US"/>
        </w:rPr>
        <w:t xml:space="preserve"> here describe as “neocolonialist modes of (re)production” in order to make an important conceptual and empirical contribution to recent debates on the political economy o</w:t>
      </w:r>
      <w:r w:rsidR="00F65163" w:rsidRPr="0076100E">
        <w:rPr>
          <w:lang w:val="en-US"/>
        </w:rPr>
        <w:t xml:space="preserve">f assisted reproduction (Salter, Zhou, and Datta </w:t>
      </w:r>
      <w:r w:rsidRPr="0076100E">
        <w:rPr>
          <w:lang w:val="en-US"/>
        </w:rPr>
        <w:t>2014, 2017</w:t>
      </w:r>
      <w:r w:rsidR="009C7CF4" w:rsidRPr="0076100E">
        <w:rPr>
          <w:lang w:val="en-US"/>
        </w:rPr>
        <w:t xml:space="preserve">; </w:t>
      </w:r>
      <w:r w:rsidRPr="0076100E">
        <w:rPr>
          <w:lang w:val="en-US"/>
        </w:rPr>
        <w:t>Knecht</w:t>
      </w:r>
      <w:r w:rsidR="003718A6" w:rsidRPr="0076100E">
        <w:rPr>
          <w:lang w:val="en-US"/>
        </w:rPr>
        <w:t>, Klotz, and Beck</w:t>
      </w:r>
      <w:r w:rsidRPr="0076100E">
        <w:rPr>
          <w:lang w:val="en-US"/>
        </w:rPr>
        <w:t xml:space="preserve"> 2012</w:t>
      </w:r>
      <w:r w:rsidR="009C7CF4" w:rsidRPr="0076100E">
        <w:rPr>
          <w:lang w:val="en-US"/>
        </w:rPr>
        <w:t xml:space="preserve">; </w:t>
      </w:r>
      <w:r w:rsidRPr="0076100E">
        <w:rPr>
          <w:lang w:val="en-US"/>
        </w:rPr>
        <w:t>Müller and Schurr 2016</w:t>
      </w:r>
      <w:r w:rsidR="009C7CF4" w:rsidRPr="0076100E">
        <w:rPr>
          <w:lang w:val="en-US"/>
        </w:rPr>
        <w:t>;</w:t>
      </w:r>
      <w:r w:rsidRPr="0076100E">
        <w:rPr>
          <w:lang w:val="en-US"/>
        </w:rPr>
        <w:t xml:space="preserve"> </w:t>
      </w:r>
      <w:r w:rsidR="00861738" w:rsidRPr="0076100E">
        <w:rPr>
          <w:lang w:val="en-US"/>
        </w:rPr>
        <w:t>V</w:t>
      </w:r>
      <w:r w:rsidRPr="0076100E">
        <w:rPr>
          <w:lang w:val="en-US"/>
        </w:rPr>
        <w:t xml:space="preserve">an de Wiel 2020). This </w:t>
      </w:r>
      <w:r w:rsidRPr="0033355E">
        <w:t>we</w:t>
      </w:r>
      <w:r w:rsidRPr="0076100E">
        <w:rPr>
          <w:lang w:val="en-US"/>
        </w:rPr>
        <w:t xml:space="preserve"> do by exemplifying how these practices of reproductive empire building contribute to the generation of global fertility chains, which, as </w:t>
      </w:r>
      <w:r w:rsidR="00FC78BE" w:rsidRPr="0076100E">
        <w:rPr>
          <w:lang w:val="en-US"/>
        </w:rPr>
        <w:t xml:space="preserve">Sigrid </w:t>
      </w:r>
      <w:r w:rsidRPr="0076100E">
        <w:rPr>
          <w:lang w:val="en-US"/>
        </w:rPr>
        <w:t xml:space="preserve">Vertommen, </w:t>
      </w:r>
      <w:r w:rsidR="00FC78BE" w:rsidRPr="0076100E">
        <w:rPr>
          <w:lang w:val="en-US"/>
        </w:rPr>
        <w:t xml:space="preserve">Vincenzo </w:t>
      </w:r>
      <w:r w:rsidRPr="0076100E">
        <w:rPr>
          <w:lang w:val="en-US"/>
        </w:rPr>
        <w:t>Pavone</w:t>
      </w:r>
      <w:r w:rsidR="00C7447D" w:rsidRPr="0076100E">
        <w:rPr>
          <w:lang w:val="en-US"/>
        </w:rPr>
        <w:t>,</w:t>
      </w:r>
      <w:r w:rsidRPr="0076100E">
        <w:rPr>
          <w:lang w:val="en-US"/>
        </w:rPr>
        <w:t xml:space="preserve"> and </w:t>
      </w:r>
      <w:r w:rsidR="00FC78BE" w:rsidRPr="0076100E">
        <w:rPr>
          <w:lang w:val="en-US"/>
        </w:rPr>
        <w:t xml:space="preserve">Michal </w:t>
      </w:r>
      <w:r w:rsidRPr="0076100E">
        <w:rPr>
          <w:lang w:val="en-US"/>
        </w:rPr>
        <w:t>Nahman (2021) argue, constitute “a nexus of interconnected practices, operations and transactions [that enable] reproductive services (such as egg provision or surrogacy),</w:t>
      </w:r>
      <w:r w:rsidR="006F0049" w:rsidRPr="0076100E">
        <w:rPr>
          <w:lang w:val="en-US"/>
        </w:rPr>
        <w:t xml:space="preserve"> </w:t>
      </w:r>
      <w:r w:rsidRPr="0076100E">
        <w:rPr>
          <w:lang w:val="en-US"/>
        </w:rPr>
        <w:t>commodities (such as a stem cell line, a regenerative drug or therapy) and data, to be produced, distributed and consumed across the globe</w:t>
      </w:r>
      <w:r w:rsidR="00B07D50" w:rsidRPr="0076100E">
        <w:rPr>
          <w:lang w:val="en-US"/>
        </w:rPr>
        <w:t>.”</w:t>
      </w:r>
      <w:r w:rsidRPr="0076100E">
        <w:rPr>
          <w:lang w:val="en-US"/>
        </w:rPr>
        <w:t xml:space="preserve"> Although such analyses remain at a nascent stage, they suggest the ways in which complex networks of sociotechnical engagement, state involvement</w:t>
      </w:r>
      <w:r w:rsidR="00664934" w:rsidRPr="0076100E">
        <w:rPr>
          <w:lang w:val="en-US"/>
        </w:rPr>
        <w:t>,</w:t>
      </w:r>
      <w:r w:rsidRPr="0076100E">
        <w:rPr>
          <w:lang w:val="en-US"/>
        </w:rPr>
        <w:t xml:space="preserve"> and uneven geographies of economic and social development threaten to materialize new and potentially exploitative modes of value extraction across an emergent global fertility chain network. Understanding the historiography of these dynamics requires us to begin, in this case, by unpacking why</w:t>
      </w:r>
      <w:r w:rsidR="00664934" w:rsidRPr="0076100E">
        <w:rPr>
          <w:lang w:val="en-US"/>
        </w:rPr>
        <w:t xml:space="preserve"> </w:t>
      </w:r>
      <w:r w:rsidRPr="0076100E">
        <w:rPr>
          <w:lang w:val="en-US"/>
        </w:rPr>
        <w:t xml:space="preserve">and how ARTs were first developed and delivered in India. Exploring the local contextual </w:t>
      </w:r>
      <w:r w:rsidRPr="0076100E">
        <w:rPr>
          <w:lang w:val="en-US"/>
        </w:rPr>
        <w:lastRenderedPageBreak/>
        <w:t>circumstances of their emergence provides valuable insights into the longer</w:t>
      </w:r>
      <w:r w:rsidR="00DD4EF2" w:rsidRPr="0076100E">
        <w:rPr>
          <w:lang w:val="en-US"/>
        </w:rPr>
        <w:t>-</w:t>
      </w:r>
      <w:r w:rsidRPr="0076100E">
        <w:rPr>
          <w:lang w:val="en-US"/>
        </w:rPr>
        <w:t>term social implications of the Indian state’s long-standing ideological position on reproduction, which has historically been largely anti-natalist. For although it seems counterintuitive, it was, ironically, the introduction of state</w:t>
      </w:r>
      <w:r w:rsidR="00C10878" w:rsidRPr="0076100E">
        <w:rPr>
          <w:lang w:val="en-US"/>
        </w:rPr>
        <w:t>-</w:t>
      </w:r>
      <w:r w:rsidRPr="0076100E">
        <w:rPr>
          <w:lang w:val="en-US"/>
        </w:rPr>
        <w:t xml:space="preserve">sponsored mass sterilization programs that first legitimized and facilitated the provision of infertility treatment to India’s poorest women. </w:t>
      </w:r>
    </w:p>
    <w:p w14:paraId="7F54A29B" w14:textId="77777777" w:rsidR="00412203" w:rsidRPr="0076100E" w:rsidRDefault="00412203" w:rsidP="00A9643F">
      <w:pPr>
        <w:rPr>
          <w:lang w:val="en-US"/>
        </w:rPr>
      </w:pPr>
    </w:p>
    <w:p w14:paraId="2E0437DE" w14:textId="0F73B781" w:rsidR="00412203" w:rsidRPr="0076100E" w:rsidRDefault="00412203" w:rsidP="00A9643F">
      <w:pPr>
        <w:rPr>
          <w:lang w:val="en-US"/>
        </w:rPr>
      </w:pPr>
      <w:r w:rsidRPr="0076100E">
        <w:rPr>
          <w:lang w:val="en-US"/>
        </w:rPr>
        <w:t xml:space="preserve">Soon after India gained independence, it became subject to a series of natural disasters, famines, and extreme food shortages that placed the </w:t>
      </w:r>
      <w:r w:rsidR="00A85F58" w:rsidRPr="0076100E">
        <w:rPr>
          <w:lang w:val="en-US"/>
        </w:rPr>
        <w:t>s</w:t>
      </w:r>
      <w:r w:rsidRPr="0076100E">
        <w:rPr>
          <w:lang w:val="en-US"/>
        </w:rPr>
        <w:t>tate at what was perceived, by the former imperial powers of the U</w:t>
      </w:r>
      <w:r w:rsidR="005D27FC" w:rsidRPr="0076100E">
        <w:rPr>
          <w:lang w:val="en-US"/>
        </w:rPr>
        <w:t xml:space="preserve">nited </w:t>
      </w:r>
      <w:r w:rsidRPr="0076100E">
        <w:rPr>
          <w:lang w:val="en-US"/>
        </w:rPr>
        <w:t>S</w:t>
      </w:r>
      <w:r w:rsidR="005D27FC" w:rsidRPr="0076100E">
        <w:rPr>
          <w:lang w:val="en-US"/>
        </w:rPr>
        <w:t>tates</w:t>
      </w:r>
      <w:r w:rsidRPr="0076100E">
        <w:rPr>
          <w:lang w:val="en-US"/>
        </w:rPr>
        <w:t xml:space="preserve"> and Britain, to be a</w:t>
      </w:r>
      <w:r w:rsidR="004C5F04">
        <w:rPr>
          <w:lang w:val="en-US"/>
        </w:rPr>
        <w:t>n</w:t>
      </w:r>
      <w:r w:rsidRPr="0076100E">
        <w:rPr>
          <w:lang w:val="en-US"/>
        </w:rPr>
        <w:t xml:space="preserve"> increased risk of conversion to communism. Two sets of interventions were introduced by these powers to reduce this perceived risk. Both were technological fixes. The first, the introduction of engineered high yield crops under the banner of the Green Revolution, was designed to improve the well-being of existing populations; the second</w:t>
      </w:r>
      <w:r w:rsidR="00F4228B">
        <w:rPr>
          <w:lang w:val="en-US"/>
        </w:rPr>
        <w:t>,</w:t>
      </w:r>
      <w:r w:rsidRPr="0076100E">
        <w:rPr>
          <w:lang w:val="en-US"/>
        </w:rPr>
        <w:t xml:space="preserve"> a comprehensive five year </w:t>
      </w:r>
      <w:r w:rsidR="00B944AA" w:rsidRPr="0076100E">
        <w:rPr>
          <w:lang w:val="en-US"/>
        </w:rPr>
        <w:t>“</w:t>
      </w:r>
      <w:r w:rsidRPr="0076100E">
        <w:rPr>
          <w:lang w:val="en-US"/>
        </w:rPr>
        <w:t>population limitation plan</w:t>
      </w:r>
      <w:r w:rsidR="00B944AA" w:rsidRPr="0076100E">
        <w:rPr>
          <w:lang w:val="en-US"/>
        </w:rPr>
        <w:t>”</w:t>
      </w:r>
      <w:r w:rsidRPr="0076100E">
        <w:rPr>
          <w:lang w:val="en-US"/>
        </w:rPr>
        <w:t xml:space="preserve"> introduced by </w:t>
      </w:r>
      <w:r w:rsidR="0023670E">
        <w:rPr>
          <w:lang w:val="en-US"/>
        </w:rPr>
        <w:t xml:space="preserve">then Prime Minster </w:t>
      </w:r>
      <w:r w:rsidRPr="0076100E">
        <w:rPr>
          <w:lang w:val="en-US"/>
        </w:rPr>
        <w:t xml:space="preserve">Nehru and subsidized by corporate US </w:t>
      </w:r>
      <w:r w:rsidR="0050675E" w:rsidRPr="0076100E">
        <w:rPr>
          <w:lang w:val="en-US"/>
        </w:rPr>
        <w:t>a</w:t>
      </w:r>
      <w:r w:rsidRPr="0076100E">
        <w:rPr>
          <w:lang w:val="en-US"/>
        </w:rPr>
        <w:t xml:space="preserve">id organizations including the Rockefeller and Ford Foundations, was designed to significantly reduce overall population growth. As part of the population control agenda (euphemistically titled the </w:t>
      </w:r>
      <w:r w:rsidR="0081793F" w:rsidRPr="0076100E">
        <w:rPr>
          <w:lang w:val="en-US"/>
        </w:rPr>
        <w:t>“</w:t>
      </w:r>
      <w:r w:rsidRPr="0076100E">
        <w:rPr>
          <w:lang w:val="en-US"/>
        </w:rPr>
        <w:t>family planning</w:t>
      </w:r>
      <w:r w:rsidR="0081793F" w:rsidRPr="0076100E">
        <w:rPr>
          <w:lang w:val="en-US"/>
        </w:rPr>
        <w:t>”</w:t>
      </w:r>
      <w:r w:rsidRPr="0076100E">
        <w:rPr>
          <w:lang w:val="en-US"/>
        </w:rPr>
        <w:t xml:space="preserve"> program), the state implemented a two-child norm and began to promote contraceptive measures, including subdermal implants and injectables. </w:t>
      </w:r>
      <w:r w:rsidR="00E27147">
        <w:rPr>
          <w:lang w:val="en-US"/>
        </w:rPr>
        <w:t xml:space="preserve">Almost </w:t>
      </w:r>
      <w:r w:rsidR="00ED0B78">
        <w:rPr>
          <w:lang w:val="en-US"/>
        </w:rPr>
        <w:t xml:space="preserve">2,500 </w:t>
      </w:r>
      <w:r w:rsidRPr="0076100E">
        <w:rPr>
          <w:lang w:val="en-US"/>
        </w:rPr>
        <w:t>clinics were initially created to provided free contraception to low-income clients</w:t>
      </w:r>
      <w:r w:rsidR="0083340E" w:rsidRPr="0076100E">
        <w:rPr>
          <w:lang w:val="en-US"/>
        </w:rPr>
        <w:t>;</w:t>
      </w:r>
      <w:r w:rsidRPr="0076100E">
        <w:rPr>
          <w:lang w:val="en-US"/>
        </w:rPr>
        <w:t xml:space="preserve"> however, as they were expected to serve some 66,000 women each, they struggled to meet demand (Conn</w:t>
      </w:r>
      <w:r w:rsidR="00E85212" w:rsidRPr="0076100E">
        <w:rPr>
          <w:lang w:val="en-US"/>
        </w:rPr>
        <w:t>e</w:t>
      </w:r>
      <w:r w:rsidRPr="0076100E">
        <w:rPr>
          <w:lang w:val="en-US"/>
        </w:rPr>
        <w:t>lly 2006, 642). The Medical Termination of Pregnancy Act of 1971, which was ostensibly introduced to give women greater reproductive choice, also enabled them to legally abort unwanted pregnancies</w:t>
      </w:r>
      <w:r w:rsidR="007E08A4" w:rsidRPr="0076100E">
        <w:rPr>
          <w:lang w:val="en-US"/>
        </w:rPr>
        <w:t>,</w:t>
      </w:r>
      <w:r w:rsidRPr="0076100E">
        <w:rPr>
          <w:lang w:val="en-US"/>
        </w:rPr>
        <w:t xml:space="preserve"> thus limiting population growth. Abortion consequently became a state</w:t>
      </w:r>
      <w:r w:rsidR="007E08A4" w:rsidRPr="0076100E">
        <w:rPr>
          <w:lang w:val="en-US"/>
        </w:rPr>
        <w:t>-</w:t>
      </w:r>
      <w:r w:rsidRPr="0076100E">
        <w:rPr>
          <w:lang w:val="en-US"/>
        </w:rPr>
        <w:t>sanctioned family planning mechanism in India</w:t>
      </w:r>
      <w:r w:rsidR="007E08A4" w:rsidRPr="0076100E">
        <w:rPr>
          <w:lang w:val="en-US"/>
        </w:rPr>
        <w:t>,</w:t>
      </w:r>
      <w:r w:rsidRPr="0076100E">
        <w:rPr>
          <w:lang w:val="en-US"/>
        </w:rPr>
        <w:t xml:space="preserve"> and sex-selective abortions of female embryos increased. Hoardings went up in public places exhorting people to think wisely and spend </w:t>
      </w:r>
      <w:r w:rsidRPr="0076100E">
        <w:rPr>
          <w:rFonts w:ascii="Arial" w:hAnsi="Arial" w:cs="Arial"/>
          <w:lang w:val="en-US"/>
        </w:rPr>
        <w:t>₹</w:t>
      </w:r>
      <w:r w:rsidRPr="0076100E">
        <w:rPr>
          <w:lang w:val="en-US"/>
        </w:rPr>
        <w:t xml:space="preserve">500 in advance to avoid paying </w:t>
      </w:r>
      <w:r w:rsidRPr="0076100E">
        <w:rPr>
          <w:rFonts w:ascii="Arial" w:hAnsi="Arial" w:cs="Arial"/>
          <w:lang w:val="en-US"/>
        </w:rPr>
        <w:t>₹</w:t>
      </w:r>
      <w:r w:rsidRPr="0076100E">
        <w:rPr>
          <w:lang w:val="en-US"/>
        </w:rPr>
        <w:t xml:space="preserve">500,000 later in </w:t>
      </w:r>
      <w:r w:rsidRPr="003A6405">
        <w:rPr>
          <w:lang w:val="en-US"/>
        </w:rPr>
        <w:t>dowry (</w:t>
      </w:r>
      <w:r w:rsidR="001B1D77" w:rsidRPr="003A6405">
        <w:rPr>
          <w:lang w:val="en-US"/>
        </w:rPr>
        <w:t xml:space="preserve">Patel, </w:t>
      </w:r>
      <w:r w:rsidR="00AF46C6" w:rsidRPr="003A6405">
        <w:rPr>
          <w:lang w:val="en-US"/>
        </w:rPr>
        <w:t>2007</w:t>
      </w:r>
      <w:r w:rsidR="00601639" w:rsidRPr="003A6405">
        <w:rPr>
          <w:lang w:val="en-US"/>
        </w:rPr>
        <w:t>,</w:t>
      </w:r>
      <w:r w:rsidR="00423934" w:rsidRPr="003A6405">
        <w:rPr>
          <w:lang w:val="en-US"/>
        </w:rPr>
        <w:t xml:space="preserve"> 311</w:t>
      </w:r>
      <w:r w:rsidR="00AF46C6" w:rsidRPr="003A6405">
        <w:rPr>
          <w:lang w:val="en-US"/>
        </w:rPr>
        <w:t xml:space="preserve">). </w:t>
      </w:r>
      <w:r w:rsidRPr="003A6405">
        <w:rPr>
          <w:lang w:val="en-US"/>
        </w:rPr>
        <w:t xml:space="preserve"> </w:t>
      </w:r>
    </w:p>
    <w:p w14:paraId="0BAB360E" w14:textId="77777777" w:rsidR="00412203" w:rsidRPr="0076100E" w:rsidRDefault="00412203" w:rsidP="00A9643F">
      <w:pPr>
        <w:rPr>
          <w:lang w:val="en-US"/>
        </w:rPr>
      </w:pPr>
    </w:p>
    <w:p w14:paraId="15D7D4C8" w14:textId="3AC405CA" w:rsidR="00412203" w:rsidRPr="0076100E" w:rsidRDefault="00412203" w:rsidP="0033355E">
      <w:pPr>
        <w:rPr>
          <w:lang w:val="en-US"/>
        </w:rPr>
      </w:pPr>
      <w:r w:rsidRPr="0076100E">
        <w:rPr>
          <w:lang w:val="en-US"/>
        </w:rPr>
        <w:t xml:space="preserve">As </w:t>
      </w:r>
      <w:r w:rsidR="00E85212" w:rsidRPr="0076100E">
        <w:rPr>
          <w:lang w:val="en-US"/>
        </w:rPr>
        <w:t xml:space="preserve">Matthew </w:t>
      </w:r>
      <w:r w:rsidRPr="0076100E">
        <w:rPr>
          <w:lang w:val="en-US"/>
        </w:rPr>
        <w:t>Conn</w:t>
      </w:r>
      <w:r w:rsidR="00E85212" w:rsidRPr="0076100E">
        <w:rPr>
          <w:lang w:val="en-US"/>
        </w:rPr>
        <w:t>e</w:t>
      </w:r>
      <w:r w:rsidRPr="0076100E">
        <w:rPr>
          <w:lang w:val="en-US"/>
        </w:rPr>
        <w:t xml:space="preserve">lly (2006) notes, whether driven by eugenic or Malthusian concerns, or simply impatience with the failures of the contraceptive policy, Lyndon Johnson’s administration moved throughout this period to prosecute an agenda of </w:t>
      </w:r>
      <w:r w:rsidR="00674B7B" w:rsidRPr="0076100E">
        <w:rPr>
          <w:lang w:val="en-US"/>
        </w:rPr>
        <w:t>postcol</w:t>
      </w:r>
      <w:r w:rsidRPr="0076100E">
        <w:rPr>
          <w:lang w:val="en-US"/>
        </w:rPr>
        <w:t>onial reduction in aid dependency through yet more interventionist approaches to population control. Aid packages now came freighted with structural adjustments</w:t>
      </w:r>
      <w:r w:rsidR="00364836" w:rsidRPr="0076100E">
        <w:rPr>
          <w:lang w:val="en-US"/>
        </w:rPr>
        <w:t>,</w:t>
      </w:r>
      <w:r w:rsidRPr="0076100E">
        <w:rPr>
          <w:lang w:val="en-US"/>
        </w:rPr>
        <w:t xml:space="preserve"> including the successful delivery of forced sterilization initiatives. The devastating impacts of these continue to resonate to this day, as evidenced by the recent Bilaspur tragedy (Nadimpally et al</w:t>
      </w:r>
      <w:r w:rsidR="0051711B" w:rsidRPr="0076100E">
        <w:rPr>
          <w:lang w:val="en-US"/>
        </w:rPr>
        <w:t>.</w:t>
      </w:r>
      <w:r w:rsidRPr="0076100E">
        <w:rPr>
          <w:lang w:val="en-US"/>
        </w:rPr>
        <w:t xml:space="preserve"> 2015).</w:t>
      </w:r>
      <w:r w:rsidR="00EA686C" w:rsidRPr="0033355E">
        <w:rPr>
          <w:vertAlign w:val="superscript"/>
          <w:lang w:val="en-US"/>
        </w:rPr>
        <w:t>1</w:t>
      </w:r>
      <w:r w:rsidRPr="0033355E">
        <w:rPr>
          <w:vertAlign w:val="superscript"/>
          <w:lang w:val="en-US"/>
        </w:rPr>
        <w:t xml:space="preserve"> </w:t>
      </w:r>
      <w:r w:rsidRPr="0076100E">
        <w:rPr>
          <w:lang w:val="en-US"/>
        </w:rPr>
        <w:t>Despite the pressure to submit to sterilization</w:t>
      </w:r>
      <w:r w:rsidR="00823E25" w:rsidRPr="0076100E">
        <w:rPr>
          <w:lang w:val="en-US"/>
        </w:rPr>
        <w:t>,</w:t>
      </w:r>
      <w:r w:rsidRPr="0076100E">
        <w:rPr>
          <w:lang w:val="en-US"/>
        </w:rPr>
        <w:t xml:space="preserve"> some women baulked. Many were unconvinced by the narrative that limiting family formation would deliver economic stability. Conscious that it might be wiser to preserve their future fertility given the exceptionally high child mortality rates, they remained suspicious of sterilization and unwilling to participate. The </w:t>
      </w:r>
      <w:r w:rsidR="00CD4CBE" w:rsidRPr="0076100E">
        <w:rPr>
          <w:lang w:val="en-US"/>
        </w:rPr>
        <w:t>s</w:t>
      </w:r>
      <w:r w:rsidRPr="0076100E">
        <w:rPr>
          <w:lang w:val="en-US"/>
        </w:rPr>
        <w:t xml:space="preserve">tate worked hard to </w:t>
      </w:r>
      <w:r w:rsidRPr="0076100E">
        <w:rPr>
          <w:lang w:val="en-US"/>
        </w:rPr>
        <w:lastRenderedPageBreak/>
        <w:t>counter such doubts by pushing forward a new set of arguments: that there was nothing to fear in sterilization as new biotechnological interventions</w:t>
      </w:r>
      <w:r w:rsidR="00CD4CBE" w:rsidRPr="0076100E">
        <w:rPr>
          <w:lang w:val="en-US"/>
        </w:rPr>
        <w:t>,</w:t>
      </w:r>
      <w:r w:rsidRPr="0076100E">
        <w:rPr>
          <w:lang w:val="en-US"/>
        </w:rPr>
        <w:t xml:space="preserve"> including ARTs</w:t>
      </w:r>
      <w:r w:rsidR="00CD4CBE" w:rsidRPr="0076100E">
        <w:rPr>
          <w:lang w:val="en-US"/>
        </w:rPr>
        <w:t>,</w:t>
      </w:r>
      <w:r w:rsidRPr="0076100E">
        <w:rPr>
          <w:lang w:val="en-US"/>
        </w:rPr>
        <w:t xml:space="preserve"> could simply reinstate their fertility, should the need arise. In 1984 the Indian Council for Medical Research (ICMR) released a statement that suggested how such inducements would work: </w:t>
      </w:r>
      <w:r w:rsidR="00A81A38" w:rsidRPr="0076100E">
        <w:rPr>
          <w:lang w:val="en-US"/>
        </w:rPr>
        <w:t>“</w:t>
      </w:r>
      <w:r w:rsidRPr="0076100E">
        <w:rPr>
          <w:lang w:val="en-US"/>
        </w:rPr>
        <w:t>If a couple is convinced that pregnancy could be achieved with certainty by the IVF-Embryo Transfer technique, in the event of their losing their existing children, they might readily accept tubal sterilization as a method of family planning. Thus, in vitro fertilization could be of great relevance to our national welfare program</w:t>
      </w:r>
      <w:r w:rsidR="00A81A38" w:rsidRPr="0076100E">
        <w:rPr>
          <w:lang w:val="en-US"/>
        </w:rPr>
        <w:t xml:space="preserve">” </w:t>
      </w:r>
      <w:r w:rsidRPr="0076100E">
        <w:rPr>
          <w:lang w:val="en-US"/>
        </w:rPr>
        <w:t>(</w:t>
      </w:r>
      <w:r w:rsidR="00A81A38" w:rsidRPr="0076100E">
        <w:rPr>
          <w:lang w:val="en-US"/>
        </w:rPr>
        <w:t>c</w:t>
      </w:r>
      <w:r w:rsidRPr="0076100E">
        <w:rPr>
          <w:lang w:val="en-US"/>
        </w:rPr>
        <w:t xml:space="preserve">ited in Nadimpally and Marwah 2015, 4). </w:t>
      </w:r>
    </w:p>
    <w:p w14:paraId="7E30EBCF" w14:textId="77777777" w:rsidR="00412203" w:rsidRPr="0076100E" w:rsidRDefault="00412203" w:rsidP="00671D4E">
      <w:pPr>
        <w:rPr>
          <w:lang w:val="en-US"/>
        </w:rPr>
      </w:pPr>
    </w:p>
    <w:p w14:paraId="140AB408" w14:textId="6E44BF17" w:rsidR="00412203" w:rsidRPr="0076100E" w:rsidRDefault="00412203" w:rsidP="00A9643F">
      <w:pPr>
        <w:rPr>
          <w:lang w:val="en-US"/>
        </w:rPr>
      </w:pPr>
      <w:r w:rsidRPr="0076100E">
        <w:rPr>
          <w:lang w:val="en-US"/>
        </w:rPr>
        <w:t>An aggressive liberalization of the Indian economy, the incentivization of technological remediation of i</w:t>
      </w:r>
      <w:r w:rsidR="008A0666" w:rsidRPr="0076100E">
        <w:rPr>
          <w:lang w:val="en-US"/>
        </w:rPr>
        <w:t>nfertility, a distinct lack of s</w:t>
      </w:r>
      <w:r w:rsidRPr="0076100E">
        <w:rPr>
          <w:lang w:val="en-US"/>
        </w:rPr>
        <w:t>tate regulation and increasing demand from consumers at home and abroad for biologically related children, precipitated a considerable expansion of IVF provision in India throughout the 1990s. The repro-politics of this phase of expansion warrant further analysis. In a first iteration of what we might consider to be the coloni</w:t>
      </w:r>
      <w:r w:rsidR="00BB5097" w:rsidRPr="0076100E">
        <w:rPr>
          <w:lang w:val="en-US"/>
        </w:rPr>
        <w:t>z</w:t>
      </w:r>
      <w:r w:rsidRPr="0076100E">
        <w:rPr>
          <w:lang w:val="en-US"/>
        </w:rPr>
        <w:t>ing impulse in global fertility chain development, leading British IVF providers began to eye this emergent Indian market as a satellite node in an expanded network of service delivery. Robert Edwards and Patrick Steptoe, the two British clinicians who were given attribution for creating the world’s first test</w:t>
      </w:r>
      <w:r w:rsidR="009D4324" w:rsidRPr="0076100E">
        <w:rPr>
          <w:lang w:val="en-US"/>
        </w:rPr>
        <w:t>-</w:t>
      </w:r>
      <w:r w:rsidRPr="0076100E">
        <w:rPr>
          <w:lang w:val="en-US"/>
        </w:rPr>
        <w:t>tube baby</w:t>
      </w:r>
      <w:r w:rsidR="00BB5097" w:rsidRPr="0076100E">
        <w:rPr>
          <w:lang w:val="en-US"/>
        </w:rPr>
        <w:t>,</w:t>
      </w:r>
      <w:r w:rsidRPr="0076100E">
        <w:rPr>
          <w:lang w:val="en-US"/>
        </w:rPr>
        <w:t xml:space="preserve"> Louise Brown</w:t>
      </w:r>
      <w:r w:rsidR="00BB5097" w:rsidRPr="0076100E">
        <w:rPr>
          <w:lang w:val="en-US"/>
        </w:rPr>
        <w:t>,</w:t>
      </w:r>
      <w:r w:rsidRPr="0076100E">
        <w:rPr>
          <w:lang w:val="en-US"/>
        </w:rPr>
        <w:t xml:space="preserve"> had initially established the world’s first IVF clinic at Bourn Hall in Cambridgeshire in 1980, with the help of a number of previously unattributed female colleagues</w:t>
      </w:r>
      <w:r w:rsidR="00BB5097" w:rsidRPr="0076100E">
        <w:rPr>
          <w:lang w:val="en-US"/>
        </w:rPr>
        <w:t>,</w:t>
      </w:r>
      <w:r w:rsidRPr="0076100E">
        <w:rPr>
          <w:lang w:val="en-US"/>
        </w:rPr>
        <w:t xml:space="preserve"> including Jean Purdy, Muriel Harris, Lillian Lincoln Howell</w:t>
      </w:r>
      <w:r w:rsidR="00BB5097" w:rsidRPr="0076100E">
        <w:rPr>
          <w:lang w:val="en-US"/>
        </w:rPr>
        <w:t>,</w:t>
      </w:r>
      <w:r w:rsidRPr="0076100E">
        <w:rPr>
          <w:lang w:val="en-US"/>
        </w:rPr>
        <w:t xml:space="preserve"> and Ruth Fowler (Johnson </w:t>
      </w:r>
      <w:r w:rsidR="0013404C">
        <w:rPr>
          <w:lang w:val="en-US"/>
        </w:rPr>
        <w:t>2018</w:t>
      </w:r>
      <w:r w:rsidR="003F29D5">
        <w:rPr>
          <w:sz w:val="18"/>
          <w:szCs w:val="18"/>
          <w:lang w:val="en-US"/>
        </w:rPr>
        <w:t>).</w:t>
      </w:r>
      <w:r w:rsidRPr="0076100E">
        <w:rPr>
          <w:lang w:val="en-US"/>
        </w:rPr>
        <w:t xml:space="preserve"> Recording their initial motivations as a desire to meet the underserved infertility needs of India’s indigenous population</w:t>
      </w:r>
      <w:r w:rsidR="00D74063" w:rsidRPr="0076100E">
        <w:rPr>
          <w:lang w:val="en-US"/>
        </w:rPr>
        <w:t xml:space="preserve"> (</w:t>
      </w:r>
      <w:r w:rsidR="00D55416" w:rsidRPr="0033355E">
        <w:rPr>
          <w:i/>
          <w:lang w:val="en-US"/>
        </w:rPr>
        <w:t>Hindu</w:t>
      </w:r>
      <w:r w:rsidR="00D55416" w:rsidRPr="0076100E">
        <w:rPr>
          <w:lang w:val="en-US"/>
        </w:rPr>
        <w:t xml:space="preserve"> </w:t>
      </w:r>
      <w:r w:rsidR="00D74063" w:rsidRPr="0076100E">
        <w:rPr>
          <w:lang w:val="en-US"/>
        </w:rPr>
        <w:t>2011)</w:t>
      </w:r>
      <w:r w:rsidR="00D30E5C" w:rsidRPr="0076100E">
        <w:rPr>
          <w:lang w:val="en-US"/>
        </w:rPr>
        <w:t>,</w:t>
      </w:r>
      <w:r w:rsidRPr="0076100E">
        <w:rPr>
          <w:lang w:val="en-US"/>
        </w:rPr>
        <w:t xml:space="preserve"> they initially set up a clinic in Kerala (citing higher levels of literacy, later marital age</w:t>
      </w:r>
      <w:r w:rsidR="00D83408" w:rsidRPr="0076100E">
        <w:rPr>
          <w:lang w:val="en-US"/>
        </w:rPr>
        <w:t>,</w:t>
      </w:r>
      <w:r w:rsidRPr="0076100E">
        <w:rPr>
          <w:lang w:val="en-US"/>
        </w:rPr>
        <w:t xml:space="preserve"> and increased awareness of IVF as important pull factors for that location) with the intention of scaling operations to another </w:t>
      </w:r>
      <w:r w:rsidR="00A81A38" w:rsidRPr="0076100E">
        <w:rPr>
          <w:lang w:val="en-US"/>
        </w:rPr>
        <w:t>sixteen to eighteen</w:t>
      </w:r>
      <w:r w:rsidRPr="0076100E">
        <w:rPr>
          <w:lang w:val="en-US"/>
        </w:rPr>
        <w:t xml:space="preserve"> clinics nationwide. </w:t>
      </w:r>
    </w:p>
    <w:p w14:paraId="7E544400" w14:textId="77777777" w:rsidR="00412203" w:rsidRPr="0076100E" w:rsidRDefault="00412203" w:rsidP="00A9643F">
      <w:pPr>
        <w:rPr>
          <w:lang w:val="en-US"/>
        </w:rPr>
      </w:pPr>
    </w:p>
    <w:p w14:paraId="79A9534C" w14:textId="3FC96A5B" w:rsidR="00412203" w:rsidRPr="0076100E" w:rsidRDefault="00412203" w:rsidP="00A9643F">
      <w:pPr>
        <w:rPr>
          <w:lang w:val="en-US"/>
        </w:rPr>
      </w:pPr>
      <w:r w:rsidRPr="0033355E">
        <w:rPr>
          <w:lang w:val="en-US"/>
        </w:rPr>
        <w:t>Analy</w:t>
      </w:r>
      <w:r w:rsidR="00D818B9" w:rsidRPr="0033355E">
        <w:rPr>
          <w:lang w:val="en-US"/>
        </w:rPr>
        <w:t>z</w:t>
      </w:r>
      <w:r w:rsidRPr="0033355E">
        <w:rPr>
          <w:lang w:val="en-US"/>
        </w:rPr>
        <w:t>ing the fate of just this one ambitious operation provides an opportunity to</w:t>
      </w:r>
      <w:r w:rsidRPr="0076100E">
        <w:rPr>
          <w:lang w:val="en-US"/>
        </w:rPr>
        <w:t xml:space="preserve"> examine and complicate existing “unidirectional diffusion models of science and modernity” (Pollock and Subramaniam 2016</w:t>
      </w:r>
      <w:r w:rsidR="00103393" w:rsidRPr="0076100E">
        <w:rPr>
          <w:lang w:val="en-US"/>
        </w:rPr>
        <w:t>,</w:t>
      </w:r>
      <w:r w:rsidR="00EC4714">
        <w:rPr>
          <w:lang w:val="en-US"/>
        </w:rPr>
        <w:t xml:space="preserve"> 953</w:t>
      </w:r>
      <w:r w:rsidRPr="0076100E">
        <w:rPr>
          <w:lang w:val="en-US"/>
        </w:rPr>
        <w:t xml:space="preserve">) that present technoscientific knowledge and praxis as something that arcs out across the world in apparently linear fashion from the supposedly enlightened </w:t>
      </w:r>
      <w:r w:rsidR="007E0349" w:rsidRPr="0076100E">
        <w:rPr>
          <w:lang w:val="en-US"/>
        </w:rPr>
        <w:t>center</w:t>
      </w:r>
      <w:r w:rsidRPr="0076100E">
        <w:rPr>
          <w:lang w:val="en-US"/>
        </w:rPr>
        <w:t xml:space="preserve"> to backward periphery. On the contrary, this, and other </w:t>
      </w:r>
      <w:r w:rsidR="001D0893" w:rsidRPr="0076100E">
        <w:rPr>
          <w:lang w:val="en-US"/>
        </w:rPr>
        <w:t xml:space="preserve">similar </w:t>
      </w:r>
      <w:r w:rsidRPr="0076100E">
        <w:rPr>
          <w:lang w:val="en-US"/>
        </w:rPr>
        <w:t>cases, demonstrate the sometimes</w:t>
      </w:r>
      <w:r w:rsidR="00E2713F" w:rsidRPr="0076100E">
        <w:rPr>
          <w:lang w:val="en-US"/>
        </w:rPr>
        <w:t xml:space="preserve"> </w:t>
      </w:r>
      <w:r w:rsidRPr="0076100E">
        <w:rPr>
          <w:lang w:val="en-US"/>
        </w:rPr>
        <w:t xml:space="preserve">contradictory outcomes that result when </w:t>
      </w:r>
      <w:r w:rsidR="00E2713F" w:rsidRPr="0076100E">
        <w:rPr>
          <w:lang w:val="en-US"/>
        </w:rPr>
        <w:t>“</w:t>
      </w:r>
      <w:r w:rsidRPr="0076100E">
        <w:rPr>
          <w:lang w:val="en-US"/>
        </w:rPr>
        <w:t>the empire strikes back</w:t>
      </w:r>
      <w:r w:rsidR="00E2713F" w:rsidRPr="0076100E">
        <w:rPr>
          <w:lang w:val="en-US"/>
        </w:rPr>
        <w:t>”—</w:t>
      </w:r>
      <w:r w:rsidRPr="0076100E">
        <w:rPr>
          <w:lang w:val="en-US"/>
        </w:rPr>
        <w:t>that is to say, when local entrepreneurs draw on their existing expertise to challenge the penetration and dominance of northern enterprises, introducing in their place practices designed to address more local</w:t>
      </w:r>
      <w:r w:rsidR="00956839" w:rsidRPr="0076100E">
        <w:rPr>
          <w:lang w:val="en-US"/>
        </w:rPr>
        <w:t>ized</w:t>
      </w:r>
      <w:r w:rsidRPr="0076100E">
        <w:rPr>
          <w:lang w:val="en-US"/>
        </w:rPr>
        <w:t xml:space="preserve">, culturally distinct, but also highly stratified reproductive needs and markets. </w:t>
      </w:r>
    </w:p>
    <w:p w14:paraId="1BFB8E02" w14:textId="77777777" w:rsidR="00412203" w:rsidRPr="0076100E" w:rsidRDefault="00412203" w:rsidP="00A9643F">
      <w:pPr>
        <w:rPr>
          <w:lang w:val="en-US"/>
        </w:rPr>
      </w:pPr>
    </w:p>
    <w:p w14:paraId="6FED73E2" w14:textId="333CEA35" w:rsidR="00412203" w:rsidRPr="0033355E" w:rsidRDefault="00412203" w:rsidP="00A9643F">
      <w:pPr>
        <w:rPr>
          <w:lang w:val="en-US"/>
        </w:rPr>
      </w:pPr>
      <w:r w:rsidRPr="0076100E">
        <w:rPr>
          <w:lang w:val="en-US"/>
        </w:rPr>
        <w:t xml:space="preserve">The arrival of IVF providers such as Bourn Hall, badged as they were with all the imprimaturs of Western scientific excellence and white privilege, was designed to </w:t>
      </w:r>
      <w:r w:rsidRPr="0076100E">
        <w:rPr>
          <w:lang w:val="en-US"/>
        </w:rPr>
        <w:lastRenderedPageBreak/>
        <w:t xml:space="preserve">signal to the Indian consumer market the </w:t>
      </w:r>
      <w:r w:rsidR="000A3BEA" w:rsidRPr="0076100E">
        <w:rPr>
          <w:lang w:val="en-US"/>
        </w:rPr>
        <w:t>“</w:t>
      </w:r>
      <w:r w:rsidRPr="0076100E">
        <w:rPr>
          <w:lang w:val="en-US"/>
        </w:rPr>
        <w:t>value added</w:t>
      </w:r>
      <w:r w:rsidR="00746382" w:rsidRPr="0076100E">
        <w:rPr>
          <w:lang w:val="en-US"/>
        </w:rPr>
        <w:t>”</w:t>
      </w:r>
      <w:r w:rsidRPr="0076100E">
        <w:rPr>
          <w:lang w:val="en-US"/>
        </w:rPr>
        <w:t xml:space="preserve"> of accessing imported </w:t>
      </w:r>
      <w:r w:rsidR="00C80ABA" w:rsidRPr="0076100E">
        <w:rPr>
          <w:lang w:val="en-US"/>
        </w:rPr>
        <w:t>“</w:t>
      </w:r>
      <w:r w:rsidRPr="0076100E">
        <w:rPr>
          <w:lang w:val="en-US"/>
        </w:rPr>
        <w:t>world</w:t>
      </w:r>
      <w:r w:rsidR="00C80ABA" w:rsidRPr="0076100E">
        <w:rPr>
          <w:lang w:val="en-US"/>
        </w:rPr>
        <w:t>-</w:t>
      </w:r>
      <w:r w:rsidRPr="0076100E">
        <w:rPr>
          <w:lang w:val="en-US"/>
        </w:rPr>
        <w:t>leading</w:t>
      </w:r>
      <w:r w:rsidR="00C80ABA" w:rsidRPr="0076100E">
        <w:rPr>
          <w:lang w:val="en-US"/>
        </w:rPr>
        <w:t>”</w:t>
      </w:r>
      <w:r w:rsidRPr="0076100E">
        <w:rPr>
          <w:lang w:val="en-US"/>
        </w:rPr>
        <w:t xml:space="preserve"> care over domestic offerings that were presented as basic or at least in their infancy. As </w:t>
      </w:r>
      <w:r w:rsidR="007D07D3" w:rsidRPr="0076100E">
        <w:rPr>
          <w:lang w:val="en-US"/>
        </w:rPr>
        <w:t xml:space="preserve">Sandra </w:t>
      </w:r>
      <w:r w:rsidRPr="0076100E">
        <w:rPr>
          <w:lang w:val="en-US"/>
        </w:rPr>
        <w:t>Harding reminds us</w:t>
      </w:r>
      <w:r w:rsidR="00170217" w:rsidRPr="0076100E">
        <w:rPr>
          <w:lang w:val="en-US"/>
        </w:rPr>
        <w:t>,</w:t>
      </w:r>
      <w:r w:rsidRPr="0076100E">
        <w:rPr>
          <w:lang w:val="en-US"/>
        </w:rPr>
        <w:t xml:space="preserve"> though, these kinds of simplistic binaries “always homogenize and often essentialize the contrasted groups [and their] significant internal divisions</w:t>
      </w:r>
      <w:r w:rsidR="00DA50D9" w:rsidRPr="0076100E">
        <w:rPr>
          <w:lang w:val="en-US"/>
        </w:rPr>
        <w:t>…</w:t>
      </w:r>
      <w:r w:rsidRPr="0076100E">
        <w:rPr>
          <w:lang w:val="en-US"/>
        </w:rPr>
        <w:t>that are often organised hierarchically</w:t>
      </w:r>
      <w:r w:rsidR="00B07D50" w:rsidRPr="0076100E">
        <w:rPr>
          <w:lang w:val="en-US"/>
        </w:rPr>
        <w:t>”</w:t>
      </w:r>
      <w:r w:rsidR="00EF01DD" w:rsidRPr="0076100E">
        <w:rPr>
          <w:lang w:val="en-US"/>
        </w:rPr>
        <w:t xml:space="preserve"> (2016, 1076).</w:t>
      </w:r>
      <w:r w:rsidRPr="0076100E">
        <w:rPr>
          <w:lang w:val="en-US"/>
        </w:rPr>
        <w:t xml:space="preserve"> As she goes on to suggest, they also “overemphasize the distinctions between such groups thereby obscuring their commonalities</w:t>
      </w:r>
      <w:r w:rsidR="00B07D50" w:rsidRPr="0076100E">
        <w:rPr>
          <w:lang w:val="en-US"/>
        </w:rPr>
        <w:t>”</w:t>
      </w:r>
      <w:r w:rsidRPr="0076100E">
        <w:rPr>
          <w:lang w:val="en-US"/>
        </w:rPr>
        <w:t xml:space="preserve"> </w:t>
      </w:r>
      <w:r w:rsidR="00B12255" w:rsidRPr="0076100E">
        <w:rPr>
          <w:lang w:val="en-US"/>
        </w:rPr>
        <w:t>(</w:t>
      </w:r>
      <w:r w:rsidR="00FD0A79">
        <w:rPr>
          <w:lang w:val="en-US"/>
        </w:rPr>
        <w:t>1076)</w:t>
      </w:r>
      <w:r w:rsidR="00B12255" w:rsidRPr="0076100E">
        <w:rPr>
          <w:lang w:val="en-US"/>
        </w:rPr>
        <w:t xml:space="preserve">. </w:t>
      </w:r>
      <w:r w:rsidRPr="0076100E">
        <w:rPr>
          <w:lang w:val="en-US"/>
        </w:rPr>
        <w:t xml:space="preserve">In charting the ultimate fall of Bourn Hall’s operation and the concomitant rise of India’s domestic IVF industry, </w:t>
      </w:r>
      <w:r w:rsidRPr="00FD0A79">
        <w:rPr>
          <w:lang w:val="en-US"/>
        </w:rPr>
        <w:t>we</w:t>
      </w:r>
      <w:r w:rsidRPr="0076100E">
        <w:rPr>
          <w:lang w:val="en-US"/>
        </w:rPr>
        <w:t xml:space="preserve"> hope to explicate how the knowledge and practice of ART provision perfused from the </w:t>
      </w:r>
      <w:r w:rsidR="006C3D06" w:rsidRPr="0076100E">
        <w:rPr>
          <w:lang w:val="en-US"/>
        </w:rPr>
        <w:t>m</w:t>
      </w:r>
      <w:r w:rsidRPr="0076100E">
        <w:rPr>
          <w:lang w:val="en-US"/>
        </w:rPr>
        <w:t xml:space="preserve">etropolitan </w:t>
      </w:r>
      <w:r w:rsidR="006C3D06" w:rsidRPr="0076100E">
        <w:rPr>
          <w:lang w:val="en-US"/>
        </w:rPr>
        <w:t>W</w:t>
      </w:r>
      <w:r w:rsidRPr="0076100E">
        <w:rPr>
          <w:lang w:val="en-US"/>
        </w:rPr>
        <w:t xml:space="preserve">est into Britain’s former colony, but more importantly how it was there entirely </w:t>
      </w:r>
      <w:r w:rsidR="00294706" w:rsidRPr="0076100E">
        <w:rPr>
          <w:lang w:val="en-US"/>
        </w:rPr>
        <w:t>“</w:t>
      </w:r>
      <w:r w:rsidRPr="0076100E">
        <w:rPr>
          <w:lang w:val="en-US"/>
        </w:rPr>
        <w:t>rephrased</w:t>
      </w:r>
      <w:r w:rsidR="00294706" w:rsidRPr="0076100E">
        <w:rPr>
          <w:lang w:val="en-US"/>
        </w:rPr>
        <w:t>”</w:t>
      </w:r>
      <w:r w:rsidRPr="0076100E">
        <w:rPr>
          <w:lang w:val="en-US"/>
        </w:rPr>
        <w:t xml:space="preserve"> to suit the grammar of local reproductive markets, and with what effects. </w:t>
      </w:r>
      <w:r w:rsidRPr="00FD0A79">
        <w:rPr>
          <w:lang w:val="en-US"/>
        </w:rPr>
        <w:t>We</w:t>
      </w:r>
      <w:r w:rsidRPr="0076100E">
        <w:rPr>
          <w:lang w:val="en-US"/>
        </w:rPr>
        <w:t xml:space="preserve"> </w:t>
      </w:r>
      <w:r w:rsidRPr="0033355E">
        <w:rPr>
          <w:lang w:val="en-US"/>
        </w:rPr>
        <w:t>begin by analy</w:t>
      </w:r>
      <w:r w:rsidR="005625F7" w:rsidRPr="0033355E">
        <w:rPr>
          <w:lang w:val="en-US"/>
        </w:rPr>
        <w:t>z</w:t>
      </w:r>
      <w:r w:rsidRPr="0033355E">
        <w:rPr>
          <w:lang w:val="en-US"/>
        </w:rPr>
        <w:t xml:space="preserve">ing how domestic clinicians responded to the influx of foreign ART operations and the evident opportunities that these modeled for their economic and social advancement. In unpacking these dynamics, we pay particular attention to the highly gendered nature of the provision that emerged, and its inflection along the axes of class and caste. </w:t>
      </w:r>
    </w:p>
    <w:p w14:paraId="587B468D" w14:textId="1237C109" w:rsidR="009F21EC" w:rsidRPr="0076100E" w:rsidRDefault="009F21EC" w:rsidP="00A9643F">
      <w:pPr>
        <w:rPr>
          <w:lang w:val="en-US"/>
        </w:rPr>
      </w:pPr>
    </w:p>
    <w:p w14:paraId="15BAA030" w14:textId="11B2ADBA" w:rsidR="00CE27A1" w:rsidRPr="0076100E" w:rsidRDefault="00CE27A1" w:rsidP="007A370C">
      <w:pPr>
        <w:pStyle w:val="Heading3"/>
        <w:rPr>
          <w:lang w:val="en-US"/>
        </w:rPr>
      </w:pPr>
      <w:r w:rsidRPr="0076100E">
        <w:rPr>
          <w:lang w:val="en-US"/>
        </w:rPr>
        <w:t xml:space="preserve">ART Dreaming I: Subaltern </w:t>
      </w:r>
      <w:r w:rsidR="00A81A38" w:rsidRPr="0076100E">
        <w:rPr>
          <w:lang w:val="en-US"/>
        </w:rPr>
        <w:t>D</w:t>
      </w:r>
      <w:r w:rsidRPr="0076100E">
        <w:rPr>
          <w:lang w:val="en-US"/>
        </w:rPr>
        <w:t>omestic Markets</w:t>
      </w:r>
    </w:p>
    <w:p w14:paraId="532781EE" w14:textId="7092131D" w:rsidR="00CE27A1" w:rsidRPr="0076100E" w:rsidRDefault="00CE27A1" w:rsidP="00A9643F">
      <w:pPr>
        <w:rPr>
          <w:lang w:val="en-US"/>
        </w:rPr>
      </w:pPr>
      <w:r w:rsidRPr="0076100E">
        <w:rPr>
          <w:lang w:val="en-US"/>
        </w:rPr>
        <w:t xml:space="preserve">As </w:t>
      </w:r>
      <w:r w:rsidR="008B5EAB" w:rsidRPr="0076100E">
        <w:rPr>
          <w:lang w:val="en-US"/>
        </w:rPr>
        <w:t xml:space="preserve">Sandra </w:t>
      </w:r>
      <w:r w:rsidRPr="0076100E">
        <w:rPr>
          <w:lang w:val="en-US"/>
        </w:rPr>
        <w:t>Bärnreuther notes, the historiography of IVF often defaults to “unilinear modes of history telling” that privilege simplistic narratives of diffusion from valori</w:t>
      </w:r>
      <w:r w:rsidR="002B6DF5" w:rsidRPr="0076100E">
        <w:rPr>
          <w:lang w:val="en-US"/>
        </w:rPr>
        <w:t>z</w:t>
      </w:r>
      <w:r w:rsidRPr="0076100E">
        <w:rPr>
          <w:lang w:val="en-US"/>
        </w:rPr>
        <w:t xml:space="preserve">ed sites of innovation in the northern heartlands of the metropolitan West to the provincial hinterlands of the </w:t>
      </w:r>
      <w:r w:rsidR="00842416" w:rsidRPr="0076100E">
        <w:rPr>
          <w:lang w:val="en-US"/>
        </w:rPr>
        <w:t>Global South</w:t>
      </w:r>
      <w:r w:rsidR="00B072CB" w:rsidRPr="0076100E">
        <w:rPr>
          <w:lang w:val="en-US"/>
        </w:rPr>
        <w:t xml:space="preserve"> (2016, 75)</w:t>
      </w:r>
      <w:r w:rsidRPr="0076100E">
        <w:rPr>
          <w:lang w:val="en-US"/>
        </w:rPr>
        <w:t>. This ostensibly unidirectional diffusion of scientific knowledge, expertise</w:t>
      </w:r>
      <w:r w:rsidR="00FA3C83" w:rsidRPr="0076100E">
        <w:rPr>
          <w:lang w:val="en-US"/>
        </w:rPr>
        <w:t>,</w:t>
      </w:r>
      <w:r w:rsidRPr="0076100E">
        <w:rPr>
          <w:lang w:val="en-US"/>
        </w:rPr>
        <w:t xml:space="preserve"> and clinical advancement necessarily has the effect of segmenting the world into “innovators on the one hand and imitators or re-interpreters on the other</w:t>
      </w:r>
      <w:r w:rsidR="00B07D50" w:rsidRPr="0076100E">
        <w:rPr>
          <w:lang w:val="en-US"/>
        </w:rPr>
        <w:t>”</w:t>
      </w:r>
      <w:r w:rsidR="00D62D22">
        <w:rPr>
          <w:lang w:val="en-US"/>
        </w:rPr>
        <w:t xml:space="preserve"> (</w:t>
      </w:r>
      <w:r w:rsidR="00D62D22" w:rsidRPr="00D62D22">
        <w:rPr>
          <w:lang w:val="en-US"/>
        </w:rPr>
        <w:t xml:space="preserve"> </w:t>
      </w:r>
      <w:r w:rsidR="00D62D22" w:rsidRPr="0076100E">
        <w:rPr>
          <w:lang w:val="en-US"/>
        </w:rPr>
        <w:t>Bärnreuther 2016, 75</w:t>
      </w:r>
      <w:r w:rsidR="00D62D22">
        <w:rPr>
          <w:lang w:val="en-US"/>
        </w:rPr>
        <w:t>).</w:t>
      </w:r>
      <w:r w:rsidRPr="0076100E">
        <w:rPr>
          <w:lang w:val="en-US"/>
        </w:rPr>
        <w:t xml:space="preserve"> Recent research on the genesis of ART in India (Bharadwaj 2016</w:t>
      </w:r>
      <w:r w:rsidR="00E175D4" w:rsidRPr="0076100E">
        <w:rPr>
          <w:lang w:val="en-US"/>
        </w:rPr>
        <w:t>b</w:t>
      </w:r>
      <w:r w:rsidR="00A81A38" w:rsidRPr="0076100E">
        <w:rPr>
          <w:lang w:val="en-US"/>
        </w:rPr>
        <w:t>;</w:t>
      </w:r>
      <w:r w:rsidRPr="0076100E">
        <w:rPr>
          <w:lang w:val="en-US"/>
        </w:rPr>
        <w:t xml:space="preserve"> Bärnreuther 2016) has revealed the fundamental insecurity of such accounts</w:t>
      </w:r>
      <w:r w:rsidR="00DB0703">
        <w:rPr>
          <w:lang w:val="en-US"/>
        </w:rPr>
        <w:t>,</w:t>
      </w:r>
      <w:r w:rsidRPr="0076100E">
        <w:rPr>
          <w:lang w:val="en-US"/>
        </w:rPr>
        <w:t xml:space="preserve"> </w:t>
      </w:r>
      <w:r w:rsidR="00DB0703">
        <w:rPr>
          <w:lang w:val="en-US"/>
        </w:rPr>
        <w:t>which</w:t>
      </w:r>
      <w:r w:rsidR="00F658C9" w:rsidRPr="0076100E">
        <w:rPr>
          <w:lang w:val="en-US"/>
        </w:rPr>
        <w:t xml:space="preserve"> </w:t>
      </w:r>
      <w:r w:rsidRPr="0076100E">
        <w:rPr>
          <w:lang w:val="en-US"/>
        </w:rPr>
        <w:t>fail to reflect the complexity of the dynamics at play. For example, although India’s first officially registered and state</w:t>
      </w:r>
      <w:r w:rsidR="00A469D0" w:rsidRPr="0076100E">
        <w:rPr>
          <w:lang w:val="en-US"/>
        </w:rPr>
        <w:t>-</w:t>
      </w:r>
      <w:r w:rsidRPr="0076100E">
        <w:rPr>
          <w:lang w:val="en-US"/>
        </w:rPr>
        <w:t xml:space="preserve">sponsored IVF baby was purportedly born at Mumbai’s King Edward Memorial Hospital in 1986, it is now clear that the first Indian IVF baby was, in fact, born just </w:t>
      </w:r>
      <w:r w:rsidR="00637A2F" w:rsidRPr="0076100E">
        <w:rPr>
          <w:lang w:val="en-US"/>
        </w:rPr>
        <w:t xml:space="preserve">sixty-seven </w:t>
      </w:r>
      <w:r w:rsidRPr="0076100E">
        <w:rPr>
          <w:lang w:val="en-US"/>
        </w:rPr>
        <w:t>days after Louise Brown was produced in the UK by Steptoe and Edwards by a local West Bengal team of physicians led by Dr. Subhas Mukherjee of Bankura Sammilani Medical College</w:t>
      </w:r>
      <w:r w:rsidR="00546C50" w:rsidRPr="0076100E">
        <w:rPr>
          <w:lang w:val="en-US"/>
        </w:rPr>
        <w:t xml:space="preserve"> (Chatterjee</w:t>
      </w:r>
      <w:r w:rsidR="00926FD9" w:rsidRPr="0076100E">
        <w:rPr>
          <w:lang w:val="en-US"/>
        </w:rPr>
        <w:t xml:space="preserve"> 2018).</w:t>
      </w:r>
      <w:r w:rsidRPr="0076100E">
        <w:rPr>
          <w:lang w:val="en-US"/>
        </w:rPr>
        <w:t xml:space="preserve"> Within a year of Brown’s birth, Mukherjee announced the birth of the world's second test-tube baby with a team comprising Sunit Mukherji, a cryobiologist, and Saroj Kanti Bhattacharya, a </w:t>
      </w:r>
      <w:r w:rsidRPr="0033355E">
        <w:rPr>
          <w:lang w:val="en-US"/>
        </w:rPr>
        <w:t>gynecologist</w:t>
      </w:r>
      <w:r w:rsidRPr="0076100E">
        <w:rPr>
          <w:lang w:val="en-US"/>
        </w:rPr>
        <w:t>. Mukherjee, like so many of his contemporaries, had initially benefited from clinical training at the University of Edinburgh but had later returned to practice in India, creating his own ground-breaking techniques that resulted in their independent, and nearly simultaneous</w:t>
      </w:r>
      <w:r w:rsidR="00791CC3" w:rsidRPr="0076100E">
        <w:rPr>
          <w:lang w:val="en-US"/>
        </w:rPr>
        <w:t>,</w:t>
      </w:r>
      <w:r w:rsidRPr="0076100E">
        <w:rPr>
          <w:lang w:val="en-US"/>
        </w:rPr>
        <w:t xml:space="preserve"> replication of Steptoe and Edwards</w:t>
      </w:r>
      <w:r w:rsidR="00AE0856" w:rsidRPr="0076100E">
        <w:rPr>
          <w:lang w:val="en-US"/>
        </w:rPr>
        <w:t>’s</w:t>
      </w:r>
      <w:r w:rsidRPr="0076100E">
        <w:rPr>
          <w:lang w:val="en-US"/>
        </w:rPr>
        <w:t xml:space="preserve"> feat. </w:t>
      </w:r>
    </w:p>
    <w:p w14:paraId="2400A911" w14:textId="77777777" w:rsidR="00CE27A1" w:rsidRPr="0076100E" w:rsidRDefault="00CE27A1" w:rsidP="00A9643F">
      <w:pPr>
        <w:rPr>
          <w:lang w:val="en-US"/>
        </w:rPr>
      </w:pPr>
    </w:p>
    <w:p w14:paraId="2DB05FCE" w14:textId="3F804EA1" w:rsidR="00CE27A1" w:rsidRPr="0076100E" w:rsidRDefault="00CE27A1" w:rsidP="00A9643F">
      <w:pPr>
        <w:rPr>
          <w:lang w:val="en-US"/>
        </w:rPr>
      </w:pPr>
      <w:r w:rsidRPr="0076100E">
        <w:rPr>
          <w:lang w:val="en-US"/>
        </w:rPr>
        <w:t>Indigenous expertise in ART continued to increase significantly over the following decade</w:t>
      </w:r>
      <w:r w:rsidR="00AE0856" w:rsidRPr="0076100E">
        <w:rPr>
          <w:lang w:val="en-US"/>
        </w:rPr>
        <w:t>,</w:t>
      </w:r>
      <w:r w:rsidRPr="0076100E">
        <w:rPr>
          <w:lang w:val="en-US"/>
        </w:rPr>
        <w:t xml:space="preserve"> culminating in the birth of baby Harsha at </w:t>
      </w:r>
      <w:r w:rsidR="00AE0856" w:rsidRPr="0076100E">
        <w:rPr>
          <w:lang w:val="en-US"/>
        </w:rPr>
        <w:t xml:space="preserve">the </w:t>
      </w:r>
      <w:r w:rsidR="001E6DE5" w:rsidRPr="0076100E">
        <w:rPr>
          <w:lang w:val="en-US"/>
        </w:rPr>
        <w:t xml:space="preserve">King Edward Memorial </w:t>
      </w:r>
      <w:r w:rsidR="001E6DE5" w:rsidRPr="0076100E">
        <w:rPr>
          <w:lang w:val="en-US"/>
        </w:rPr>
        <w:lastRenderedPageBreak/>
        <w:t>Hospital</w:t>
      </w:r>
      <w:r w:rsidR="001E6DE5" w:rsidRPr="0076100E" w:rsidDel="001E6DE5">
        <w:rPr>
          <w:lang w:val="en-US"/>
        </w:rPr>
        <w:t xml:space="preserve"> </w:t>
      </w:r>
      <w:r w:rsidRPr="0076100E">
        <w:rPr>
          <w:lang w:val="en-US"/>
        </w:rPr>
        <w:t>in 1986, albeit under contested authorship (Bharadwaj 2016</w:t>
      </w:r>
      <w:r w:rsidR="006E70B7">
        <w:rPr>
          <w:lang w:val="en-US"/>
        </w:rPr>
        <w:t>b</w:t>
      </w:r>
      <w:r w:rsidRPr="0076100E">
        <w:rPr>
          <w:lang w:val="en-US"/>
        </w:rPr>
        <w:t>). Although the ICMR and its state</w:t>
      </w:r>
      <w:r w:rsidR="00463B03" w:rsidRPr="0076100E">
        <w:rPr>
          <w:lang w:val="en-US"/>
        </w:rPr>
        <w:t>-</w:t>
      </w:r>
      <w:r w:rsidRPr="0076100E">
        <w:rPr>
          <w:lang w:val="en-US"/>
        </w:rPr>
        <w:t>sponsored Institute for Research in Reproduction played the central role in creating and leading the clinical team responsible for baby Harsha, much of the credit eventually came to attach to Dr</w:t>
      </w:r>
      <w:r w:rsidR="001639A4" w:rsidRPr="0076100E">
        <w:rPr>
          <w:lang w:val="en-US"/>
        </w:rPr>
        <w:t>.</w:t>
      </w:r>
      <w:r w:rsidRPr="0076100E">
        <w:rPr>
          <w:lang w:val="en-US"/>
        </w:rPr>
        <w:t xml:space="preserve"> Indira Hinduja, one of the collaborating </w:t>
      </w:r>
      <w:r w:rsidRPr="0033355E">
        <w:rPr>
          <w:lang w:val="en-US"/>
        </w:rPr>
        <w:t>gynecologists</w:t>
      </w:r>
      <w:r w:rsidRPr="0076100E">
        <w:rPr>
          <w:lang w:val="en-US"/>
        </w:rPr>
        <w:t xml:space="preserve"> based at </w:t>
      </w:r>
      <w:r w:rsidR="001E6DE5" w:rsidRPr="0076100E">
        <w:rPr>
          <w:lang w:val="en-US"/>
        </w:rPr>
        <w:t>King Edward Memorial Hospital</w:t>
      </w:r>
      <w:r w:rsidRPr="0076100E">
        <w:rPr>
          <w:lang w:val="en-US"/>
        </w:rPr>
        <w:t xml:space="preserve">. Much of the frenzied media reporting that surrounded the baby’s birth sought to amplify claims to India’s modernity by noting that the </w:t>
      </w:r>
      <w:r w:rsidR="001639A4" w:rsidRPr="0076100E">
        <w:rPr>
          <w:lang w:val="en-US"/>
        </w:rPr>
        <w:t>“</w:t>
      </w:r>
      <w:r w:rsidRPr="0076100E">
        <w:rPr>
          <w:lang w:val="en-US"/>
        </w:rPr>
        <w:t>miracle baby</w:t>
      </w:r>
      <w:r w:rsidR="001639A4" w:rsidRPr="0076100E">
        <w:rPr>
          <w:lang w:val="en-US"/>
        </w:rPr>
        <w:t>”</w:t>
      </w:r>
      <w:r w:rsidRPr="0076100E">
        <w:rPr>
          <w:lang w:val="en-US"/>
        </w:rPr>
        <w:t xml:space="preserve"> had been engineered by a female doctor. So sedimented became this view in subsequent retellings that, as Bharadwaj reminds us, “no media account could [later] begin without playing tribute to ground-breaking achievement of </w:t>
      </w:r>
      <w:r w:rsidR="00FC6B7B" w:rsidRPr="0076100E">
        <w:rPr>
          <w:lang w:val="en-US"/>
        </w:rPr>
        <w:t>‘</w:t>
      </w:r>
      <w:r w:rsidRPr="0076100E">
        <w:rPr>
          <w:lang w:val="en-US"/>
        </w:rPr>
        <w:t>the lady who did it first</w:t>
      </w:r>
      <w:r w:rsidR="00FC6B7B" w:rsidRPr="0076100E">
        <w:rPr>
          <w:lang w:val="en-US"/>
        </w:rPr>
        <w:t>’</w:t>
      </w:r>
      <w:r w:rsidR="00B07D50" w:rsidRPr="0076100E">
        <w:rPr>
          <w:lang w:val="en-US"/>
        </w:rPr>
        <w:t>”</w:t>
      </w:r>
      <w:r w:rsidR="00FC6B7B" w:rsidRPr="0076100E">
        <w:rPr>
          <w:lang w:val="en-US"/>
        </w:rPr>
        <w:t xml:space="preserve"> (2016</w:t>
      </w:r>
      <w:r w:rsidR="006E70B7">
        <w:rPr>
          <w:lang w:val="en-US"/>
        </w:rPr>
        <w:t>b</w:t>
      </w:r>
      <w:r w:rsidR="00FC6B7B" w:rsidRPr="0076100E">
        <w:rPr>
          <w:lang w:val="en-US"/>
        </w:rPr>
        <w:t>, 58).</w:t>
      </w:r>
      <w:r w:rsidRPr="0076100E">
        <w:rPr>
          <w:lang w:val="en-US"/>
        </w:rPr>
        <w:t xml:space="preserve"> Although it has yet garnered little attention</w:t>
      </w:r>
      <w:r w:rsidR="00687170" w:rsidRPr="0076100E">
        <w:rPr>
          <w:lang w:val="en-US"/>
        </w:rPr>
        <w:t>,</w:t>
      </w:r>
      <w:r w:rsidRPr="0076100E">
        <w:rPr>
          <w:lang w:val="en-US"/>
        </w:rPr>
        <w:t xml:space="preserve"> it is important to note the role that gender, and caste, have played in the early development of IVF in India</w:t>
      </w:r>
      <w:r w:rsidR="00372F03" w:rsidRPr="0076100E">
        <w:rPr>
          <w:lang w:val="en-US"/>
        </w:rPr>
        <w:t>.</w:t>
      </w:r>
      <w:r w:rsidR="00B672AA" w:rsidRPr="0033355E">
        <w:rPr>
          <w:vertAlign w:val="superscript"/>
          <w:lang w:val="en-US"/>
        </w:rPr>
        <w:t>2</w:t>
      </w:r>
      <w:r w:rsidRPr="0033355E">
        <w:rPr>
          <w:vertAlign w:val="superscript"/>
          <w:lang w:val="en-US"/>
        </w:rPr>
        <w:t xml:space="preserve"> </w:t>
      </w:r>
    </w:p>
    <w:p w14:paraId="1B42ED8D" w14:textId="77777777" w:rsidR="00CE27A1" w:rsidRPr="0076100E" w:rsidRDefault="00CE27A1" w:rsidP="00A9643F">
      <w:pPr>
        <w:rPr>
          <w:lang w:val="en-US"/>
        </w:rPr>
      </w:pPr>
    </w:p>
    <w:p w14:paraId="62581B3B" w14:textId="594BEB86" w:rsidR="00CE27A1" w:rsidRPr="0033355E" w:rsidRDefault="00CE27A1" w:rsidP="00A9643F">
      <w:pPr>
        <w:rPr>
          <w:lang w:val="en-US"/>
        </w:rPr>
      </w:pPr>
      <w:r w:rsidRPr="0076100E">
        <w:rPr>
          <w:lang w:val="en-US"/>
        </w:rPr>
        <w:t>As the cost of specialist training and technologies, and demand for state</w:t>
      </w:r>
      <w:r w:rsidR="007C76E8" w:rsidRPr="0076100E">
        <w:rPr>
          <w:lang w:val="en-US"/>
        </w:rPr>
        <w:t>-</w:t>
      </w:r>
      <w:r w:rsidRPr="0076100E">
        <w:rPr>
          <w:lang w:val="en-US"/>
        </w:rPr>
        <w:t xml:space="preserve">funded medical education and clinical services increased in India throughout the late 1980s and </w:t>
      </w:r>
      <w:r w:rsidR="006911E4" w:rsidRPr="0076100E">
        <w:rPr>
          <w:lang w:val="en-US"/>
        </w:rPr>
        <w:t>19</w:t>
      </w:r>
      <w:r w:rsidRPr="0076100E">
        <w:rPr>
          <w:lang w:val="en-US"/>
        </w:rPr>
        <w:t xml:space="preserve">90s, the </w:t>
      </w:r>
      <w:r w:rsidR="00D04638" w:rsidRPr="0076100E">
        <w:rPr>
          <w:lang w:val="en-US"/>
        </w:rPr>
        <w:t>s</w:t>
      </w:r>
      <w:r w:rsidRPr="0076100E">
        <w:rPr>
          <w:lang w:val="en-US"/>
        </w:rPr>
        <w:t>tate began to retreat from the market, in many instances actively facilitating the privat</w:t>
      </w:r>
      <w:r w:rsidR="00380980" w:rsidRPr="0076100E">
        <w:rPr>
          <w:lang w:val="en-US"/>
        </w:rPr>
        <w:t>ization</w:t>
      </w:r>
      <w:r w:rsidRPr="0076100E">
        <w:rPr>
          <w:lang w:val="en-US"/>
        </w:rPr>
        <w:t xml:space="preserve"> of healthcare. ART service provision was no exception, becoming similarly concentrated almost exclusively in the hands of India’s privately funded urban</w:t>
      </w:r>
      <w:r w:rsidR="008318AC" w:rsidRPr="0076100E">
        <w:rPr>
          <w:lang w:val="en-US"/>
        </w:rPr>
        <w:t xml:space="preserve"> </w:t>
      </w:r>
      <w:r w:rsidRPr="0076100E">
        <w:rPr>
          <w:lang w:val="en-US"/>
        </w:rPr>
        <w:t>elites. As Bharadwaj has noted, many experts also began to leave the state sector in search of an “otherwise unattainable degree of autonomy and freedom</w:t>
      </w:r>
      <w:r w:rsidR="00B07D50" w:rsidRPr="0076100E">
        <w:rPr>
          <w:lang w:val="en-US"/>
        </w:rPr>
        <w:t>”</w:t>
      </w:r>
      <w:r w:rsidR="009C4E02" w:rsidRPr="0076100E">
        <w:rPr>
          <w:lang w:val="en-US"/>
        </w:rPr>
        <w:t xml:space="preserve"> (2016b, 55).</w:t>
      </w:r>
      <w:r w:rsidRPr="0076100E">
        <w:rPr>
          <w:lang w:val="en-US"/>
        </w:rPr>
        <w:t xml:space="preserve"> The </w:t>
      </w:r>
      <w:r w:rsidRPr="0033355E">
        <w:rPr>
          <w:lang w:val="en-US"/>
        </w:rPr>
        <w:t>media fueled</w:t>
      </w:r>
      <w:r w:rsidRPr="0076100E">
        <w:rPr>
          <w:lang w:val="en-US"/>
        </w:rPr>
        <w:t xml:space="preserve"> public veneration of ART specialists, who</w:t>
      </w:r>
      <w:r w:rsidR="00DA0899">
        <w:rPr>
          <w:lang w:val="en-US"/>
        </w:rPr>
        <w:t>, as Bharadwaj argues</w:t>
      </w:r>
      <w:r w:rsidR="000B6F7F">
        <w:rPr>
          <w:lang w:val="en-US"/>
        </w:rPr>
        <w:t xml:space="preserve">, </w:t>
      </w:r>
      <w:r w:rsidRPr="0076100E">
        <w:rPr>
          <w:lang w:val="en-US"/>
        </w:rPr>
        <w:t xml:space="preserve">were increasingly positioned as </w:t>
      </w:r>
      <w:r w:rsidR="009F75B3" w:rsidRPr="0076100E">
        <w:rPr>
          <w:lang w:val="en-US"/>
        </w:rPr>
        <w:t>“</w:t>
      </w:r>
      <w:r w:rsidR="00B819B1">
        <w:rPr>
          <w:lang w:val="en-US"/>
        </w:rPr>
        <w:t>g</w:t>
      </w:r>
      <w:r w:rsidRPr="0076100E">
        <w:rPr>
          <w:lang w:val="en-US"/>
        </w:rPr>
        <w:t>ods</w:t>
      </w:r>
      <w:r w:rsidR="009F75B3" w:rsidRPr="0076100E">
        <w:rPr>
          <w:lang w:val="en-US"/>
        </w:rPr>
        <w:t>”</w:t>
      </w:r>
      <w:r w:rsidRPr="0076100E">
        <w:rPr>
          <w:lang w:val="en-US"/>
        </w:rPr>
        <w:t xml:space="preserve"> with the capacity to deliver the infertile from a life of shame and stigma “set in motion a competition for respect, status and credit”</w:t>
      </w:r>
      <w:r w:rsidR="0013375E">
        <w:rPr>
          <w:lang w:val="en-US"/>
        </w:rPr>
        <w:t xml:space="preserve"> 2016b, 56).</w:t>
      </w:r>
      <w:r w:rsidRPr="0076100E">
        <w:rPr>
          <w:lang w:val="en-US"/>
        </w:rPr>
        <w:t xml:space="preserve"> This, in turn, began to perpetuate a self-fulfilling cycle of growth and expansion. </w:t>
      </w:r>
      <w:r w:rsidRPr="0033355E">
        <w:rPr>
          <w:lang w:val="en-US"/>
        </w:rPr>
        <w:t>Media reportage valor</w:t>
      </w:r>
      <w:r w:rsidR="00956839" w:rsidRPr="0033355E">
        <w:rPr>
          <w:lang w:val="en-US"/>
        </w:rPr>
        <w:t>ized</w:t>
      </w:r>
      <w:r w:rsidRPr="0033355E">
        <w:rPr>
          <w:lang w:val="en-US"/>
        </w:rPr>
        <w:t xml:space="preserve"> leading clinicians, enhancing their public reputations, and with it the reach and penetration of their practices within the wider infertility market. </w:t>
      </w:r>
    </w:p>
    <w:p w14:paraId="224ECEDD" w14:textId="77777777" w:rsidR="00CE27A1" w:rsidRPr="0076100E" w:rsidRDefault="00CE27A1" w:rsidP="00A9643F">
      <w:pPr>
        <w:rPr>
          <w:lang w:val="en-US"/>
        </w:rPr>
      </w:pPr>
    </w:p>
    <w:p w14:paraId="69198584" w14:textId="1A84C5BF" w:rsidR="00CE27A1" w:rsidRPr="0076100E" w:rsidRDefault="00CE27A1" w:rsidP="00A9643F">
      <w:pPr>
        <w:rPr>
          <w:lang w:val="en-US"/>
        </w:rPr>
      </w:pPr>
      <w:r w:rsidRPr="0076100E">
        <w:rPr>
          <w:lang w:val="en-US"/>
        </w:rPr>
        <w:t>Although senior female clinicians initially dominated the private ART market, these dynamics seemed to increase the lure of ART for many male clinicians. This first cohort of senior women thus went on to develop interesting lines of descent for their lucrative practices, identifying up</w:t>
      </w:r>
      <w:r w:rsidR="002E6FF2" w:rsidRPr="0076100E">
        <w:rPr>
          <w:lang w:val="en-US"/>
        </w:rPr>
        <w:t>-</w:t>
      </w:r>
      <w:r w:rsidRPr="0076100E">
        <w:rPr>
          <w:lang w:val="en-US"/>
        </w:rPr>
        <w:t>and</w:t>
      </w:r>
      <w:r w:rsidR="002E6FF2" w:rsidRPr="0076100E">
        <w:rPr>
          <w:lang w:val="en-US"/>
        </w:rPr>
        <w:t>-</w:t>
      </w:r>
      <w:r w:rsidRPr="0076100E">
        <w:rPr>
          <w:lang w:val="en-US"/>
        </w:rPr>
        <w:t xml:space="preserve">coming young male </w:t>
      </w:r>
      <w:r w:rsidRPr="0033355E">
        <w:rPr>
          <w:lang w:val="en-US"/>
        </w:rPr>
        <w:t>gyn</w:t>
      </w:r>
      <w:r w:rsidR="005462D0" w:rsidRPr="0033355E">
        <w:rPr>
          <w:lang w:val="en-US"/>
        </w:rPr>
        <w:t>e</w:t>
      </w:r>
      <w:r w:rsidRPr="0033355E">
        <w:rPr>
          <w:lang w:val="en-US"/>
        </w:rPr>
        <w:t>cologists of similar faiths and castes who would inherit their mantle, if not even the practice itself. Most of the largest indigenous ART clinics in India’s metropolitan cities thus came to be led by an elite cohort of male obstetricians and gynecologists.</w:t>
      </w:r>
      <w:r w:rsidRPr="0076100E">
        <w:rPr>
          <w:lang w:val="en-US"/>
        </w:rPr>
        <w:t xml:space="preserve"> These consultants were drawn to the specialism for a variety of reasons: they were already witnessing, and wished to emulate, the local success of larger international IVF consortiums; were attracted to the idea of working with cutting</w:t>
      </w:r>
      <w:r w:rsidR="005462D0" w:rsidRPr="0076100E">
        <w:rPr>
          <w:lang w:val="en-US"/>
        </w:rPr>
        <w:t>-</w:t>
      </w:r>
      <w:r w:rsidRPr="0076100E">
        <w:rPr>
          <w:lang w:val="en-US"/>
        </w:rPr>
        <w:t xml:space="preserve">edge technologies, could see the potential to create lucrative private practices, and found the sociability of the hours of work and the attraction of a lifetime of veneration compelling. </w:t>
      </w:r>
    </w:p>
    <w:p w14:paraId="26A5E66A" w14:textId="77777777" w:rsidR="00CE27A1" w:rsidRPr="0076100E" w:rsidRDefault="00CE27A1" w:rsidP="00A9643F">
      <w:pPr>
        <w:rPr>
          <w:lang w:val="en-US"/>
        </w:rPr>
      </w:pPr>
    </w:p>
    <w:p w14:paraId="1324060D" w14:textId="50951208" w:rsidR="00CE27A1" w:rsidRPr="0076100E" w:rsidRDefault="00CE27A1" w:rsidP="00A9643F">
      <w:pPr>
        <w:rPr>
          <w:lang w:val="en-US"/>
        </w:rPr>
      </w:pPr>
      <w:r w:rsidRPr="0076100E">
        <w:rPr>
          <w:lang w:val="en-US"/>
        </w:rPr>
        <w:lastRenderedPageBreak/>
        <w:t xml:space="preserve">One leading clinician succinctly explained these attractors in one of our interviews: </w:t>
      </w:r>
    </w:p>
    <w:p w14:paraId="27868FE8" w14:textId="77777777" w:rsidR="00CE27A1" w:rsidRPr="0076100E" w:rsidRDefault="00CE27A1" w:rsidP="00A9643F">
      <w:pPr>
        <w:rPr>
          <w:lang w:val="en-US"/>
        </w:rPr>
      </w:pPr>
    </w:p>
    <w:p w14:paraId="38735B29" w14:textId="575D2D45" w:rsidR="00CE27A1" w:rsidRPr="0076100E" w:rsidRDefault="00CE27A1" w:rsidP="0033355E">
      <w:pPr>
        <w:pStyle w:val="TextQuotes"/>
        <w:rPr>
          <w:lang w:val="en-US"/>
        </w:rPr>
      </w:pPr>
      <w:r w:rsidRPr="0076100E">
        <w:rPr>
          <w:lang w:val="en-US"/>
        </w:rPr>
        <w:t>From the doctor’s perspective, you don’t do night-on calls, five thousand UK pounds [to do an IVF cycle] by doing a [regular] delivery you don’t earn this much, and there is no risk. Nobody will die of IVF, only rarely you might have hyper stimulation kinds of things...but nobody will die. There is a chance of failure, so people will accept failure. So, if you don’t succeed, it’s not a big deal, go ahead, gain. From the physician’s perspective, it’s a good life, good money, good status</w:t>
      </w:r>
      <w:r w:rsidR="005462D0" w:rsidRPr="0076100E">
        <w:rPr>
          <w:lang w:val="en-US"/>
        </w:rPr>
        <w:t>,</w:t>
      </w:r>
      <w:r w:rsidRPr="0076100E">
        <w:rPr>
          <w:lang w:val="en-US"/>
        </w:rPr>
        <w:t xml:space="preserve"> and if somebody is conceived, he will worship you all his life. It’s very rewarding</w:t>
      </w:r>
      <w:r w:rsidR="005462D0" w:rsidRPr="0076100E">
        <w:rPr>
          <w:lang w:val="en-US"/>
        </w:rPr>
        <w:t>…</w:t>
      </w:r>
      <w:r w:rsidRPr="0076100E">
        <w:rPr>
          <w:lang w:val="en-US"/>
        </w:rPr>
        <w:t>a less</w:t>
      </w:r>
      <w:r w:rsidR="005462D0" w:rsidRPr="0076100E">
        <w:rPr>
          <w:lang w:val="en-US"/>
        </w:rPr>
        <w:t>-</w:t>
      </w:r>
      <w:r w:rsidRPr="0076100E">
        <w:rPr>
          <w:lang w:val="en-US"/>
        </w:rPr>
        <w:t>input, high</w:t>
      </w:r>
      <w:r w:rsidR="005462D0" w:rsidRPr="0076100E">
        <w:rPr>
          <w:lang w:val="en-US"/>
        </w:rPr>
        <w:t>-</w:t>
      </w:r>
      <w:r w:rsidRPr="0076100E">
        <w:rPr>
          <w:lang w:val="en-US"/>
        </w:rPr>
        <w:t>output kind of business. (Mohan, industry clinician and IVF clinic owner, London, June</w:t>
      </w:r>
      <w:r w:rsidR="000060FD" w:rsidRPr="0076100E">
        <w:rPr>
          <w:lang w:val="en-US"/>
        </w:rPr>
        <w:t xml:space="preserve"> 5</w:t>
      </w:r>
      <w:r w:rsidRPr="0076100E">
        <w:rPr>
          <w:lang w:val="en-US"/>
        </w:rPr>
        <w:t xml:space="preserve">, 2013) </w:t>
      </w:r>
    </w:p>
    <w:p w14:paraId="0DF7B3DC" w14:textId="77777777" w:rsidR="00CE27A1" w:rsidRPr="0076100E" w:rsidRDefault="00CE27A1" w:rsidP="00671D4E">
      <w:pPr>
        <w:rPr>
          <w:lang w:val="en-US"/>
        </w:rPr>
      </w:pPr>
    </w:p>
    <w:p w14:paraId="3C7D15AD" w14:textId="73AB4976" w:rsidR="00CE27A1" w:rsidRPr="0076100E" w:rsidRDefault="00CE27A1" w:rsidP="00A9643F">
      <w:pPr>
        <w:rPr>
          <w:lang w:val="en-US"/>
        </w:rPr>
      </w:pPr>
      <w:r w:rsidRPr="0076100E">
        <w:rPr>
          <w:lang w:val="en-US"/>
        </w:rPr>
        <w:t xml:space="preserve">Many ART clinicians have been supported in their ambitions to establish private fertility </w:t>
      </w:r>
      <w:r w:rsidR="007E0349" w:rsidRPr="0076100E">
        <w:rPr>
          <w:lang w:val="en-US"/>
        </w:rPr>
        <w:t>center</w:t>
      </w:r>
      <w:r w:rsidRPr="0076100E">
        <w:rPr>
          <w:lang w:val="en-US"/>
        </w:rPr>
        <w:t xml:space="preserve">s by what are termed in the industry </w:t>
      </w:r>
      <w:r w:rsidR="00043D4F" w:rsidRPr="0076100E">
        <w:rPr>
          <w:lang w:val="en-US"/>
        </w:rPr>
        <w:t>“</w:t>
      </w:r>
      <w:r w:rsidRPr="0076100E">
        <w:rPr>
          <w:lang w:val="en-US"/>
        </w:rPr>
        <w:t>turnkey providers</w:t>
      </w:r>
      <w:r w:rsidR="003F1D7E" w:rsidRPr="0076100E">
        <w:rPr>
          <w:lang w:val="en-US"/>
        </w:rPr>
        <w:t>.”</w:t>
      </w:r>
      <w:r w:rsidRPr="0076100E">
        <w:rPr>
          <w:lang w:val="en-US"/>
        </w:rPr>
        <w:t xml:space="preserve"> These companies (such as Trivector and Shivani Scientific) act as franchising agents, providing interested gynecologists with everything they need to establish an IVF clinic</w:t>
      </w:r>
      <w:r w:rsidR="00BB5205" w:rsidRPr="0076100E">
        <w:rPr>
          <w:lang w:val="en-US"/>
        </w:rPr>
        <w:t>—</w:t>
      </w:r>
      <w:r w:rsidRPr="0076100E">
        <w:rPr>
          <w:lang w:val="en-US"/>
        </w:rPr>
        <w:t>or a network of clinics.</w:t>
      </w:r>
      <w:r w:rsidR="007B124F" w:rsidRPr="0033355E">
        <w:rPr>
          <w:vertAlign w:val="superscript"/>
          <w:lang w:val="en-US"/>
        </w:rPr>
        <w:t>3</w:t>
      </w:r>
      <w:r w:rsidRPr="0076100E">
        <w:rPr>
          <w:lang w:val="en-US"/>
        </w:rPr>
        <w:t xml:space="preserve"> They identify and contract suitable space (sometimes within private hospitals), secure all the necessary equipment, negotiate contracts for pharmaceutical supply</w:t>
      </w:r>
      <w:r w:rsidR="00A579C4">
        <w:rPr>
          <w:lang w:val="en-US"/>
        </w:rPr>
        <w:t>,</w:t>
      </w:r>
      <w:r w:rsidRPr="0076100E">
        <w:rPr>
          <w:lang w:val="en-US"/>
        </w:rPr>
        <w:t xml:space="preserve"> and identify and </w:t>
      </w:r>
      <w:r w:rsidR="00F64AA9" w:rsidRPr="0076100E">
        <w:rPr>
          <w:lang w:val="en-US"/>
        </w:rPr>
        <w:t>subc</w:t>
      </w:r>
      <w:r w:rsidRPr="0076100E">
        <w:rPr>
          <w:lang w:val="en-US"/>
        </w:rPr>
        <w:t>ontract IVF technicians, many of whom service multipl</w:t>
      </w:r>
      <w:r w:rsidR="004A3273">
        <w:rPr>
          <w:lang w:val="en-US"/>
        </w:rPr>
        <w:t>e</w:t>
      </w:r>
      <w:r w:rsidR="005A339B">
        <w:rPr>
          <w:lang w:val="en-US"/>
        </w:rPr>
        <w:t>,</w:t>
      </w:r>
      <w:r w:rsidRPr="0076100E">
        <w:rPr>
          <w:lang w:val="en-US"/>
        </w:rPr>
        <w:t xml:space="preserve"> geographically disparate clinics. Perhaps more significantly, they also service the hopes and dreams of the clinician, but not, it would seem, without the return of a very significant commission. As Mohan went on to explain</w:t>
      </w:r>
      <w:r w:rsidR="00A579C4">
        <w:rPr>
          <w:lang w:val="en-US"/>
        </w:rPr>
        <w:t>,</w:t>
      </w:r>
      <w:r w:rsidRPr="0076100E">
        <w:rPr>
          <w:lang w:val="en-US"/>
        </w:rPr>
        <w:t xml:space="preserve"> </w:t>
      </w:r>
    </w:p>
    <w:p w14:paraId="5B5830FE" w14:textId="77777777" w:rsidR="00CE27A1" w:rsidRPr="0076100E" w:rsidRDefault="00CE27A1" w:rsidP="00A9643F">
      <w:pPr>
        <w:rPr>
          <w:lang w:val="en-US"/>
        </w:rPr>
      </w:pPr>
    </w:p>
    <w:p w14:paraId="25B56943" w14:textId="5014DD43" w:rsidR="00CE27A1" w:rsidRPr="0076100E" w:rsidRDefault="00CE27A1" w:rsidP="0033355E">
      <w:pPr>
        <w:pStyle w:val="TextQuotes"/>
        <w:rPr>
          <w:lang w:val="en-US"/>
        </w:rPr>
      </w:pPr>
      <w:r w:rsidRPr="0076100E">
        <w:rPr>
          <w:lang w:val="en-US"/>
        </w:rPr>
        <w:t xml:space="preserve">They charge outrageous amounts of money to help set up. They make the cost of IVF impossibly high, but you know, they are feeding your dream. Suppose you [the clinician] are sleeping one night and you get up in the morning and you meet this </w:t>
      </w:r>
      <w:r w:rsidR="00074F0A" w:rsidRPr="0076100E">
        <w:rPr>
          <w:lang w:val="en-US"/>
        </w:rPr>
        <w:t>person,</w:t>
      </w:r>
      <w:r w:rsidRPr="0076100E">
        <w:rPr>
          <w:lang w:val="en-US"/>
        </w:rPr>
        <w:t xml:space="preserve"> and he says</w:t>
      </w:r>
      <w:r w:rsidR="00A579C4">
        <w:rPr>
          <w:lang w:val="en-US"/>
        </w:rPr>
        <w:t>,</w:t>
      </w:r>
      <w:r w:rsidRPr="0076100E">
        <w:rPr>
          <w:lang w:val="en-US"/>
        </w:rPr>
        <w:t xml:space="preserve"> “I can make you run a clinic…I don’t see why you can’t successfully run an IVF unit</w:t>
      </w:r>
      <w:r w:rsidR="00B07D50" w:rsidRPr="0076100E">
        <w:rPr>
          <w:lang w:val="en-US"/>
        </w:rPr>
        <w:t>.”</w:t>
      </w:r>
      <w:r w:rsidRPr="0076100E">
        <w:rPr>
          <w:lang w:val="en-US"/>
        </w:rPr>
        <w:t xml:space="preserve"> It’s a big money-rolling machine, and then this person will give this doctor a sleepless night and a lot of dreams. Next day he explains he will supply and do everything</w:t>
      </w:r>
      <w:r w:rsidR="00074F0A">
        <w:rPr>
          <w:lang w:val="en-US"/>
        </w:rPr>
        <w:t xml:space="preserve"> </w:t>
      </w:r>
      <w:r w:rsidRPr="0076100E">
        <w:rPr>
          <w:lang w:val="en-US"/>
        </w:rPr>
        <w:t>…</w:t>
      </w:r>
      <w:r w:rsidR="00183B6E">
        <w:rPr>
          <w:lang w:val="en-US"/>
        </w:rPr>
        <w:t>“</w:t>
      </w:r>
      <w:r w:rsidRPr="0076100E">
        <w:rPr>
          <w:lang w:val="en-US"/>
        </w:rPr>
        <w:t>I will buy machines for you</w:t>
      </w:r>
      <w:r w:rsidR="00183B6E">
        <w:rPr>
          <w:lang w:val="en-US"/>
        </w:rPr>
        <w:t>,”</w:t>
      </w:r>
      <w:r w:rsidRPr="0076100E">
        <w:rPr>
          <w:lang w:val="en-US"/>
        </w:rPr>
        <w:t xml:space="preserve"> and he will take commission from the machine company, and he will say, </w:t>
      </w:r>
      <w:r w:rsidR="00183B6E">
        <w:rPr>
          <w:lang w:val="en-US"/>
        </w:rPr>
        <w:t>“</w:t>
      </w:r>
      <w:r w:rsidRPr="0076100E">
        <w:rPr>
          <w:lang w:val="en-US"/>
        </w:rPr>
        <w:t>I will buy your drugs</w:t>
      </w:r>
      <w:r w:rsidR="00183B6E">
        <w:rPr>
          <w:lang w:val="en-US"/>
        </w:rPr>
        <w:t>,”</w:t>
      </w:r>
      <w:r w:rsidRPr="0076100E">
        <w:rPr>
          <w:lang w:val="en-US"/>
        </w:rPr>
        <w:t xml:space="preserve"> and he will take commission from the drug company, and </w:t>
      </w:r>
      <w:r w:rsidR="00A27D37">
        <w:rPr>
          <w:lang w:val="en-US"/>
        </w:rPr>
        <w:t>“</w:t>
      </w:r>
      <w:r w:rsidRPr="0076100E">
        <w:rPr>
          <w:lang w:val="en-US"/>
        </w:rPr>
        <w:t>I’ll get you an embryologist</w:t>
      </w:r>
      <w:r w:rsidR="00A27D37">
        <w:rPr>
          <w:lang w:val="en-US"/>
        </w:rPr>
        <w:t>”</w:t>
      </w:r>
      <w:r w:rsidRPr="0076100E">
        <w:rPr>
          <w:lang w:val="en-US"/>
        </w:rPr>
        <w:t xml:space="preserve"> who will be traveling everywhere. There’s a lot of traveling embryologists. They are all flying everywhere. And then the person who will do the egg</w:t>
      </w:r>
      <w:r w:rsidR="00E3143D">
        <w:rPr>
          <w:lang w:val="en-US"/>
        </w:rPr>
        <w:t xml:space="preserve"> </w:t>
      </w:r>
      <w:r w:rsidRPr="0076100E">
        <w:rPr>
          <w:lang w:val="en-US"/>
        </w:rPr>
        <w:t>pick</w:t>
      </w:r>
      <w:r w:rsidR="00E3143D">
        <w:rPr>
          <w:lang w:val="en-US"/>
        </w:rPr>
        <w:t>-</w:t>
      </w:r>
      <w:r w:rsidRPr="0076100E">
        <w:rPr>
          <w:lang w:val="en-US"/>
        </w:rPr>
        <w:t>up; they can also supply the person who will do the procedure, so what the doctor is doing is just prescribing the drugs and they will even be given the protocol</w:t>
      </w:r>
      <w:r w:rsidR="00937A86">
        <w:rPr>
          <w:lang w:val="en-US"/>
        </w:rPr>
        <w:t>,</w:t>
      </w:r>
      <w:r w:rsidRPr="0076100E">
        <w:rPr>
          <w:lang w:val="en-US"/>
        </w:rPr>
        <w:t xml:space="preserve"> so when an infertile woman comes: </w:t>
      </w:r>
      <w:r w:rsidR="00937A86">
        <w:rPr>
          <w:lang w:val="en-US"/>
        </w:rPr>
        <w:t>“</w:t>
      </w:r>
      <w:r w:rsidRPr="0076100E">
        <w:rPr>
          <w:lang w:val="en-US"/>
        </w:rPr>
        <w:t>you do this set of tasks, if this, then this, you give this medicine</w:t>
      </w:r>
      <w:r w:rsidR="00746382" w:rsidRPr="0076100E">
        <w:rPr>
          <w:lang w:val="en-US"/>
        </w:rPr>
        <w:t>,”</w:t>
      </w:r>
      <w:r w:rsidRPr="0076100E">
        <w:rPr>
          <w:lang w:val="en-US"/>
        </w:rPr>
        <w:t xml:space="preserve"> so everything is done. So even if you make your accountant sit and do the job</w:t>
      </w:r>
      <w:r w:rsidR="0002461D">
        <w:rPr>
          <w:lang w:val="en-US"/>
        </w:rPr>
        <w:t>,</w:t>
      </w:r>
      <w:r w:rsidRPr="0076100E">
        <w:rPr>
          <w:lang w:val="en-US"/>
        </w:rPr>
        <w:t xml:space="preserve"> he can do it! With one month of </w:t>
      </w:r>
      <w:r w:rsidR="001E79A6" w:rsidRPr="0076100E">
        <w:rPr>
          <w:lang w:val="en-US"/>
        </w:rPr>
        <w:t>training,</w:t>
      </w:r>
      <w:r w:rsidRPr="0076100E">
        <w:rPr>
          <w:lang w:val="en-US"/>
        </w:rPr>
        <w:t xml:space="preserve"> he can do it. Some big players, per </w:t>
      </w:r>
      <w:r w:rsidRPr="0076100E">
        <w:rPr>
          <w:lang w:val="en-US"/>
        </w:rPr>
        <w:lastRenderedPageBreak/>
        <w:t>cycle, they will charge Rs 50,000 but nearly one-third (around Rs 14,000</w:t>
      </w:r>
      <w:r w:rsidR="00877840">
        <w:rPr>
          <w:lang w:val="en-US"/>
        </w:rPr>
        <w:t>–</w:t>
      </w:r>
      <w:r w:rsidRPr="0076100E">
        <w:rPr>
          <w:lang w:val="en-US"/>
        </w:rPr>
        <w:t>15,000) goes to them [the turnkey provider]. Someone is charging for doing nothing because all the equipment, disposables</w:t>
      </w:r>
      <w:r w:rsidR="003737D4">
        <w:rPr>
          <w:lang w:val="en-US"/>
        </w:rPr>
        <w:t>,</w:t>
      </w:r>
      <w:r w:rsidRPr="0076100E">
        <w:rPr>
          <w:lang w:val="en-US"/>
        </w:rPr>
        <w:t xml:space="preserve"> and media are purchased by this</w:t>
      </w:r>
      <w:r w:rsidR="00B33DCB">
        <w:rPr>
          <w:lang w:val="en-US"/>
        </w:rPr>
        <w:t xml:space="preserve"> guy</w:t>
      </w:r>
      <w:r w:rsidRPr="0076100E">
        <w:rPr>
          <w:lang w:val="en-US"/>
        </w:rPr>
        <w:t xml:space="preserve">. So, it’s for nothing, just for making things happen. </w:t>
      </w:r>
    </w:p>
    <w:p w14:paraId="3781AB5F" w14:textId="77777777" w:rsidR="00CE27A1" w:rsidRPr="0076100E" w:rsidRDefault="00CE27A1" w:rsidP="00671D4E">
      <w:pPr>
        <w:rPr>
          <w:lang w:val="en-US"/>
        </w:rPr>
      </w:pPr>
    </w:p>
    <w:p w14:paraId="3B93F9E5" w14:textId="5F4A2CC3" w:rsidR="00CE27A1" w:rsidRPr="0076100E" w:rsidRDefault="00CE27A1" w:rsidP="00A9643F">
      <w:pPr>
        <w:rPr>
          <w:lang w:val="en-US"/>
        </w:rPr>
      </w:pPr>
      <w:r w:rsidRPr="0076100E">
        <w:rPr>
          <w:lang w:val="en-US"/>
        </w:rPr>
        <w:t xml:space="preserve">This level of </w:t>
      </w:r>
      <w:r w:rsidR="0022650C">
        <w:rPr>
          <w:lang w:val="en-US"/>
        </w:rPr>
        <w:t>“</w:t>
      </w:r>
      <w:r w:rsidRPr="0076100E">
        <w:rPr>
          <w:lang w:val="en-US"/>
        </w:rPr>
        <w:t>facilitation</w:t>
      </w:r>
      <w:r w:rsidR="0022650C">
        <w:rPr>
          <w:lang w:val="en-US"/>
        </w:rPr>
        <w:t>”</w:t>
      </w:r>
      <w:r w:rsidRPr="0076100E">
        <w:rPr>
          <w:lang w:val="en-US"/>
        </w:rPr>
        <w:t xml:space="preserve"> stimulated what might at first appear to be simple market expansion bought about by the “routinization” of provision (Wahlberg 2016), yet its underpinning dynamics were imbued with a very specific </w:t>
      </w:r>
      <w:r w:rsidR="0025484D">
        <w:rPr>
          <w:lang w:val="en-US"/>
        </w:rPr>
        <w:t>“</w:t>
      </w:r>
      <w:r w:rsidRPr="0076100E">
        <w:rPr>
          <w:lang w:val="en-US"/>
        </w:rPr>
        <w:t>coloniality of power</w:t>
      </w:r>
      <w:r w:rsidR="00746382" w:rsidRPr="0076100E">
        <w:rPr>
          <w:lang w:val="en-US"/>
        </w:rPr>
        <w:t>,”</w:t>
      </w:r>
      <w:r w:rsidRPr="0076100E">
        <w:rPr>
          <w:lang w:val="en-US"/>
        </w:rPr>
        <w:t xml:space="preserve"> one that, </w:t>
      </w:r>
      <w:r w:rsidRPr="00E3143D">
        <w:rPr>
          <w:lang w:val="en-US"/>
        </w:rPr>
        <w:t>we</w:t>
      </w:r>
      <w:r w:rsidRPr="0076100E">
        <w:rPr>
          <w:lang w:val="en-US"/>
        </w:rPr>
        <w:t xml:space="preserve"> argue, organ</w:t>
      </w:r>
      <w:r w:rsidR="00956839" w:rsidRPr="0076100E">
        <w:rPr>
          <w:lang w:val="en-US"/>
        </w:rPr>
        <w:t>ized</w:t>
      </w:r>
      <w:r w:rsidRPr="0076100E">
        <w:rPr>
          <w:lang w:val="en-US"/>
        </w:rPr>
        <w:t xml:space="preserve"> “the distribution of epistemic, moral, and aesthetic resources in a way that both reflected and reproduced empire” (Alcoff 2007</w:t>
      </w:r>
      <w:r w:rsidR="00885F0C">
        <w:rPr>
          <w:lang w:val="en-US"/>
        </w:rPr>
        <w:t xml:space="preserve">, </w:t>
      </w:r>
      <w:r w:rsidRPr="0076100E">
        <w:rPr>
          <w:lang w:val="en-US"/>
        </w:rPr>
        <w:t>83). Powerful domestic ART providers pre-empted local demand, penetrated prospective markets</w:t>
      </w:r>
      <w:r w:rsidR="00725804">
        <w:rPr>
          <w:lang w:val="en-US"/>
        </w:rPr>
        <w:t>,</w:t>
      </w:r>
      <w:r w:rsidRPr="0076100E">
        <w:rPr>
          <w:lang w:val="en-US"/>
        </w:rPr>
        <w:t xml:space="preserve"> and began to proliferate their services through semi-urban, rural, and other underserved spaces. However, they did so by often imposing on potential beneficiaries, the expensive interventions originally designed for the elite clienteles of the metropolitan </w:t>
      </w:r>
      <w:r w:rsidR="007E0349" w:rsidRPr="0076100E">
        <w:rPr>
          <w:lang w:val="en-US"/>
        </w:rPr>
        <w:t>center</w:t>
      </w:r>
      <w:r w:rsidRPr="0076100E">
        <w:rPr>
          <w:lang w:val="en-US"/>
        </w:rPr>
        <w:t>. Most of these less well-resourced consumers had vanishingly little knowledge of the science of ART and found themselves unable to assess the utility of the treatments they were offered, whilst others became subjects whose own bodies were colon</w:t>
      </w:r>
      <w:r w:rsidR="00956839" w:rsidRPr="0076100E">
        <w:rPr>
          <w:lang w:val="en-US"/>
        </w:rPr>
        <w:t>ized</w:t>
      </w:r>
      <w:r w:rsidRPr="0076100E">
        <w:rPr>
          <w:lang w:val="en-US"/>
        </w:rPr>
        <w:t xml:space="preserve"> for the purposes of surrogacy or oocyte donation. In this sense</w:t>
      </w:r>
      <w:r w:rsidR="00AB2019">
        <w:rPr>
          <w:lang w:val="en-US"/>
        </w:rPr>
        <w:t>,</w:t>
      </w:r>
      <w:r w:rsidRPr="0076100E">
        <w:rPr>
          <w:lang w:val="en-US"/>
        </w:rPr>
        <w:t xml:space="preserve"> the colonized were subjected, as </w:t>
      </w:r>
      <w:r w:rsidR="00AB2019">
        <w:rPr>
          <w:lang w:val="en-US"/>
        </w:rPr>
        <w:t xml:space="preserve">Linda </w:t>
      </w:r>
      <w:r w:rsidRPr="0076100E">
        <w:rPr>
          <w:lang w:val="en-US"/>
        </w:rPr>
        <w:t>Alcoff argues, “not simply to a rapacious exploitation of all their resources but also to a hegemony of Eurocentric knowledge systems</w:t>
      </w:r>
      <w:r w:rsidR="00B07D50" w:rsidRPr="0076100E">
        <w:rPr>
          <w:lang w:val="en-US"/>
        </w:rPr>
        <w:t>”</w:t>
      </w:r>
      <w:r w:rsidR="00946B8A">
        <w:rPr>
          <w:lang w:val="en-US"/>
        </w:rPr>
        <w:t xml:space="preserve"> (200</w:t>
      </w:r>
      <w:r w:rsidR="00244203">
        <w:rPr>
          <w:lang w:val="en-US"/>
        </w:rPr>
        <w:t>7,</w:t>
      </w:r>
      <w:r w:rsidR="008C4A59">
        <w:rPr>
          <w:lang w:val="en-US"/>
        </w:rPr>
        <w:t xml:space="preserve"> 83</w:t>
      </w:r>
      <w:r w:rsidR="00244203">
        <w:rPr>
          <w:lang w:val="en-US"/>
        </w:rPr>
        <w:t xml:space="preserve">). </w:t>
      </w:r>
      <w:r w:rsidRPr="0076100E">
        <w:rPr>
          <w:lang w:val="en-US"/>
        </w:rPr>
        <w:t>Both contributed directly to a gradual but highly pervasive colon</w:t>
      </w:r>
      <w:r w:rsidR="00380980" w:rsidRPr="0076100E">
        <w:rPr>
          <w:lang w:val="en-US"/>
        </w:rPr>
        <w:t>ization</w:t>
      </w:r>
      <w:r w:rsidRPr="0076100E">
        <w:rPr>
          <w:lang w:val="en-US"/>
        </w:rPr>
        <w:t xml:space="preserve"> of the subaltern ART market in India</w:t>
      </w:r>
      <w:r w:rsidR="00451723">
        <w:rPr>
          <w:lang w:val="en-US"/>
        </w:rPr>
        <w:t>—</w:t>
      </w:r>
      <w:r w:rsidRPr="0076100E">
        <w:rPr>
          <w:lang w:val="en-US"/>
        </w:rPr>
        <w:t xml:space="preserve">one designed to meet the needs of a vast, underserved populace with unaddressed fertility needs.  </w:t>
      </w:r>
    </w:p>
    <w:p w14:paraId="14017889" w14:textId="77777777" w:rsidR="00CE27A1" w:rsidRPr="0076100E" w:rsidRDefault="00CE27A1" w:rsidP="00A9643F">
      <w:pPr>
        <w:rPr>
          <w:lang w:val="en-US"/>
        </w:rPr>
      </w:pPr>
    </w:p>
    <w:p w14:paraId="36E695C4" w14:textId="5347EB11" w:rsidR="00CE27A1" w:rsidRPr="0076100E" w:rsidRDefault="00CE27A1" w:rsidP="00A9643F">
      <w:pPr>
        <w:rPr>
          <w:lang w:val="en-US"/>
        </w:rPr>
      </w:pPr>
      <w:r w:rsidRPr="0076100E">
        <w:rPr>
          <w:lang w:val="en-US"/>
        </w:rPr>
        <w:t>The power of this enterprise was such that they ultimately succeeded in thwarting the advances of many international ART conglomerates. Bourn Hall, for example, had initially aspired to build a presence across India</w:t>
      </w:r>
      <w:r w:rsidR="00FA0DD1">
        <w:rPr>
          <w:lang w:val="en-US"/>
        </w:rPr>
        <w:t>.</w:t>
      </w:r>
      <w:r w:rsidRPr="0076100E">
        <w:rPr>
          <w:lang w:val="en-US"/>
        </w:rPr>
        <w:t xml:space="preserve"> </w:t>
      </w:r>
      <w:r w:rsidR="00FA0DD1">
        <w:rPr>
          <w:lang w:val="en-US"/>
        </w:rPr>
        <w:t>H</w:t>
      </w:r>
      <w:r w:rsidRPr="0076100E">
        <w:rPr>
          <w:lang w:val="en-US"/>
        </w:rPr>
        <w:t>owever, they were ultimately outcompeted by their Indian counterparts (Ramanathan</w:t>
      </w:r>
      <w:r w:rsidR="008C4A59">
        <w:rPr>
          <w:lang w:val="en-US"/>
        </w:rPr>
        <w:t>,</w:t>
      </w:r>
      <w:r w:rsidRPr="0076100E">
        <w:rPr>
          <w:lang w:val="en-US"/>
        </w:rPr>
        <w:t xml:space="preserve"> 2016). These domestic providers recogn</w:t>
      </w:r>
      <w:r w:rsidR="00956839" w:rsidRPr="0076100E">
        <w:rPr>
          <w:lang w:val="en-US"/>
        </w:rPr>
        <w:t>ized</w:t>
      </w:r>
      <w:r w:rsidRPr="0076100E">
        <w:rPr>
          <w:lang w:val="en-US"/>
        </w:rPr>
        <w:t xml:space="preserve"> early that ART markets were highly stratified; that it was not just India’s urban elite who sought access to reproductive technologies but also its peri-urban and rural poor. By accessing support from turnkey providers, a range of ambitious ART specialists thus began to establish stand-alone and satellite clinics in smaller and more remote </w:t>
      </w:r>
      <w:r w:rsidR="007E0349" w:rsidRPr="0076100E">
        <w:rPr>
          <w:lang w:val="en-US"/>
        </w:rPr>
        <w:t>center</w:t>
      </w:r>
      <w:r w:rsidRPr="0076100E">
        <w:rPr>
          <w:lang w:val="en-US"/>
        </w:rPr>
        <w:t xml:space="preserve">s, </w:t>
      </w:r>
      <w:r w:rsidR="004009BF">
        <w:rPr>
          <w:lang w:val="en-US"/>
        </w:rPr>
        <w:t>diffusing expertise and access</w:t>
      </w:r>
      <w:r w:rsidRPr="0076100E">
        <w:rPr>
          <w:lang w:val="en-US"/>
        </w:rPr>
        <w:t xml:space="preserve"> well beyond the metropolitan cities. Whilst the economic geographies of ART expansion in India are complex and multiple, it is possible to chart this process of diffusion and the emergence and operation of the burgeoning array of ART clinics that now dot India’s landscape. </w:t>
      </w:r>
    </w:p>
    <w:p w14:paraId="425F2C87" w14:textId="77777777" w:rsidR="00CE27A1" w:rsidRPr="0076100E" w:rsidRDefault="00CE27A1" w:rsidP="00A9643F">
      <w:pPr>
        <w:rPr>
          <w:lang w:val="en-US"/>
        </w:rPr>
      </w:pPr>
    </w:p>
    <w:p w14:paraId="470C564C" w14:textId="183B4E83" w:rsidR="00CE27A1" w:rsidRPr="0076100E" w:rsidRDefault="00414C75" w:rsidP="00A9643F">
      <w:pPr>
        <w:rPr>
          <w:lang w:val="en-US"/>
        </w:rPr>
      </w:pPr>
      <w:r>
        <w:rPr>
          <w:lang w:val="en-US"/>
        </w:rPr>
        <w:t>Indigenous-</w:t>
      </w:r>
      <w:r w:rsidR="00CE27A1" w:rsidRPr="0076100E">
        <w:rPr>
          <w:lang w:val="en-US"/>
        </w:rPr>
        <w:t xml:space="preserve">led ART clinics (including stand-alone private clinics and private clinics embedded in private or corporately run hospitals) were initially highly concentrated in India’s largest metropolitan </w:t>
      </w:r>
      <w:r w:rsidR="007E0349" w:rsidRPr="0076100E">
        <w:rPr>
          <w:lang w:val="en-US"/>
        </w:rPr>
        <w:t>center</w:t>
      </w:r>
      <w:r w:rsidR="00CE27A1" w:rsidRPr="0076100E">
        <w:rPr>
          <w:lang w:val="en-US"/>
        </w:rPr>
        <w:t>s</w:t>
      </w:r>
      <w:r w:rsidR="0092351C">
        <w:rPr>
          <w:lang w:val="en-US"/>
        </w:rPr>
        <w:t>,</w:t>
      </w:r>
      <w:r w:rsidR="00CE27A1" w:rsidRPr="0076100E">
        <w:rPr>
          <w:lang w:val="en-US"/>
        </w:rPr>
        <w:t xml:space="preserve"> including Kolkata</w:t>
      </w:r>
      <w:r w:rsidR="0087485B">
        <w:rPr>
          <w:lang w:val="en-US"/>
        </w:rPr>
        <w:t>,</w:t>
      </w:r>
      <w:r w:rsidR="00CE27A1" w:rsidRPr="0076100E">
        <w:rPr>
          <w:lang w:val="en-US"/>
        </w:rPr>
        <w:t xml:space="preserve"> Mumbai, Pune</w:t>
      </w:r>
      <w:r w:rsidR="003F4F26">
        <w:rPr>
          <w:lang w:val="en-US"/>
        </w:rPr>
        <w:t>,</w:t>
      </w:r>
      <w:r w:rsidR="00CE27A1" w:rsidRPr="0076100E">
        <w:rPr>
          <w:lang w:val="en-US"/>
        </w:rPr>
        <w:t xml:space="preserve"> Chennai</w:t>
      </w:r>
      <w:r w:rsidR="003F4F26">
        <w:rPr>
          <w:lang w:val="en-US"/>
        </w:rPr>
        <w:t>,</w:t>
      </w:r>
      <w:r w:rsidR="00CE27A1" w:rsidRPr="0076100E">
        <w:rPr>
          <w:lang w:val="en-US"/>
        </w:rPr>
        <w:t xml:space="preserve"> Ahmedabad</w:t>
      </w:r>
      <w:r w:rsidR="003F4F26">
        <w:rPr>
          <w:lang w:val="en-US"/>
        </w:rPr>
        <w:t>,</w:t>
      </w:r>
      <w:r w:rsidR="00CE27A1" w:rsidRPr="0076100E">
        <w:rPr>
          <w:lang w:val="en-US"/>
        </w:rPr>
        <w:t xml:space="preserve"> Delhi</w:t>
      </w:r>
      <w:r w:rsidR="00D8395C">
        <w:rPr>
          <w:lang w:val="en-US"/>
        </w:rPr>
        <w:t>,</w:t>
      </w:r>
      <w:r w:rsidR="00CE27A1" w:rsidRPr="0076100E">
        <w:rPr>
          <w:lang w:val="en-US"/>
        </w:rPr>
        <w:t xml:space="preserve"> and Bangalore. The years from 2010 to 2014 </w:t>
      </w:r>
      <w:r w:rsidR="00CE27A1" w:rsidRPr="0076100E">
        <w:rPr>
          <w:lang w:val="en-US"/>
        </w:rPr>
        <w:lastRenderedPageBreak/>
        <w:t>saw an initial expansion into what are termed in India Tier 2 and 3 cities</w:t>
      </w:r>
      <w:r w:rsidR="008F0863">
        <w:rPr>
          <w:lang w:val="en-US"/>
        </w:rPr>
        <w:t>—</w:t>
      </w:r>
      <w:r w:rsidR="00CE27A1" w:rsidRPr="0076100E">
        <w:rPr>
          <w:lang w:val="en-US"/>
        </w:rPr>
        <w:t>for example</w:t>
      </w:r>
      <w:r w:rsidR="008F0863">
        <w:rPr>
          <w:lang w:val="en-US"/>
        </w:rPr>
        <w:t>,</w:t>
      </w:r>
      <w:r w:rsidR="00CE27A1" w:rsidRPr="0076100E">
        <w:rPr>
          <w:lang w:val="en-US"/>
        </w:rPr>
        <w:t xml:space="preserve"> Nasik, Latur, and Dhule</w:t>
      </w:r>
      <w:r w:rsidR="008F0863">
        <w:rPr>
          <w:lang w:val="en-US"/>
        </w:rPr>
        <w:t>—</w:t>
      </w:r>
      <w:r w:rsidR="00CE27A1" w:rsidRPr="0076100E">
        <w:rPr>
          <w:lang w:val="en-US"/>
        </w:rPr>
        <w:t>through a franchising model.</w:t>
      </w:r>
      <w:r w:rsidR="008F0863" w:rsidRPr="0048167B">
        <w:rPr>
          <w:vertAlign w:val="superscript"/>
          <w:lang w:val="en-US"/>
        </w:rPr>
        <w:t>4</w:t>
      </w:r>
      <w:r w:rsidR="00CE27A1" w:rsidRPr="0076100E">
        <w:rPr>
          <w:lang w:val="en-US"/>
        </w:rPr>
        <w:t xml:space="preserve"> One of the turnkey providers we interviewed outlined what we might think of as a capillary mode of market penetration</w:t>
      </w:r>
      <w:r w:rsidR="003F1D7E" w:rsidRPr="0076100E">
        <w:rPr>
          <w:lang w:val="en-US"/>
        </w:rPr>
        <w:t>.</w:t>
      </w:r>
      <w:r w:rsidR="00CE27A1" w:rsidRPr="0076100E">
        <w:rPr>
          <w:lang w:val="en-US"/>
        </w:rPr>
        <w:t xml:space="preserve"> This methodology enabled clinics to reach into previously untapped markets in some of India’s poorest districts. </w:t>
      </w:r>
      <w:r w:rsidR="00821FEA">
        <w:rPr>
          <w:lang w:val="en-US"/>
        </w:rPr>
        <w:t>As one t</w:t>
      </w:r>
      <w:r w:rsidR="00821FEA" w:rsidRPr="0076100E">
        <w:rPr>
          <w:lang w:val="en-US"/>
        </w:rPr>
        <w:t>raveling embryologist who works u</w:t>
      </w:r>
      <w:r w:rsidR="007F57B4">
        <w:rPr>
          <w:lang w:val="en-US"/>
        </w:rPr>
        <w:t>nder contract to several Mumbai-</w:t>
      </w:r>
      <w:r w:rsidR="00821FEA" w:rsidRPr="0076100E">
        <w:rPr>
          <w:lang w:val="en-US"/>
        </w:rPr>
        <w:t>based ART clinics</w:t>
      </w:r>
      <w:r w:rsidR="00347D13">
        <w:rPr>
          <w:lang w:val="en-US"/>
        </w:rPr>
        <w:t xml:space="preserve"> </w:t>
      </w:r>
      <w:r w:rsidR="00821FEA">
        <w:rPr>
          <w:lang w:val="en-US"/>
        </w:rPr>
        <w:t>explained, “</w:t>
      </w:r>
      <w:r w:rsidR="00821FEA" w:rsidRPr="0076100E">
        <w:rPr>
          <w:lang w:val="en-US"/>
        </w:rPr>
        <w:t>One cente</w:t>
      </w:r>
      <w:r w:rsidR="00821FEA">
        <w:rPr>
          <w:lang w:val="en-US"/>
        </w:rPr>
        <w:t>r</w:t>
      </w:r>
      <w:r w:rsidR="00821FEA" w:rsidRPr="0076100E">
        <w:rPr>
          <w:lang w:val="en-US"/>
        </w:rPr>
        <w:t xml:space="preserve"> in each of these towns reaches out to patients in the surrounding four to five districts. They go with their local gynecologists and sit for one day; they do this greeting of the patients and picking out the right patients to refer back to their clinics…</w:t>
      </w:r>
      <w:r w:rsidR="00821FEA">
        <w:rPr>
          <w:lang w:val="en-US"/>
        </w:rPr>
        <w:t>T</w:t>
      </w:r>
      <w:r w:rsidR="00821FEA" w:rsidRPr="0076100E">
        <w:rPr>
          <w:lang w:val="en-US"/>
        </w:rPr>
        <w:t>hey are approaching very aggressively and trying to reach to the geographies that they can manage in these smaller towns and nearby</w:t>
      </w:r>
      <w:r w:rsidR="00821FEA">
        <w:rPr>
          <w:lang w:val="en-US"/>
        </w:rPr>
        <w:t>” (</w:t>
      </w:r>
      <w:r w:rsidR="00821FEA" w:rsidRPr="0076100E">
        <w:rPr>
          <w:lang w:val="en-US"/>
        </w:rPr>
        <w:t>Jaipur, March</w:t>
      </w:r>
      <w:r w:rsidR="00821FEA">
        <w:rPr>
          <w:lang w:val="en-US"/>
        </w:rPr>
        <w:t xml:space="preserve"> 6</w:t>
      </w:r>
      <w:r w:rsidR="00821FEA" w:rsidRPr="0076100E">
        <w:rPr>
          <w:lang w:val="en-US"/>
        </w:rPr>
        <w:t>, 2014</w:t>
      </w:r>
      <w:r w:rsidR="00821FEA">
        <w:rPr>
          <w:lang w:val="en-US"/>
        </w:rPr>
        <w:t>).</w:t>
      </w:r>
    </w:p>
    <w:p w14:paraId="0A52A04D" w14:textId="77777777" w:rsidR="00CE27A1" w:rsidRPr="0076100E" w:rsidRDefault="00CE27A1" w:rsidP="00A9643F">
      <w:pPr>
        <w:rPr>
          <w:lang w:val="en-US"/>
        </w:rPr>
      </w:pPr>
    </w:p>
    <w:p w14:paraId="75ECEBAC" w14:textId="017EDED8" w:rsidR="00CE27A1" w:rsidRPr="0076100E" w:rsidRDefault="00CE27A1" w:rsidP="00A9643F">
      <w:pPr>
        <w:rPr>
          <w:lang w:val="en-US"/>
        </w:rPr>
      </w:pPr>
      <w:r w:rsidRPr="0076100E">
        <w:rPr>
          <w:lang w:val="en-US"/>
        </w:rPr>
        <w:t xml:space="preserve">ART provision boomed in other parts of the country, such as Kerala and Punjab, for curiously idiosyncratic reasons. Many laborers from Kerala spent extended periods abroad servicing the booming petrodollar industries in Saudi Arabia and the Middle East, whilst workers from Punjab (who drew upon extended family networks to secure employment in Canada) also spent considerable periods of time abroad during their prime procreative years (Nair 2010). Many of these </w:t>
      </w:r>
      <w:r w:rsidR="00366D8D">
        <w:rPr>
          <w:lang w:val="en-US"/>
        </w:rPr>
        <w:t>labor</w:t>
      </w:r>
      <w:r w:rsidRPr="0076100E">
        <w:rPr>
          <w:lang w:val="en-US"/>
        </w:rPr>
        <w:t xml:space="preserve">ers returned home with an increased </w:t>
      </w:r>
      <w:r w:rsidR="001177C9">
        <w:rPr>
          <w:lang w:val="en-US"/>
        </w:rPr>
        <w:t>“</w:t>
      </w:r>
      <w:r w:rsidRPr="0076100E">
        <w:rPr>
          <w:lang w:val="en-US"/>
        </w:rPr>
        <w:t>need</w:t>
      </w:r>
      <w:r w:rsidR="001177C9">
        <w:rPr>
          <w:lang w:val="en-US"/>
        </w:rPr>
        <w:t>”</w:t>
      </w:r>
      <w:r w:rsidRPr="0076100E">
        <w:rPr>
          <w:lang w:val="en-US"/>
        </w:rPr>
        <w:t xml:space="preserve"> for IVF (induced by sustained periods of enforced abstention; toxic workplace exposure; and rising age) but also with increased funds to pay for treatment. These were peculiar trends: although these families were structurally part of the lower middle class, they had suddenly acquired access to a surplus of liquid capital which could now be channel</w:t>
      </w:r>
      <w:r w:rsidR="00956839" w:rsidRPr="0076100E">
        <w:rPr>
          <w:lang w:val="en-US"/>
        </w:rPr>
        <w:t>ed</w:t>
      </w:r>
      <w:r w:rsidRPr="0076100E">
        <w:rPr>
          <w:lang w:val="en-US"/>
        </w:rPr>
        <w:t xml:space="preserve"> to address their lack of biological progeny. The changing dynamics of employment of the middle classes within these pockets of semi-urban India (pre-C</w:t>
      </w:r>
      <w:r w:rsidR="006B5F8B">
        <w:rPr>
          <w:lang w:val="en-US"/>
        </w:rPr>
        <w:t>OVID</w:t>
      </w:r>
      <w:r w:rsidRPr="0076100E">
        <w:rPr>
          <w:lang w:val="en-US"/>
        </w:rPr>
        <w:t xml:space="preserve">) drove up demand for ART dramatically, resulting in the exponential growth of satellite ART clinics in interior towns. </w:t>
      </w:r>
      <w:bookmarkStart w:id="2" w:name="_Hlk42692792"/>
      <w:r w:rsidRPr="0076100E">
        <w:rPr>
          <w:lang w:val="en-US"/>
        </w:rPr>
        <w:t>These clinics were so small that they often evaded oversight by ART regulatory bodies, their relative invisibility contributing to a significant underestimation of the overall rate of expansion of ART services across the country. Nonetheless, it is estimated that the number of fertility clinics in India rose from 120 in 2010 to over 20,000 in 2020</w:t>
      </w:r>
      <w:r w:rsidR="00C230EA">
        <w:rPr>
          <w:lang w:val="en-US"/>
        </w:rPr>
        <w:t>.</w:t>
      </w:r>
      <w:r w:rsidR="00325570" w:rsidRPr="0033355E">
        <w:rPr>
          <w:vertAlign w:val="superscript"/>
          <w:lang w:val="en-US"/>
        </w:rPr>
        <w:t>5</w:t>
      </w:r>
      <w:r w:rsidR="00183EE4">
        <w:rPr>
          <w:lang w:val="en-US"/>
        </w:rPr>
        <w:t xml:space="preserve"> </w:t>
      </w:r>
      <w:bookmarkEnd w:id="2"/>
      <w:r w:rsidRPr="0076100E">
        <w:rPr>
          <w:lang w:val="en-US"/>
        </w:rPr>
        <w:t>The growth in IVF cycles in the large metropolitan cities consequently began to slow from 2015 onwards, as smaller clinics opened up in Tier 2 towns and Tier 3 districts, and began, as one clinician put it, “picking up the rump of patients and retaining those patients there</w:t>
      </w:r>
      <w:r w:rsidR="00B07D50" w:rsidRPr="0076100E">
        <w:rPr>
          <w:lang w:val="en-US"/>
        </w:rPr>
        <w:t>.”</w:t>
      </w:r>
      <w:r w:rsidRPr="0076100E">
        <w:rPr>
          <w:lang w:val="en-US"/>
        </w:rPr>
        <w:t xml:space="preserve"> Understanding how and why this occurred helps elucidate both the changing social and spatial dynamics of ART provision in India, and the implications of its expansion for patient care amongst the country’s lowest socioeconomic orders.</w:t>
      </w:r>
    </w:p>
    <w:p w14:paraId="228B4417" w14:textId="53BFDF86" w:rsidR="00CE27A1" w:rsidRPr="0076100E" w:rsidRDefault="00CE27A1" w:rsidP="00A9643F">
      <w:pPr>
        <w:rPr>
          <w:lang w:val="en-US"/>
        </w:rPr>
      </w:pPr>
    </w:p>
    <w:p w14:paraId="0CE01A7F" w14:textId="66F6936F" w:rsidR="00CE27A1" w:rsidRPr="0076100E" w:rsidRDefault="00CE27A1" w:rsidP="00237D75">
      <w:pPr>
        <w:pStyle w:val="Heading3"/>
        <w:rPr>
          <w:lang w:val="en-US"/>
        </w:rPr>
      </w:pPr>
      <w:r w:rsidRPr="0076100E">
        <w:rPr>
          <w:lang w:val="en-US"/>
        </w:rPr>
        <w:t>Perverse Markets</w:t>
      </w:r>
    </w:p>
    <w:p w14:paraId="06DF3FD7" w14:textId="30F684A2" w:rsidR="00CE27A1" w:rsidRPr="0076100E" w:rsidRDefault="00CE27A1" w:rsidP="00A9643F">
      <w:pPr>
        <w:rPr>
          <w:lang w:val="en-US"/>
        </w:rPr>
      </w:pPr>
      <w:r w:rsidRPr="0076100E">
        <w:rPr>
          <w:lang w:val="en-US"/>
        </w:rPr>
        <w:t>In unpacking the nature of these emerging markets, it is not our intention to default into “a cartographic exercise that designates incompliance and ‘maverick’ practice as localisable to the wayward developing world and good science to a predominantly Euro-American haven” (Bharadwaj 201</w:t>
      </w:r>
      <w:r w:rsidR="00D15A22">
        <w:rPr>
          <w:lang w:val="en-US"/>
        </w:rPr>
        <w:t>3</w:t>
      </w:r>
      <w:r w:rsidRPr="0076100E">
        <w:rPr>
          <w:lang w:val="en-US"/>
        </w:rPr>
        <w:t xml:space="preserve"> 85). The standards of </w:t>
      </w:r>
      <w:r w:rsidRPr="0076100E">
        <w:rPr>
          <w:lang w:val="en-US"/>
        </w:rPr>
        <w:lastRenderedPageBreak/>
        <w:t xml:space="preserve">patient care and technological expertise in India’s indigenous ART sector are generally commensurate with those found in the West, and in some clinics in Tier I cities are world leading. The desire to conceive a genetically related child is not, however, experienced solely by those who can afford to access such clinics. Even infertile couples from rural localities, who often face the added challenges of extreme financial deprivation and limited access to education and information share such biological aspirations, seeking any and all possible remedies for their infertility. The infertility treatment market in India has become highly stratified in response, as providers </w:t>
      </w:r>
      <w:r w:rsidR="00A04308">
        <w:rPr>
          <w:lang w:val="en-US"/>
        </w:rPr>
        <w:t>“</w:t>
      </w:r>
      <w:r w:rsidRPr="0076100E">
        <w:rPr>
          <w:lang w:val="en-US"/>
        </w:rPr>
        <w:t>adapt</w:t>
      </w:r>
      <w:r w:rsidR="00A04308">
        <w:rPr>
          <w:lang w:val="en-US"/>
        </w:rPr>
        <w:t>”</w:t>
      </w:r>
      <w:r w:rsidRPr="0076100E">
        <w:rPr>
          <w:lang w:val="en-US"/>
        </w:rPr>
        <w:t xml:space="preserve"> their offerings and standards of care to meet the needs of the most indigent. Some of the metropolitan clinics that moved into rural and semi-rural localities in Maharashtra and Hyderabad provided subsidized IVF for their more impoverished rural clients. Motivations for doing so are varied. Some providers seem genuinely impelled by a desire to improve access to care; others appear to be utili</w:t>
      </w:r>
      <w:r w:rsidR="00A04308">
        <w:rPr>
          <w:lang w:val="en-US"/>
        </w:rPr>
        <w:t>z</w:t>
      </w:r>
      <w:r w:rsidRPr="0076100E">
        <w:rPr>
          <w:lang w:val="en-US"/>
        </w:rPr>
        <w:t xml:space="preserve">ing gifting as something more akin to a </w:t>
      </w:r>
      <w:r w:rsidR="00311E6D">
        <w:rPr>
          <w:lang w:val="en-US"/>
        </w:rPr>
        <w:t>“</w:t>
      </w:r>
      <w:r w:rsidRPr="0076100E">
        <w:rPr>
          <w:lang w:val="en-US"/>
        </w:rPr>
        <w:t>loss leader</w:t>
      </w:r>
      <w:r w:rsidR="00311E6D">
        <w:rPr>
          <w:lang w:val="en-US"/>
        </w:rPr>
        <w:t>”</w:t>
      </w:r>
      <w:r w:rsidRPr="0076100E">
        <w:rPr>
          <w:lang w:val="en-US"/>
        </w:rPr>
        <w:t xml:space="preserve"> model of business expansion. </w:t>
      </w:r>
    </w:p>
    <w:p w14:paraId="1F3F1742" w14:textId="77777777" w:rsidR="004E209F" w:rsidRPr="0076100E" w:rsidRDefault="004E209F" w:rsidP="00A9643F">
      <w:pPr>
        <w:rPr>
          <w:lang w:val="en-US"/>
        </w:rPr>
      </w:pPr>
    </w:p>
    <w:p w14:paraId="3DA0DE64" w14:textId="7BFFD1D9" w:rsidR="00CE27A1" w:rsidRPr="0076100E" w:rsidRDefault="00CE27A1" w:rsidP="00A9643F">
      <w:pPr>
        <w:rPr>
          <w:lang w:val="en-US"/>
        </w:rPr>
      </w:pPr>
      <w:r w:rsidRPr="0076100E">
        <w:rPr>
          <w:lang w:val="en-US"/>
        </w:rPr>
        <w:t xml:space="preserve">Much existing literature on cross-border exchanges and flows of reproductive capital and </w:t>
      </w:r>
      <w:r w:rsidR="00366D8D">
        <w:rPr>
          <w:lang w:val="en-US"/>
        </w:rPr>
        <w:t>labor</w:t>
      </w:r>
      <w:r w:rsidRPr="0076100E">
        <w:rPr>
          <w:lang w:val="en-US"/>
        </w:rPr>
        <w:t xml:space="preserve"> has shed light on the gamete donors, surrogates, and intending parents who have moved across borders to seek and supply care </w:t>
      </w:r>
      <w:r w:rsidRPr="0076100E">
        <w:rPr>
          <w:lang w:val="en-US"/>
        </w:rPr>
        <w:fldChar w:fldCharType="begin" w:fldLock="1"/>
      </w:r>
      <w:r w:rsidRPr="0076100E">
        <w:rPr>
          <w:lang w:val="en-US"/>
        </w:rPr>
        <w:instrText>ADDIN CSL_CITATION {"citationItems":[{"id":"ITEM-1","itemData":{"DOI":"10.1080/01459740.2017.1419223","ISSN":"15455882","PMID":"29333881","abstract":"In this article, I address reproductive travel to Ghana, based on research conducted in two private fertility clinics. Both clinics attract clients from West African countries as well as Ghanaian people living in the US and Europe. Their motivations to visit these clinics include positive “testimonies” about treatment results, “bioavailability” of matching donor material and surrogates, lower treatment costs and the circumvention of restricting regulations in the country of residence. Communication technologies are central in facilitating reproductive travel. Finally, I argue that the “international choreographies” of reproductive travel are co-shaped by the unique biographies and transnational relationships of the people involved.","author":[{"dropping-particle":"","family":"Gerrits","given":"Trudie","non-dropping-particle":"","parse-names":false,"suffix":""}],"container-title":"Medical Anthropology: Cross Cultural Studies in Health and Illness","id":"ITEM-1","issue":"2","issued":{"date-parts":[["2018"]]},"page":"131-144","publisher":"Routledge","title":"Reproductive Travel to Ghana: Testimonies, Transnational Relationships, and Stratified Reproduction","type":"article-journal","volume":"37"},"uris":["http://www.mendeley.com/documents/?uuid=71f938a9-4f9d-43ce-b87c-c70d347001a1"]}],"mendeley":{"formattedCitation":"(Gerrits, 2018)"},"properties":{"noteIndex":0},"schema":"https://github.com/citation-style-language/schema/raw/master/csl-citation.json"}</w:instrText>
      </w:r>
      <w:r w:rsidRPr="0076100E">
        <w:rPr>
          <w:lang w:val="en-US"/>
        </w:rPr>
        <w:fldChar w:fldCharType="separate"/>
      </w:r>
      <w:r w:rsidRPr="0076100E">
        <w:rPr>
          <w:lang w:val="en-US"/>
        </w:rPr>
        <w:t>(Gerrits</w:t>
      </w:r>
      <w:r w:rsidR="003A1102">
        <w:rPr>
          <w:lang w:val="en-US"/>
        </w:rPr>
        <w:t xml:space="preserve"> </w:t>
      </w:r>
      <w:r w:rsidRPr="0076100E">
        <w:rPr>
          <w:lang w:val="en-US"/>
        </w:rPr>
        <w:t>2018)</w:t>
      </w:r>
      <w:r w:rsidRPr="0076100E">
        <w:rPr>
          <w:lang w:val="en-US"/>
        </w:rPr>
        <w:fldChar w:fldCharType="end"/>
      </w:r>
      <w:r w:rsidRPr="0076100E">
        <w:rPr>
          <w:lang w:val="en-US"/>
        </w:rPr>
        <w:t xml:space="preserve"> and the increasingly corporatized global fertility industry that has expanded globally</w:t>
      </w:r>
      <w:r w:rsidR="00803DC1">
        <w:rPr>
          <w:lang w:val="en-US"/>
        </w:rPr>
        <w:t xml:space="preserve"> to meet their needs (Whittaker, </w:t>
      </w:r>
      <w:r w:rsidR="00803DC1" w:rsidRPr="00987809">
        <w:rPr>
          <w:lang w:val="en-US"/>
        </w:rPr>
        <w:t>Inhorn, and Shenfield</w:t>
      </w:r>
      <w:r w:rsidR="00803DC1" w:rsidRPr="0076100E">
        <w:rPr>
          <w:lang w:val="en-US"/>
        </w:rPr>
        <w:t xml:space="preserve"> </w:t>
      </w:r>
      <w:r w:rsidRPr="0076100E">
        <w:rPr>
          <w:lang w:val="en-US"/>
        </w:rPr>
        <w:t xml:space="preserve">2019). India’s ART market, conversely, appears to have been subject to more centripetal forces, imploding inwards to capture the spaces of its own rural/semi-urban interiors, its neocolonizing impulses being allowed to play themselves out on its own poorer subjects. A relative lack of effective regulatory oversight has allowed ambitious providers to populate the reproductive landscape with a superabundance of so-called ART clinics. Situated on any number of dusty street corners, these facilities purport to offer advanced technologically assisted interventions that consumers believe have the capacity to </w:t>
      </w:r>
      <w:r w:rsidR="00BE0DE8">
        <w:rPr>
          <w:lang w:val="en-US"/>
        </w:rPr>
        <w:t>“</w:t>
      </w:r>
      <w:r w:rsidRPr="0076100E">
        <w:rPr>
          <w:lang w:val="en-US"/>
        </w:rPr>
        <w:t>cure</w:t>
      </w:r>
      <w:r w:rsidR="00BE0DE8">
        <w:rPr>
          <w:lang w:val="en-US"/>
        </w:rPr>
        <w:t>”</w:t>
      </w:r>
      <w:r w:rsidRPr="0076100E">
        <w:rPr>
          <w:lang w:val="en-US"/>
        </w:rPr>
        <w:t xml:space="preserve"> their infertility. </w:t>
      </w:r>
    </w:p>
    <w:p w14:paraId="4AE1F711" w14:textId="77777777" w:rsidR="004E209F" w:rsidRPr="0076100E" w:rsidRDefault="004E209F" w:rsidP="00A9643F">
      <w:pPr>
        <w:rPr>
          <w:lang w:val="en-US"/>
        </w:rPr>
      </w:pPr>
    </w:p>
    <w:p w14:paraId="5F808083" w14:textId="0F6522E9" w:rsidR="00CE27A1" w:rsidRPr="0076100E" w:rsidRDefault="00CE27A1" w:rsidP="00A9643F">
      <w:pPr>
        <w:rPr>
          <w:lang w:val="en-US"/>
        </w:rPr>
      </w:pPr>
      <w:r w:rsidRPr="0076100E">
        <w:rPr>
          <w:lang w:val="en-US"/>
        </w:rPr>
        <w:t>However, the ART market has not simply replicated itself as it has diffused into these rural areas, but has</w:t>
      </w:r>
      <w:r w:rsidR="00BE0DE8">
        <w:rPr>
          <w:lang w:val="en-US"/>
        </w:rPr>
        <w:t>,</w:t>
      </w:r>
      <w:r w:rsidRPr="0076100E">
        <w:rPr>
          <w:lang w:val="en-US"/>
        </w:rPr>
        <w:t xml:space="preserve"> instead, fragmented. In some quarters</w:t>
      </w:r>
      <w:r w:rsidR="00BE0DE8">
        <w:rPr>
          <w:lang w:val="en-US"/>
        </w:rPr>
        <w:t>,</w:t>
      </w:r>
      <w:r w:rsidRPr="0076100E">
        <w:rPr>
          <w:lang w:val="en-US"/>
        </w:rPr>
        <w:t xml:space="preserve"> service standards have been maintained, but</w:t>
      </w:r>
      <w:r w:rsidR="00BE0DE8">
        <w:rPr>
          <w:lang w:val="en-US"/>
        </w:rPr>
        <w:t>,</w:t>
      </w:r>
      <w:r w:rsidRPr="0076100E">
        <w:rPr>
          <w:lang w:val="en-US"/>
        </w:rPr>
        <w:t xml:space="preserve"> in many others, they have devolved alarmingly into the shabbiest kind of service provision, one that bears almost no resemblance to that provided to the metropolitan elites of India. This form of ART provision, which operates as a mere shadow of its ideal self, creates</w:t>
      </w:r>
      <w:r w:rsidR="001D6EE2">
        <w:rPr>
          <w:lang w:val="en-US"/>
        </w:rPr>
        <w:t xml:space="preserve"> </w:t>
      </w:r>
      <w:r w:rsidRPr="0076100E">
        <w:rPr>
          <w:lang w:val="en-US"/>
        </w:rPr>
        <w:t xml:space="preserve">what we term </w:t>
      </w:r>
      <w:r w:rsidR="00BE0DE8">
        <w:rPr>
          <w:lang w:val="en-US"/>
        </w:rPr>
        <w:t>“</w:t>
      </w:r>
      <w:r w:rsidRPr="0076100E">
        <w:rPr>
          <w:lang w:val="en-US"/>
        </w:rPr>
        <w:t>perverse markets</w:t>
      </w:r>
      <w:r w:rsidR="00BE0DE8">
        <w:rPr>
          <w:lang w:val="en-US"/>
        </w:rPr>
        <w:t>”</w:t>
      </w:r>
      <w:r w:rsidRPr="0076100E">
        <w:rPr>
          <w:lang w:val="en-US"/>
        </w:rPr>
        <w:t>: those whose continued economic growth and geographic expansion is predicated on the sale of treatments and interventions that are unlikely to effectively address, and may even exacerbate, the problem they purportedly seek to solve</w:t>
      </w:r>
      <w:r w:rsidR="001D6EE2">
        <w:rPr>
          <w:lang w:val="en-US"/>
        </w:rPr>
        <w:t>.</w:t>
      </w:r>
      <w:r w:rsidR="000D2BEC" w:rsidRPr="0033355E">
        <w:rPr>
          <w:vertAlign w:val="superscript"/>
          <w:lang w:val="en-US"/>
        </w:rPr>
        <w:t>6</w:t>
      </w:r>
      <w:r w:rsidRPr="0033355E">
        <w:rPr>
          <w:vertAlign w:val="superscript"/>
          <w:lang w:val="en-US"/>
        </w:rPr>
        <w:t xml:space="preserve"> </w:t>
      </w:r>
      <w:r w:rsidRPr="0076100E">
        <w:rPr>
          <w:lang w:val="en-US"/>
        </w:rPr>
        <w:t xml:space="preserve">This iteration of a perverse ART market caters to a specific population, a population of less affluent, less informed, less aware subjects: the subaltern infertile class of India’s rural districts. </w:t>
      </w:r>
    </w:p>
    <w:p w14:paraId="2FFD5CB6" w14:textId="77777777" w:rsidR="004E209F" w:rsidRPr="0076100E" w:rsidRDefault="004E209F" w:rsidP="00A9643F">
      <w:pPr>
        <w:rPr>
          <w:lang w:val="en-US"/>
        </w:rPr>
      </w:pPr>
    </w:p>
    <w:p w14:paraId="5FCF07CA" w14:textId="1C821CB6" w:rsidR="00CE27A1" w:rsidRPr="0076100E" w:rsidRDefault="00CE27A1" w:rsidP="00A9643F">
      <w:pPr>
        <w:rPr>
          <w:lang w:val="en-US"/>
        </w:rPr>
      </w:pPr>
      <w:r w:rsidRPr="0076100E">
        <w:rPr>
          <w:lang w:val="en-US"/>
        </w:rPr>
        <w:lastRenderedPageBreak/>
        <w:t xml:space="preserve">In syncing itself with the different socio-cultural coordinates of this new space, service provision itself has become disjointed and unscrupulous, creating, in the process, some extremely adverse implications for client care. Much attention has been focused in recent years on the purported subjugation of those Indian women who have been drawn into the service of the ART industry as producers of vital clinical </w:t>
      </w:r>
      <w:r w:rsidR="00366D8D">
        <w:rPr>
          <w:lang w:val="en-US"/>
        </w:rPr>
        <w:t>labor</w:t>
      </w:r>
      <w:r w:rsidR="00BB536E">
        <w:rPr>
          <w:lang w:val="en-US"/>
        </w:rPr>
        <w:t>,</w:t>
      </w:r>
      <w:r w:rsidRPr="0076100E">
        <w:rPr>
          <w:lang w:val="en-US"/>
        </w:rPr>
        <w:t xml:space="preserve"> including surrogacy and egg donation (Cooper and Waldby 2014</w:t>
      </w:r>
      <w:r w:rsidR="00F92B25" w:rsidRPr="0076100E">
        <w:rPr>
          <w:lang w:val="en-US"/>
        </w:rPr>
        <w:t xml:space="preserve">; </w:t>
      </w:r>
      <w:r w:rsidRPr="0076100E">
        <w:rPr>
          <w:lang w:val="en-US"/>
        </w:rPr>
        <w:t>Pande 2014</w:t>
      </w:r>
      <w:r w:rsidR="00F92B25" w:rsidRPr="0076100E">
        <w:rPr>
          <w:lang w:val="en-US"/>
        </w:rPr>
        <w:t xml:space="preserve">; </w:t>
      </w:r>
      <w:r w:rsidRPr="0076100E">
        <w:rPr>
          <w:lang w:val="en-US"/>
        </w:rPr>
        <w:t>Rudrappa 2015</w:t>
      </w:r>
      <w:r w:rsidR="00F92B25" w:rsidRPr="0076100E">
        <w:rPr>
          <w:lang w:val="en-US"/>
        </w:rPr>
        <w:t xml:space="preserve">; </w:t>
      </w:r>
      <w:r w:rsidRPr="0076100E">
        <w:rPr>
          <w:lang w:val="en-US"/>
        </w:rPr>
        <w:t>Vora 2015). These represent, however, but a tiny fraction of the women who are now being much more crudely exploited by the lowest echelons of the ART industry in India today. These service providers have been very accommodating and inclusive of poor women who have been beckoned and incentivized to participate in this perverse market, one cynically customized to maximize the returns that can be secured from their lack of awareness an</w:t>
      </w:r>
      <w:r w:rsidR="00533EC2">
        <w:rPr>
          <w:lang w:val="en-US"/>
        </w:rPr>
        <w:t>d knowledge. An economy of high-cost/low-</w:t>
      </w:r>
      <w:r w:rsidRPr="0076100E">
        <w:rPr>
          <w:lang w:val="en-US"/>
        </w:rPr>
        <w:t xml:space="preserve">quality treatment provision coupled with exceptionally poor information dissemination and non-existent or weakly formulated consent regimes has thus unfolded and become normative within this space. The owner and director of a leading IVF turnkey provider in an Indian metropolis that has helped set up more than </w:t>
      </w:r>
      <w:r w:rsidR="00DB3105">
        <w:rPr>
          <w:lang w:val="en-US"/>
        </w:rPr>
        <w:t>two hundred</w:t>
      </w:r>
      <w:r w:rsidRPr="0076100E">
        <w:rPr>
          <w:lang w:val="en-US"/>
        </w:rPr>
        <w:t xml:space="preserve"> ART clinics across India and several dozens in other countries, reflected on the circumstances that have led to the emergence of this subpar iteration of IVF and </w:t>
      </w:r>
      <w:r w:rsidR="00B32337">
        <w:rPr>
          <w:lang w:val="en-US"/>
        </w:rPr>
        <w:t>its</w:t>
      </w:r>
      <w:r w:rsidRPr="0076100E">
        <w:rPr>
          <w:lang w:val="en-US"/>
        </w:rPr>
        <w:t xml:space="preserve"> implications for patient health: </w:t>
      </w:r>
    </w:p>
    <w:p w14:paraId="1087720C" w14:textId="77777777" w:rsidR="00CE27A1" w:rsidRPr="0076100E" w:rsidRDefault="00CE27A1" w:rsidP="00A9643F">
      <w:pPr>
        <w:rPr>
          <w:lang w:val="en-US"/>
        </w:rPr>
      </w:pPr>
    </w:p>
    <w:p w14:paraId="2F6C6C34" w14:textId="0D0F8F73" w:rsidR="00CE27A1" w:rsidRPr="0076100E" w:rsidRDefault="00CE27A1" w:rsidP="0033355E">
      <w:pPr>
        <w:pStyle w:val="TextQuotes"/>
        <w:rPr>
          <w:lang w:val="en-US"/>
        </w:rPr>
      </w:pPr>
      <w:r w:rsidRPr="0076100E">
        <w:rPr>
          <w:lang w:val="en-US"/>
        </w:rPr>
        <w:t>Many B-town clinics and those further into the interior promise cheaper rates than what clinics in Mumbai or Delhi offer. But such cheaper rates are impossible to sustain in real life: see, of the total cost they incur, the maximum is for the medicines they use, and the prices of medicines are the same whether a clinic in Mumbai buys them or one in a B-town buys them. The manufacturer of the drugs will not give extra discounts to the suburban clinic! So, what happens then? The suburban clinics shall have to make up for the lower costs in some way. They do that by luring the patient into more cycles than she needs. It’s a vicious and tragic chain</w:t>
      </w:r>
      <w:r w:rsidR="0056353E">
        <w:rPr>
          <w:lang w:val="en-US"/>
        </w:rPr>
        <w:t>,</w:t>
      </w:r>
      <w:r w:rsidRPr="0076100E">
        <w:rPr>
          <w:lang w:val="en-US"/>
        </w:rPr>
        <w:t xml:space="preserve"> actually. The patients get trapped once they enter these clinics, these women are usually not well informed, who do not know how to browse proper literature on the internet and so on; they would usually do what their in-laws or husband says. And for the family who has taken the bold step of confronting their infertility and come to the clinic, there is not another easy second option</w:t>
      </w:r>
      <w:r w:rsidR="0056353E">
        <w:rPr>
          <w:lang w:val="en-US"/>
        </w:rPr>
        <w:t>—</w:t>
      </w:r>
      <w:r w:rsidRPr="0076100E">
        <w:rPr>
          <w:lang w:val="en-US"/>
        </w:rPr>
        <w:t>the next nearest clinic is probably in the city, many kilomete</w:t>
      </w:r>
      <w:r w:rsidR="0083099A">
        <w:rPr>
          <w:lang w:val="en-US"/>
        </w:rPr>
        <w:t>r</w:t>
      </w:r>
      <w:r w:rsidRPr="0076100E">
        <w:rPr>
          <w:lang w:val="en-US"/>
        </w:rPr>
        <w:t>s away. These patients are effectively trapped. Once they have begun the cycles</w:t>
      </w:r>
      <w:r w:rsidR="00657218">
        <w:rPr>
          <w:lang w:val="en-US"/>
        </w:rPr>
        <w:t>,</w:t>
      </w:r>
      <w:r w:rsidRPr="0076100E">
        <w:rPr>
          <w:lang w:val="en-US"/>
        </w:rPr>
        <w:t xml:space="preserve"> they feel probably some sort of moral compulsion to go on until either they get pregnant, or the doctor gives up. The latter, as you understand, happens very late.</w:t>
      </w:r>
      <w:r w:rsidR="00657218">
        <w:rPr>
          <w:lang w:val="en-US"/>
        </w:rPr>
        <w:t xml:space="preserve"> </w:t>
      </w:r>
      <w:r w:rsidRPr="0076100E">
        <w:rPr>
          <w:lang w:val="en-US"/>
        </w:rPr>
        <w:t>(Owner and director of a major ART Turnkey business, Mumbai, March</w:t>
      </w:r>
      <w:r w:rsidR="00657218">
        <w:rPr>
          <w:lang w:val="en-US"/>
        </w:rPr>
        <w:t xml:space="preserve"> 21,</w:t>
      </w:r>
      <w:r w:rsidRPr="0076100E">
        <w:rPr>
          <w:lang w:val="en-US"/>
        </w:rPr>
        <w:t xml:space="preserve"> 2017) </w:t>
      </w:r>
    </w:p>
    <w:p w14:paraId="745A0CAF" w14:textId="77777777" w:rsidR="00CE27A1" w:rsidRPr="0076100E" w:rsidRDefault="00CE27A1" w:rsidP="00671D4E">
      <w:pPr>
        <w:rPr>
          <w:lang w:val="en-US"/>
        </w:rPr>
      </w:pPr>
    </w:p>
    <w:p w14:paraId="6D7FC634" w14:textId="369134BD" w:rsidR="00CE27A1" w:rsidRPr="0076100E" w:rsidRDefault="00CE27A1" w:rsidP="00A9643F">
      <w:pPr>
        <w:rPr>
          <w:lang w:val="en-US"/>
        </w:rPr>
      </w:pPr>
      <w:r w:rsidRPr="0076100E">
        <w:rPr>
          <w:lang w:val="en-US"/>
        </w:rPr>
        <w:t xml:space="preserve">Although many of these lower order clinics are generically branded as offering IVF most are essentially ovulation induction clinics (in other words, </w:t>
      </w:r>
      <w:r w:rsidR="008D1709">
        <w:rPr>
          <w:lang w:val="en-US"/>
        </w:rPr>
        <w:t>i</w:t>
      </w:r>
      <w:r w:rsidRPr="0076100E">
        <w:rPr>
          <w:lang w:val="en-US"/>
        </w:rPr>
        <w:t xml:space="preserve">ntrauterine </w:t>
      </w:r>
      <w:r w:rsidRPr="0076100E">
        <w:rPr>
          <w:lang w:val="en-US"/>
        </w:rPr>
        <w:lastRenderedPageBreak/>
        <w:t>insemination clinics</w:t>
      </w:r>
      <w:r w:rsidR="008D1709">
        <w:rPr>
          <w:lang w:val="en-US"/>
        </w:rPr>
        <w:t xml:space="preserve"> [</w:t>
      </w:r>
      <w:r w:rsidR="008D1709" w:rsidRPr="0076100E">
        <w:rPr>
          <w:lang w:val="en-US"/>
        </w:rPr>
        <w:t>IUI</w:t>
      </w:r>
      <w:r w:rsidR="008D1709">
        <w:rPr>
          <w:lang w:val="en-US"/>
        </w:rPr>
        <w:t>]</w:t>
      </w:r>
      <w:r w:rsidRPr="0076100E">
        <w:rPr>
          <w:lang w:val="en-US"/>
        </w:rPr>
        <w:t>) and are run by clinicians with only very basic fertility training. They have no laboratory facilities and primarily offer services such as oral ovarian stimulation drugs and intrauterine insemination. The old</w:t>
      </w:r>
      <w:r w:rsidR="004C6DB2">
        <w:rPr>
          <w:lang w:val="en-US"/>
        </w:rPr>
        <w:t>-</w:t>
      </w:r>
      <w:r w:rsidRPr="0076100E">
        <w:rPr>
          <w:lang w:val="en-US"/>
        </w:rPr>
        <w:t>school urinary</w:t>
      </w:r>
      <w:r w:rsidR="004C6DB2">
        <w:rPr>
          <w:lang w:val="en-US"/>
        </w:rPr>
        <w:t>-</w:t>
      </w:r>
      <w:r w:rsidRPr="0076100E">
        <w:rPr>
          <w:lang w:val="en-US"/>
        </w:rPr>
        <w:t xml:space="preserve">derived gonadotrophins that they prescribe (such as clomiphene) are comparatively less expensive and in many cases less effective than more sophisticated recombinant gonadotrophins offered in metropolitan IVF </w:t>
      </w:r>
      <w:r w:rsidR="007E0349" w:rsidRPr="0076100E">
        <w:rPr>
          <w:lang w:val="en-US"/>
        </w:rPr>
        <w:t>center</w:t>
      </w:r>
      <w:r w:rsidRPr="0076100E">
        <w:rPr>
          <w:lang w:val="en-US"/>
        </w:rPr>
        <w:t xml:space="preserve">s, and practitioners consequently make less profit per cycle when administering them. Most of the clinician’s income is therefore derived from the obstetric delivery of the child, when conceived. There is, therefore, a perverse incentive to retain the patient until conception is achieved. Lacking equipment, expertise, or in some cases, simply the desire to scan patients, these </w:t>
      </w:r>
      <w:r w:rsidR="004C6DB2">
        <w:rPr>
          <w:lang w:val="en-US"/>
        </w:rPr>
        <w:t>“</w:t>
      </w:r>
      <w:r w:rsidRPr="0076100E">
        <w:rPr>
          <w:lang w:val="en-US"/>
        </w:rPr>
        <w:t>specialists</w:t>
      </w:r>
      <w:r w:rsidR="004C6DB2">
        <w:rPr>
          <w:lang w:val="en-US"/>
        </w:rPr>
        <w:t>”</w:t>
      </w:r>
      <w:r w:rsidRPr="0076100E">
        <w:rPr>
          <w:lang w:val="en-US"/>
        </w:rPr>
        <w:t xml:space="preserve"> exploit their new subaltern consumer base by binding (sometimes even contractually) this vulnerable population into what might be described as extended regimes of indentured therapy</w:t>
      </w:r>
      <w:r w:rsidR="0068255F">
        <w:rPr>
          <w:lang w:val="en-US"/>
        </w:rPr>
        <w:t xml:space="preserve"> </w:t>
      </w:r>
      <w:r w:rsidRPr="0076100E">
        <w:rPr>
          <w:lang w:val="en-US"/>
        </w:rPr>
        <w:t xml:space="preserve">that are, in many instances, technically incapable of delivering the remedies they purport to supply. </w:t>
      </w:r>
    </w:p>
    <w:p w14:paraId="62E44BCA" w14:textId="77777777" w:rsidR="00CE27A1" w:rsidRPr="0076100E" w:rsidRDefault="00CE27A1" w:rsidP="00A9643F">
      <w:pPr>
        <w:rPr>
          <w:lang w:val="en-US"/>
        </w:rPr>
      </w:pPr>
    </w:p>
    <w:p w14:paraId="59E3A563" w14:textId="5AF6017C" w:rsidR="00CE27A1" w:rsidRPr="0076100E" w:rsidRDefault="00CE27A1" w:rsidP="00A9643F">
      <w:pPr>
        <w:rPr>
          <w:lang w:val="en-US"/>
        </w:rPr>
      </w:pPr>
      <w:r w:rsidRPr="0076100E">
        <w:rPr>
          <w:lang w:val="en-US"/>
        </w:rPr>
        <w:t>As one Indian multinational pharmaceutical manager explained</w:t>
      </w:r>
      <w:r w:rsidR="008F3CEE">
        <w:rPr>
          <w:lang w:val="en-US"/>
        </w:rPr>
        <w:t>,</w:t>
      </w:r>
    </w:p>
    <w:p w14:paraId="060E8159" w14:textId="77777777" w:rsidR="00CE27A1" w:rsidRPr="0076100E" w:rsidRDefault="00CE27A1" w:rsidP="00A9643F">
      <w:pPr>
        <w:rPr>
          <w:lang w:val="en-US"/>
        </w:rPr>
      </w:pPr>
    </w:p>
    <w:p w14:paraId="4FD8CF79" w14:textId="12654B40" w:rsidR="00CE27A1" w:rsidRPr="0076100E" w:rsidRDefault="00CE27A1" w:rsidP="008D1710">
      <w:pPr>
        <w:pStyle w:val="TextQuotes"/>
        <w:rPr>
          <w:lang w:val="en-US"/>
        </w:rPr>
      </w:pPr>
      <w:r w:rsidRPr="0076100E">
        <w:rPr>
          <w:lang w:val="en-US"/>
        </w:rPr>
        <w:t>What is happening, one of the challenges in India</w:t>
      </w:r>
      <w:r w:rsidR="0073484C">
        <w:rPr>
          <w:lang w:val="en-US"/>
        </w:rPr>
        <w:t>,</w:t>
      </w:r>
      <w:r w:rsidRPr="0076100E">
        <w:rPr>
          <w:lang w:val="en-US"/>
        </w:rPr>
        <w:t xml:space="preserve"> is that all IUI doctors technically, as per the [ICMR] guidelines should not do more than three IUIs and you should then refer patients for an IVF, if the prognosis warrants it. But what happens is that most of these IUI practitioners try to keep the patients along with themselves and keep delaying the process of sending the patients from them to IVF…By the time they reach a real IVF </w:t>
      </w:r>
      <w:r w:rsidR="007E0349" w:rsidRPr="0076100E">
        <w:rPr>
          <w:lang w:val="en-US"/>
        </w:rPr>
        <w:t>center</w:t>
      </w:r>
      <w:r w:rsidRPr="0076100E">
        <w:rPr>
          <w:lang w:val="en-US"/>
        </w:rPr>
        <w:t>, with all the capabilities, they [the female patients] have either lost their reserve for their eggs or they would miss out in terms of age, and the endometrium and the quality of the eggs would be really much poor. All those complications arise because these guys do not want to lose the financial benefit which they would get if the pregnancy is getting delivered at the same clinic where they do it. They have fear that if I give the patient to some IVF doctor, my patient will not come back to me for obstetrics practice, which in India is around 10 to 15 thousand (rupees) depending on the town. (Manager of a multinational pharmaceutical company, Delhi</w:t>
      </w:r>
      <w:r w:rsidR="00567215">
        <w:rPr>
          <w:lang w:val="en-US"/>
        </w:rPr>
        <w:t>,</w:t>
      </w:r>
      <w:r w:rsidRPr="0076100E">
        <w:rPr>
          <w:lang w:val="en-US"/>
        </w:rPr>
        <w:t xml:space="preserve"> June </w:t>
      </w:r>
      <w:r w:rsidR="00567215">
        <w:rPr>
          <w:lang w:val="en-US"/>
        </w:rPr>
        <w:t xml:space="preserve">26, </w:t>
      </w:r>
      <w:r w:rsidRPr="0076100E">
        <w:rPr>
          <w:lang w:val="en-US"/>
        </w:rPr>
        <w:t>2014)</w:t>
      </w:r>
    </w:p>
    <w:p w14:paraId="50D0EBF6" w14:textId="77777777" w:rsidR="00CE27A1" w:rsidRPr="0076100E" w:rsidRDefault="00CE27A1" w:rsidP="00671D4E">
      <w:pPr>
        <w:rPr>
          <w:lang w:val="en-US"/>
        </w:rPr>
      </w:pPr>
      <w:bookmarkStart w:id="3" w:name="_Hlk81222218"/>
    </w:p>
    <w:p w14:paraId="4B9C33BE" w14:textId="3B085EC3" w:rsidR="00CE27A1" w:rsidRPr="0076100E" w:rsidRDefault="00CE27A1" w:rsidP="00A9643F">
      <w:pPr>
        <w:rPr>
          <w:lang w:val="en-US"/>
        </w:rPr>
      </w:pPr>
      <w:r w:rsidRPr="0076100E">
        <w:rPr>
          <w:lang w:val="en-US"/>
        </w:rPr>
        <w:t>The clients who visit these clinics are typically drawn from the semi-urban and rural populace. Often already highly stigmat</w:t>
      </w:r>
      <w:r w:rsidR="00956839" w:rsidRPr="0076100E">
        <w:rPr>
          <w:lang w:val="en-US"/>
        </w:rPr>
        <w:t>ized</w:t>
      </w:r>
      <w:r w:rsidRPr="0076100E">
        <w:rPr>
          <w:lang w:val="en-US"/>
        </w:rPr>
        <w:t xml:space="preserve"> because of their infertility, they also lack access to education, and technical information on ARTs. Such women frequently lack autonomy and remain dependent on their husbands and wider marital family for all reproductive decision-making. When such clients, already so marginal</w:t>
      </w:r>
      <w:r w:rsidR="00956839" w:rsidRPr="0076100E">
        <w:rPr>
          <w:lang w:val="en-US"/>
        </w:rPr>
        <w:t>ized</w:t>
      </w:r>
      <w:r w:rsidRPr="0076100E">
        <w:rPr>
          <w:lang w:val="en-US"/>
        </w:rPr>
        <w:t xml:space="preserve">, are further ensnared by the perverse strategies of the IUI clinics, the compounded consequences are indeed profoundly adverse and unethical. </w:t>
      </w:r>
      <w:bookmarkEnd w:id="3"/>
      <w:r w:rsidRPr="0076100E">
        <w:rPr>
          <w:lang w:val="en-US"/>
        </w:rPr>
        <w:t xml:space="preserve">As cycle after cycle of fruitless hyperstimulation occurs, their ovarian reserves plummet whilst the cost of treatment continues to rise, miring them, their </w:t>
      </w:r>
      <w:r w:rsidRPr="0076100E">
        <w:rPr>
          <w:lang w:val="en-US"/>
        </w:rPr>
        <w:lastRenderedPageBreak/>
        <w:t>partners</w:t>
      </w:r>
      <w:r w:rsidR="00344420">
        <w:rPr>
          <w:lang w:val="en-US"/>
        </w:rPr>
        <w:t xml:space="preserve">, </w:t>
      </w:r>
      <w:r w:rsidRPr="0076100E">
        <w:rPr>
          <w:lang w:val="en-US"/>
        </w:rPr>
        <w:t xml:space="preserve">and family in ever greater indebtedness. Only a tiny minority of such patients eventually manage to make their way to more sophisticated ART facilities in larger metro </w:t>
      </w:r>
      <w:r w:rsidR="007E0349" w:rsidRPr="0076100E">
        <w:rPr>
          <w:lang w:val="en-US"/>
        </w:rPr>
        <w:t>center</w:t>
      </w:r>
      <w:r w:rsidRPr="0076100E">
        <w:rPr>
          <w:lang w:val="en-US"/>
        </w:rPr>
        <w:t xml:space="preserve">s through referral. One IVF clinician who directs such a </w:t>
      </w:r>
      <w:r w:rsidR="007E0349" w:rsidRPr="0076100E">
        <w:rPr>
          <w:lang w:val="en-US"/>
        </w:rPr>
        <w:t>center</w:t>
      </w:r>
      <w:r w:rsidRPr="0076100E">
        <w:rPr>
          <w:lang w:val="en-US"/>
        </w:rPr>
        <w:t xml:space="preserve"> in Jaipur shared the acute distress she has experienced in treating women who have been subjected to such poor care that they are now technically, and effectively, more infertile when they reach her office than they were when they first decided to seek medical intervention for infertility</w:t>
      </w:r>
      <w:r w:rsidR="00344420">
        <w:rPr>
          <w:lang w:val="en-US"/>
        </w:rPr>
        <w:t>:</w:t>
      </w:r>
      <w:r w:rsidR="00344420" w:rsidRPr="0076100E">
        <w:rPr>
          <w:lang w:val="en-US"/>
        </w:rPr>
        <w:t xml:space="preserve"> </w:t>
      </w:r>
    </w:p>
    <w:p w14:paraId="79A135B3" w14:textId="77777777" w:rsidR="00CE27A1" w:rsidRPr="0076100E" w:rsidRDefault="00CE27A1" w:rsidP="00A9643F">
      <w:pPr>
        <w:rPr>
          <w:lang w:val="en-US"/>
        </w:rPr>
      </w:pPr>
    </w:p>
    <w:p w14:paraId="565D33D4" w14:textId="66350DEA" w:rsidR="00CE27A1" w:rsidRPr="0076100E" w:rsidRDefault="00CE27A1" w:rsidP="0033355E">
      <w:pPr>
        <w:pStyle w:val="TextQuotes"/>
        <w:rPr>
          <w:lang w:val="en-US"/>
        </w:rPr>
      </w:pPr>
      <w:r w:rsidRPr="0076100E">
        <w:rPr>
          <w:lang w:val="en-US"/>
        </w:rPr>
        <w:t xml:space="preserve">She came to me from this village in Maharashtra; she had not conceived after eight years of marriage and had visited a local ART clinic four years ago. The couple had sold their cattle and mortgaged their farmland for affording </w:t>
      </w:r>
      <w:r w:rsidR="007F188F">
        <w:rPr>
          <w:lang w:val="en-US"/>
        </w:rPr>
        <w:t>ten</w:t>
      </w:r>
      <w:r w:rsidRPr="0033355E">
        <w:rPr>
          <w:lang w:val="en-US"/>
        </w:rPr>
        <w:t xml:space="preserve"> rounds of stimulation cycles over three years.</w:t>
      </w:r>
      <w:r w:rsidRPr="0076100E">
        <w:rPr>
          <w:lang w:val="en-US"/>
        </w:rPr>
        <w:t xml:space="preserve"> Can you believe it?</w:t>
      </w:r>
      <w:r w:rsidR="005C77E5">
        <w:rPr>
          <w:lang w:val="en-US"/>
        </w:rPr>
        <w:t>?</w:t>
      </w:r>
      <w:r w:rsidRPr="0076100E">
        <w:rPr>
          <w:lang w:val="en-US"/>
        </w:rPr>
        <w:t xml:space="preserve"> When they ran out of money, they took a break; the doctor kept on assuring them it would surely happen the next time, until they saw through him and arrived here. I did some tests and realized the woman had blocked fallopian tubes. It was a birth defect! I was so shocked when I understood that the basic tests had not been done for her! Had she gone to a proper doctor at the start, they would not have spent such huge amounts of money, at least. (IVF </w:t>
      </w:r>
      <w:r w:rsidR="00D40045" w:rsidRPr="0076100E">
        <w:rPr>
          <w:lang w:val="en-US"/>
        </w:rPr>
        <w:t>clinician and clinic owner</w:t>
      </w:r>
      <w:r w:rsidRPr="0076100E">
        <w:rPr>
          <w:lang w:val="en-US"/>
        </w:rPr>
        <w:t>, Jaipur</w:t>
      </w:r>
      <w:r w:rsidR="00D40045">
        <w:rPr>
          <w:lang w:val="en-US"/>
        </w:rPr>
        <w:t>,</w:t>
      </w:r>
      <w:r w:rsidRPr="0076100E">
        <w:rPr>
          <w:lang w:val="en-US"/>
        </w:rPr>
        <w:t xml:space="preserve"> August</w:t>
      </w:r>
      <w:r w:rsidR="00D40045">
        <w:rPr>
          <w:lang w:val="en-US"/>
        </w:rPr>
        <w:t xml:space="preserve"> 6</w:t>
      </w:r>
      <w:r w:rsidRPr="0076100E">
        <w:rPr>
          <w:lang w:val="en-US"/>
        </w:rPr>
        <w:t>, 2013)</w:t>
      </w:r>
    </w:p>
    <w:p w14:paraId="5F5898DC" w14:textId="77777777" w:rsidR="00CE27A1" w:rsidRPr="0076100E" w:rsidRDefault="00CE27A1" w:rsidP="00671D4E">
      <w:pPr>
        <w:rPr>
          <w:lang w:val="en-US"/>
        </w:rPr>
      </w:pPr>
    </w:p>
    <w:p w14:paraId="509A32F7" w14:textId="0327EB03" w:rsidR="00CE27A1" w:rsidRPr="0076100E" w:rsidRDefault="00CE27A1" w:rsidP="00671D4E">
      <w:pPr>
        <w:rPr>
          <w:lang w:val="en-US"/>
        </w:rPr>
      </w:pPr>
      <w:r w:rsidRPr="0076100E">
        <w:rPr>
          <w:lang w:val="en-US"/>
        </w:rPr>
        <w:t xml:space="preserve">Leading IVF clinicians in Mumbai drew </w:t>
      </w:r>
      <w:r w:rsidRPr="0068255F">
        <w:rPr>
          <w:lang w:val="en-US"/>
        </w:rPr>
        <w:t>our</w:t>
      </w:r>
      <w:r w:rsidRPr="0076100E">
        <w:rPr>
          <w:lang w:val="en-US"/>
        </w:rPr>
        <w:t xml:space="preserve"> attention to the size of the potential market for ART services in India. With an estimated national population of over 1.1 billion, some 350 million couples are part of the reproductive age group. If only 2 percent of this number are infertile</w:t>
      </w:r>
      <w:r w:rsidR="007C4FB4">
        <w:rPr>
          <w:lang w:val="en-US"/>
        </w:rPr>
        <w:t>,</w:t>
      </w:r>
      <w:r w:rsidRPr="0076100E">
        <w:rPr>
          <w:lang w:val="en-US"/>
        </w:rPr>
        <w:t xml:space="preserve"> the prospective market is still strikingly large, some 7 million couples</w:t>
      </w:r>
      <w:r w:rsidR="00327DB6">
        <w:rPr>
          <w:lang w:val="en-US"/>
        </w:rPr>
        <w:t>—a</w:t>
      </w:r>
      <w:r w:rsidRPr="0076100E">
        <w:rPr>
          <w:lang w:val="en-US"/>
        </w:rPr>
        <w:t xml:space="preserve"> very significant number</w:t>
      </w:r>
      <w:r w:rsidR="003F1D7E" w:rsidRPr="0076100E">
        <w:rPr>
          <w:lang w:val="en-US"/>
        </w:rPr>
        <w:t>.</w:t>
      </w:r>
      <w:r w:rsidRPr="0076100E">
        <w:rPr>
          <w:lang w:val="en-US"/>
        </w:rPr>
        <w:t xml:space="preserve"> It could be argued that the domestic ART industry in India successfully did what its international competitors such as Bourn Hall could not: splitting and devolving their provision, and tailoring their services to meet the highly variegated economic and social conditions, solvency</w:t>
      </w:r>
      <w:r w:rsidR="003D4983">
        <w:rPr>
          <w:lang w:val="en-US"/>
        </w:rPr>
        <w:t>,</w:t>
      </w:r>
      <w:r w:rsidRPr="0076100E">
        <w:rPr>
          <w:lang w:val="en-US"/>
        </w:rPr>
        <w:t xml:space="preserve"> and knowledgeability of a multitude of differently positioned market consumers. The cost</w:t>
      </w:r>
      <w:r w:rsidR="00EA634C">
        <w:rPr>
          <w:lang w:val="en-US"/>
        </w:rPr>
        <w:t>,</w:t>
      </w:r>
      <w:r w:rsidRPr="0076100E">
        <w:rPr>
          <w:lang w:val="en-US"/>
        </w:rPr>
        <w:t xml:space="preserve"> in terms of standards of reproductive care</w:t>
      </w:r>
      <w:r w:rsidR="00EA634C">
        <w:rPr>
          <w:lang w:val="en-US"/>
        </w:rPr>
        <w:t>,</w:t>
      </w:r>
      <w:r w:rsidRPr="0076100E">
        <w:rPr>
          <w:lang w:val="en-US"/>
        </w:rPr>
        <w:t xml:space="preserve"> has yet to be fully measured. It is evident, however, that the degree of penetration of the domestic ART industry across all localities and the </w:t>
      </w:r>
      <w:r w:rsidR="003D4983">
        <w:rPr>
          <w:lang w:val="en-US"/>
        </w:rPr>
        <w:t>“</w:t>
      </w:r>
      <w:r w:rsidRPr="0076100E">
        <w:rPr>
          <w:lang w:val="en-US"/>
        </w:rPr>
        <w:t>local</w:t>
      </w:r>
      <w:r w:rsidR="00956839" w:rsidRPr="0076100E">
        <w:rPr>
          <w:lang w:val="en-US"/>
        </w:rPr>
        <w:t>ized</w:t>
      </w:r>
      <w:r w:rsidRPr="0076100E">
        <w:rPr>
          <w:lang w:val="en-US"/>
        </w:rPr>
        <w:t xml:space="preserve"> calibration</w:t>
      </w:r>
      <w:r w:rsidR="003D4983">
        <w:rPr>
          <w:lang w:val="en-US"/>
        </w:rPr>
        <w:t>”</w:t>
      </w:r>
      <w:r w:rsidRPr="0076100E">
        <w:rPr>
          <w:lang w:val="en-US"/>
        </w:rPr>
        <w:t xml:space="preserve"> of clinical practice did undermine the potential reach of international service providers such as Bourn Hall. </w:t>
      </w:r>
    </w:p>
    <w:p w14:paraId="3028A226" w14:textId="77777777" w:rsidR="00CE27A1" w:rsidRPr="0076100E" w:rsidRDefault="00CE27A1" w:rsidP="00A9643F">
      <w:pPr>
        <w:rPr>
          <w:lang w:val="en-US"/>
        </w:rPr>
      </w:pPr>
    </w:p>
    <w:p w14:paraId="46A21D99" w14:textId="5FADD13D" w:rsidR="00CE27A1" w:rsidRPr="0076100E" w:rsidRDefault="00CE27A1" w:rsidP="00A9643F">
      <w:pPr>
        <w:rPr>
          <w:lang w:val="en-US"/>
        </w:rPr>
      </w:pPr>
      <w:r w:rsidRPr="0076100E">
        <w:rPr>
          <w:lang w:val="en-US"/>
        </w:rPr>
        <w:t>Their prospective colon</w:t>
      </w:r>
      <w:r w:rsidR="00380980" w:rsidRPr="0076100E">
        <w:rPr>
          <w:lang w:val="en-US"/>
        </w:rPr>
        <w:t>ization</w:t>
      </w:r>
      <w:r w:rsidRPr="0076100E">
        <w:rPr>
          <w:lang w:val="en-US"/>
        </w:rPr>
        <w:t xml:space="preserve"> of the domestic ART market was built on the premise that consumers would be drawn to internationally benchmarked five-star service provision that was both highly regulated and protocolized. Importing and working to standards of care set out under guidance published by the UK’s Human </w:t>
      </w:r>
      <w:r w:rsidR="002733A7">
        <w:rPr>
          <w:lang w:val="en-US"/>
        </w:rPr>
        <w:t>Fertilisation</w:t>
      </w:r>
      <w:r w:rsidR="002733A7" w:rsidRPr="0076100E">
        <w:rPr>
          <w:lang w:val="en-US"/>
        </w:rPr>
        <w:t xml:space="preserve"> </w:t>
      </w:r>
      <w:r w:rsidRPr="0076100E">
        <w:rPr>
          <w:lang w:val="en-US"/>
        </w:rPr>
        <w:t xml:space="preserve">and Embryology Authority, the clinic sought to offer what the </w:t>
      </w:r>
      <w:r w:rsidR="00761A5B">
        <w:rPr>
          <w:lang w:val="en-US"/>
        </w:rPr>
        <w:t>f</w:t>
      </w:r>
      <w:r w:rsidRPr="0076100E">
        <w:rPr>
          <w:lang w:val="en-US"/>
        </w:rPr>
        <w:t>irst CEO of Bourn Hall India</w:t>
      </w:r>
      <w:r w:rsidR="00761A5B">
        <w:rPr>
          <w:lang w:val="en-US"/>
        </w:rPr>
        <w:t>,</w:t>
      </w:r>
      <w:r w:rsidRPr="0076100E">
        <w:rPr>
          <w:lang w:val="en-US"/>
        </w:rPr>
        <w:t xml:space="preserve"> Dr</w:t>
      </w:r>
      <w:r w:rsidR="00761A5B">
        <w:rPr>
          <w:lang w:val="en-US"/>
        </w:rPr>
        <w:t>.</w:t>
      </w:r>
      <w:r w:rsidRPr="0076100E">
        <w:rPr>
          <w:lang w:val="en-US"/>
        </w:rPr>
        <w:t xml:space="preserve"> Pravin Kini</w:t>
      </w:r>
      <w:r w:rsidR="00761A5B">
        <w:rPr>
          <w:lang w:val="en-US"/>
        </w:rPr>
        <w:t xml:space="preserve">m </w:t>
      </w:r>
      <w:r w:rsidRPr="0076100E">
        <w:rPr>
          <w:lang w:val="en-US"/>
        </w:rPr>
        <w:t xml:space="preserve">described as “the Louis Vuitton of IVF…promising the same type of treatment one world get in the UK” (Ramanathan 2016, 3). Unlike Indian ART culture, in which provision is dominated by, as one commentator put it, </w:t>
      </w:r>
      <w:r w:rsidR="009407A0">
        <w:rPr>
          <w:lang w:val="en-US"/>
        </w:rPr>
        <w:t>“</w:t>
      </w:r>
      <w:r w:rsidRPr="0076100E">
        <w:rPr>
          <w:lang w:val="en-US"/>
        </w:rPr>
        <w:t>a star</w:t>
      </w:r>
      <w:r w:rsidR="009407A0">
        <w:rPr>
          <w:lang w:val="en-US"/>
        </w:rPr>
        <w:t>-</w:t>
      </w:r>
      <w:r w:rsidRPr="0076100E">
        <w:rPr>
          <w:lang w:val="en-US"/>
        </w:rPr>
        <w:t>doctor</w:t>
      </w:r>
      <w:r w:rsidR="009407A0">
        <w:rPr>
          <w:lang w:val="en-US"/>
        </w:rPr>
        <w:t>-</w:t>
      </w:r>
      <w:r w:rsidRPr="0076100E">
        <w:rPr>
          <w:lang w:val="en-US"/>
        </w:rPr>
        <w:t>driven market</w:t>
      </w:r>
      <w:r w:rsidR="005A1C1E">
        <w:rPr>
          <w:lang w:val="en-US"/>
        </w:rPr>
        <w:t>,</w:t>
      </w:r>
      <w:r w:rsidR="009407A0">
        <w:rPr>
          <w:lang w:val="en-US"/>
        </w:rPr>
        <w:t>”</w:t>
      </w:r>
      <w:r w:rsidRPr="0076100E">
        <w:rPr>
          <w:lang w:val="en-US"/>
        </w:rPr>
        <w:t xml:space="preserve"> Bourn Hall decided </w:t>
      </w:r>
      <w:r w:rsidRPr="0076100E">
        <w:rPr>
          <w:lang w:val="en-US"/>
        </w:rPr>
        <w:lastRenderedPageBreak/>
        <w:t>not to operate on a cult of personality, but rather to populate their clinics with a staff of commensurately trained, if rather anonymous, clinical specialists. Credentialization provided the rationale for charging the maximum the market could bear at up to INR 3 Lakh (approx. 3,000 GBP) per cycle of IVF treatment. Backed by private equity firm</w:t>
      </w:r>
      <w:r w:rsidR="003F6865">
        <w:rPr>
          <w:lang w:val="en-US"/>
        </w:rPr>
        <w:t>s</w:t>
      </w:r>
      <w:r w:rsidRPr="0076100E">
        <w:rPr>
          <w:lang w:val="en-US"/>
        </w:rPr>
        <w:t xml:space="preserve">, Bourn Hall India set up its first clinic in Kochi (Kerala) in 2011, with ambitions to develop a further </w:t>
      </w:r>
      <w:r w:rsidR="00E10DD7">
        <w:rPr>
          <w:lang w:val="en-US"/>
        </w:rPr>
        <w:t>sixteen</w:t>
      </w:r>
      <w:r w:rsidR="00E10DD7" w:rsidRPr="0076100E">
        <w:rPr>
          <w:lang w:val="en-US"/>
        </w:rPr>
        <w:t xml:space="preserve"> </w:t>
      </w:r>
      <w:r w:rsidR="007E0349" w:rsidRPr="0076100E">
        <w:rPr>
          <w:lang w:val="en-US"/>
        </w:rPr>
        <w:t>center</w:t>
      </w:r>
      <w:r w:rsidRPr="0076100E">
        <w:rPr>
          <w:lang w:val="en-US"/>
        </w:rPr>
        <w:t xml:space="preserve">s across India in the following five years.  </w:t>
      </w:r>
    </w:p>
    <w:p w14:paraId="03D27C57" w14:textId="77777777" w:rsidR="00CE27A1" w:rsidRPr="0076100E" w:rsidRDefault="00CE27A1" w:rsidP="00A9643F">
      <w:pPr>
        <w:rPr>
          <w:lang w:val="en-US"/>
        </w:rPr>
      </w:pPr>
    </w:p>
    <w:p w14:paraId="545657B0" w14:textId="092AFD64" w:rsidR="00CE27A1" w:rsidRPr="0076100E" w:rsidRDefault="00CE27A1" w:rsidP="00A9643F">
      <w:pPr>
        <w:rPr>
          <w:lang w:val="en-US"/>
        </w:rPr>
      </w:pPr>
      <w:r w:rsidRPr="0076100E">
        <w:rPr>
          <w:lang w:val="en-US"/>
        </w:rPr>
        <w:t xml:space="preserve">However, even returning </w:t>
      </w:r>
      <w:r w:rsidR="00366D8D">
        <w:rPr>
          <w:lang w:val="en-US"/>
        </w:rPr>
        <w:t>labor</w:t>
      </w:r>
      <w:r w:rsidRPr="0076100E">
        <w:rPr>
          <w:lang w:val="en-US"/>
        </w:rPr>
        <w:t xml:space="preserve">ers from the Gulf states found Bourn Hall’s costs excessive, particularly as they were not discernibly paying for a </w:t>
      </w:r>
      <w:r w:rsidR="00BF01B4">
        <w:rPr>
          <w:lang w:val="en-US"/>
        </w:rPr>
        <w:t>“</w:t>
      </w:r>
      <w:r w:rsidRPr="0076100E">
        <w:rPr>
          <w:lang w:val="en-US"/>
        </w:rPr>
        <w:t>celebrity</w:t>
      </w:r>
      <w:r w:rsidR="00BF01B4">
        <w:rPr>
          <w:lang w:val="en-US"/>
        </w:rPr>
        <w:t>”</w:t>
      </w:r>
      <w:r w:rsidRPr="0076100E">
        <w:rPr>
          <w:lang w:val="en-US"/>
        </w:rPr>
        <w:t xml:space="preserve"> physician. Uptake of Bourn Hall’s service progressively fell as their Indian competitors learnt how to appeal to all strata of the local market, tailoring their provision to service the needs of a highly diversified consumer base right along the fertility chain, driving down costs and driving up belief in success through the production of a culture of clinical reverence. By 2016 Bourn Hall India had been entirely vanquished, the </w:t>
      </w:r>
      <w:r w:rsidR="00BF01B4">
        <w:rPr>
          <w:lang w:val="en-US"/>
        </w:rPr>
        <w:t>sixteen</w:t>
      </w:r>
      <w:r w:rsidR="00BF01B4" w:rsidRPr="0076100E">
        <w:rPr>
          <w:lang w:val="en-US"/>
        </w:rPr>
        <w:t xml:space="preserve"> </w:t>
      </w:r>
      <w:r w:rsidR="007E0349" w:rsidRPr="0076100E">
        <w:rPr>
          <w:lang w:val="en-US"/>
        </w:rPr>
        <w:t>center</w:t>
      </w:r>
      <w:r w:rsidRPr="0076100E">
        <w:rPr>
          <w:lang w:val="en-US"/>
        </w:rPr>
        <w:t>s had failed to materiali</w:t>
      </w:r>
      <w:r w:rsidR="00BF01B4">
        <w:rPr>
          <w:lang w:val="en-US"/>
        </w:rPr>
        <w:t>z</w:t>
      </w:r>
      <w:r w:rsidRPr="0076100E">
        <w:rPr>
          <w:lang w:val="en-US"/>
        </w:rPr>
        <w:t xml:space="preserve">e </w:t>
      </w:r>
      <w:r w:rsidR="00987A33">
        <w:rPr>
          <w:lang w:val="en-US"/>
        </w:rPr>
        <w:t xml:space="preserve">and </w:t>
      </w:r>
      <w:r w:rsidRPr="0076100E">
        <w:rPr>
          <w:lang w:val="en-US"/>
        </w:rPr>
        <w:t xml:space="preserve">despite the intention to invest over Rs 620 crore (nearly </w:t>
      </w:r>
      <w:r w:rsidR="003D2926">
        <w:rPr>
          <w:lang w:val="en-US"/>
        </w:rPr>
        <w:t xml:space="preserve">USD </w:t>
      </w:r>
      <w:r w:rsidRPr="0076100E">
        <w:rPr>
          <w:lang w:val="en-US"/>
        </w:rPr>
        <w:t xml:space="preserve">100 </w:t>
      </w:r>
      <w:r w:rsidR="00181D12">
        <w:rPr>
          <w:lang w:val="en-US"/>
        </w:rPr>
        <w:t>m</w:t>
      </w:r>
      <w:r w:rsidRPr="0076100E">
        <w:rPr>
          <w:lang w:val="en-US"/>
        </w:rPr>
        <w:t>illion), its flagship Kochi clinic ha</w:t>
      </w:r>
      <w:r w:rsidR="00987A33">
        <w:rPr>
          <w:lang w:val="en-US"/>
        </w:rPr>
        <w:t xml:space="preserve">d also </w:t>
      </w:r>
      <w:r w:rsidRPr="0076100E">
        <w:rPr>
          <w:lang w:val="en-US"/>
        </w:rPr>
        <w:t>closed</w:t>
      </w:r>
      <w:r w:rsidR="00987A33">
        <w:rPr>
          <w:lang w:val="en-US"/>
        </w:rPr>
        <w:t>.</w:t>
      </w:r>
      <w:r w:rsidRPr="0076100E">
        <w:rPr>
          <w:lang w:val="en-US"/>
        </w:rPr>
        <w:t xml:space="preserve"> </w:t>
      </w:r>
      <w:r w:rsidR="00987A33" w:rsidRPr="0076100E">
        <w:rPr>
          <w:lang w:val="en-US"/>
        </w:rPr>
        <w:t xml:space="preserve">Although BHI came to admit defeat in the Indian market, its holding company re-invented itself in 2018 as Bourn Hall International-MENA with fresh ambitions to penetrate the Middle Eastern market, particularly the UAE. </w:t>
      </w:r>
      <w:r w:rsidR="002F47A8">
        <w:rPr>
          <w:lang w:val="en-US"/>
        </w:rPr>
        <w:t>Interestingly</w:t>
      </w:r>
      <w:r w:rsidR="00D532C9">
        <w:rPr>
          <w:lang w:val="en-US"/>
        </w:rPr>
        <w:t>, these failed</w:t>
      </w:r>
      <w:r w:rsidR="002F47A8">
        <w:rPr>
          <w:lang w:val="en-US"/>
        </w:rPr>
        <w:t xml:space="preserve"> as well, </w:t>
      </w:r>
      <w:r w:rsidRPr="0076100E">
        <w:rPr>
          <w:lang w:val="en-US"/>
        </w:rPr>
        <w:t>and</w:t>
      </w:r>
      <w:r w:rsidR="002F47A8">
        <w:rPr>
          <w:lang w:val="en-US"/>
        </w:rPr>
        <w:t xml:space="preserve"> </w:t>
      </w:r>
      <w:r w:rsidR="00930CA6">
        <w:rPr>
          <w:lang w:val="en-US"/>
        </w:rPr>
        <w:t xml:space="preserve">the company has since gone through a formal </w:t>
      </w:r>
      <w:r w:rsidRPr="0076100E">
        <w:rPr>
          <w:lang w:val="en-US"/>
        </w:rPr>
        <w:t>liquidation/dissolution process</w:t>
      </w:r>
      <w:r w:rsidR="00DF7D25">
        <w:rPr>
          <w:lang w:val="en-US"/>
        </w:rPr>
        <w:t xml:space="preserve">, being </w:t>
      </w:r>
      <w:r w:rsidR="000A7FB3">
        <w:rPr>
          <w:lang w:val="en-US"/>
        </w:rPr>
        <w:t xml:space="preserve">sold initially to </w:t>
      </w:r>
      <w:r w:rsidR="001C519D">
        <w:rPr>
          <w:lang w:val="en-US"/>
        </w:rPr>
        <w:t>TVM Capital</w:t>
      </w:r>
      <w:r w:rsidR="00A12AA4">
        <w:rPr>
          <w:lang w:val="en-US"/>
        </w:rPr>
        <w:t xml:space="preserve"> Healthcare</w:t>
      </w:r>
      <w:r w:rsidR="000A7FB3">
        <w:rPr>
          <w:lang w:val="en-US"/>
        </w:rPr>
        <w:t xml:space="preserve"> and more recently, in November 2021</w:t>
      </w:r>
      <w:r w:rsidR="00A771AF">
        <w:rPr>
          <w:lang w:val="en-US"/>
        </w:rPr>
        <w:t>,</w:t>
      </w:r>
      <w:r w:rsidR="000A7FB3">
        <w:rPr>
          <w:lang w:val="en-US"/>
        </w:rPr>
        <w:t xml:space="preserve"> to </w:t>
      </w:r>
      <w:r w:rsidR="000A7FB3" w:rsidRPr="000A7FB3">
        <w:rPr>
          <w:lang w:val="en-US"/>
        </w:rPr>
        <w:t>Mediclinic Middle East</w:t>
      </w:r>
      <w:r w:rsidR="00BF7CD0">
        <w:rPr>
          <w:lang w:val="en-US"/>
        </w:rPr>
        <w:t>.</w:t>
      </w:r>
      <w:r w:rsidRPr="0076100E">
        <w:rPr>
          <w:lang w:val="en-US"/>
        </w:rPr>
        <w:t xml:space="preserve"> </w:t>
      </w:r>
      <w:r w:rsidR="006B2586">
        <w:rPr>
          <w:lang w:val="en-US"/>
        </w:rPr>
        <w:t xml:space="preserve">Whether the </w:t>
      </w:r>
      <w:r w:rsidR="00A771AF">
        <w:rPr>
          <w:lang w:val="en-US"/>
        </w:rPr>
        <w:t>“</w:t>
      </w:r>
      <w:r w:rsidR="006B2586">
        <w:rPr>
          <w:lang w:val="en-US"/>
        </w:rPr>
        <w:t>imperial brand</w:t>
      </w:r>
      <w:r w:rsidR="00A771AF">
        <w:rPr>
          <w:lang w:val="en-US"/>
        </w:rPr>
        <w:t>”</w:t>
      </w:r>
      <w:r w:rsidR="006B2586">
        <w:rPr>
          <w:lang w:val="en-US"/>
        </w:rPr>
        <w:t xml:space="preserve"> will </w:t>
      </w:r>
      <w:r w:rsidR="00954CEC">
        <w:rPr>
          <w:lang w:val="en-US"/>
        </w:rPr>
        <w:t xml:space="preserve">prove sufficient to see off further competition from Indian </w:t>
      </w:r>
      <w:r w:rsidR="00816A3F">
        <w:rPr>
          <w:lang w:val="en-US"/>
        </w:rPr>
        <w:t xml:space="preserve">and Middle Eastern </w:t>
      </w:r>
      <w:r w:rsidR="00954CEC">
        <w:rPr>
          <w:lang w:val="en-US"/>
        </w:rPr>
        <w:t xml:space="preserve">ART providers </w:t>
      </w:r>
      <w:r w:rsidR="00816A3F">
        <w:rPr>
          <w:lang w:val="en-US"/>
        </w:rPr>
        <w:t xml:space="preserve">in the MENA region </w:t>
      </w:r>
      <w:r w:rsidR="008228C0">
        <w:rPr>
          <w:lang w:val="en-US"/>
        </w:rPr>
        <w:t>is yet t</w:t>
      </w:r>
      <w:r w:rsidR="0040310D">
        <w:rPr>
          <w:lang w:val="en-US"/>
        </w:rPr>
        <w:t>o</w:t>
      </w:r>
      <w:r w:rsidR="008228C0">
        <w:rPr>
          <w:lang w:val="en-US"/>
        </w:rPr>
        <w:t xml:space="preserve"> be </w:t>
      </w:r>
      <w:r w:rsidR="00C653BD">
        <w:rPr>
          <w:lang w:val="en-US"/>
        </w:rPr>
        <w:t>determined</w:t>
      </w:r>
      <w:r w:rsidR="0040310D">
        <w:rPr>
          <w:lang w:val="en-US"/>
        </w:rPr>
        <w:t>.</w:t>
      </w:r>
    </w:p>
    <w:p w14:paraId="1C830136" w14:textId="526C07CE" w:rsidR="00CE27A1" w:rsidRPr="0076100E" w:rsidRDefault="00CE27A1" w:rsidP="00A9643F">
      <w:pPr>
        <w:rPr>
          <w:lang w:val="en-US"/>
        </w:rPr>
      </w:pPr>
    </w:p>
    <w:p w14:paraId="3944E1A8" w14:textId="56ADCD28" w:rsidR="004E209F" w:rsidRPr="0076100E" w:rsidRDefault="004E209F" w:rsidP="00DF39B5">
      <w:pPr>
        <w:pStyle w:val="Heading3"/>
        <w:rPr>
          <w:lang w:val="en-US"/>
        </w:rPr>
      </w:pPr>
      <w:r w:rsidRPr="0076100E">
        <w:rPr>
          <w:lang w:val="en-US"/>
        </w:rPr>
        <w:t>ART Dreaming II: Reproductive Empires</w:t>
      </w:r>
    </w:p>
    <w:p w14:paraId="690A4B15" w14:textId="17B16373" w:rsidR="004E209F" w:rsidRPr="0076100E" w:rsidRDefault="004E209F" w:rsidP="00A9643F">
      <w:pPr>
        <w:rPr>
          <w:lang w:val="en-US"/>
        </w:rPr>
      </w:pPr>
      <w:r w:rsidRPr="0076100E">
        <w:rPr>
          <w:lang w:val="en-US"/>
        </w:rPr>
        <w:t xml:space="preserve">Bourn Hall and other ART providers from the world’s metropolitan </w:t>
      </w:r>
      <w:r w:rsidR="00B31FF0">
        <w:rPr>
          <w:lang w:val="en-US"/>
        </w:rPr>
        <w:t>n</w:t>
      </w:r>
      <w:r w:rsidRPr="0076100E">
        <w:rPr>
          <w:lang w:val="en-US"/>
        </w:rPr>
        <w:t>orth undoubtedly have a strong coloni</w:t>
      </w:r>
      <w:r w:rsidR="002F60CA">
        <w:rPr>
          <w:lang w:val="en-US"/>
        </w:rPr>
        <w:t>z</w:t>
      </w:r>
      <w:r w:rsidRPr="0076100E">
        <w:rPr>
          <w:lang w:val="en-US"/>
        </w:rPr>
        <w:t>ing instinct, but it is not one that they alone share. India’s most prestigious privately owned clinics, which are led by a select cartel of powerful Mumbai</w:t>
      </w:r>
      <w:r w:rsidR="00457602">
        <w:rPr>
          <w:lang w:val="en-US"/>
        </w:rPr>
        <w:t>-</w:t>
      </w:r>
      <w:r w:rsidRPr="0076100E">
        <w:rPr>
          <w:lang w:val="en-US"/>
        </w:rPr>
        <w:t xml:space="preserve"> and Delhi</w:t>
      </w:r>
      <w:r w:rsidR="00457602">
        <w:rPr>
          <w:lang w:val="en-US"/>
        </w:rPr>
        <w:t>-</w:t>
      </w:r>
      <w:r w:rsidRPr="0076100E">
        <w:rPr>
          <w:lang w:val="en-US"/>
        </w:rPr>
        <w:t xml:space="preserve">based IVF specialists, have spun out their operations from the large metropolitan cities of India into the far-flung corners of India’s most humble rural towns. Their motivations for doing so are undoubtedly complex, but as one insider revealed in interview, highly gendered and inflected with colonialist desires: </w:t>
      </w:r>
    </w:p>
    <w:p w14:paraId="608AD1C3" w14:textId="77777777" w:rsidR="004E209F" w:rsidRPr="0076100E" w:rsidRDefault="004E209F" w:rsidP="00A9643F">
      <w:pPr>
        <w:rPr>
          <w:lang w:val="en-US"/>
        </w:rPr>
      </w:pPr>
    </w:p>
    <w:p w14:paraId="5B0507AE" w14:textId="48E03343" w:rsidR="004E209F" w:rsidRPr="0076100E" w:rsidRDefault="004E209F" w:rsidP="0033355E">
      <w:pPr>
        <w:pStyle w:val="TextQuotes"/>
        <w:rPr>
          <w:lang w:val="en-US"/>
        </w:rPr>
      </w:pPr>
      <w:r w:rsidRPr="0076100E">
        <w:rPr>
          <w:lang w:val="en-US"/>
        </w:rPr>
        <w:t xml:space="preserve">You know these guys, [the leading Indian ART entrepreneurs] they like to think </w:t>
      </w:r>
      <w:r w:rsidR="00457602">
        <w:rPr>
          <w:lang w:val="en-US"/>
        </w:rPr>
        <w:t>“</w:t>
      </w:r>
      <w:r w:rsidRPr="0076100E">
        <w:rPr>
          <w:lang w:val="en-US"/>
        </w:rPr>
        <w:t>we are running the show, we have control, we have power</w:t>
      </w:r>
      <w:r w:rsidR="003F1D7E" w:rsidRPr="0076100E">
        <w:rPr>
          <w:lang w:val="en-US"/>
        </w:rPr>
        <w:t>.”</w:t>
      </w:r>
      <w:r w:rsidRPr="0076100E">
        <w:rPr>
          <w:lang w:val="en-US"/>
        </w:rPr>
        <w:t xml:space="preserve"> One says</w:t>
      </w:r>
      <w:r w:rsidR="00CC7627">
        <w:rPr>
          <w:lang w:val="en-US"/>
        </w:rPr>
        <w:t>,</w:t>
      </w:r>
      <w:r w:rsidRPr="0076100E">
        <w:rPr>
          <w:lang w:val="en-US"/>
        </w:rPr>
        <w:t xml:space="preserve"> </w:t>
      </w:r>
      <w:r w:rsidR="00CC7627">
        <w:rPr>
          <w:lang w:val="en-US"/>
        </w:rPr>
        <w:t>“</w:t>
      </w:r>
      <w:r w:rsidRPr="0076100E">
        <w:rPr>
          <w:lang w:val="en-US"/>
        </w:rPr>
        <w:t>I am running four years, and somebody else will say I am running nine years…well</w:t>
      </w:r>
      <w:r w:rsidR="00F13CD8">
        <w:rPr>
          <w:lang w:val="en-US"/>
        </w:rPr>
        <w:t>,</w:t>
      </w:r>
      <w:r w:rsidRPr="0076100E">
        <w:rPr>
          <w:lang w:val="en-US"/>
        </w:rPr>
        <w:t xml:space="preserve"> I am running twenty-three years and throughout the country!</w:t>
      </w:r>
      <w:r w:rsidR="00F13CD8">
        <w:rPr>
          <w:lang w:val="en-US"/>
        </w:rPr>
        <w:t xml:space="preserve">” </w:t>
      </w:r>
      <w:r w:rsidRPr="0076100E">
        <w:rPr>
          <w:lang w:val="en-US"/>
        </w:rPr>
        <w:t>And surprisingly, I don’t know how I forgot to mention this, they are all males who are doing this, none of them are females. In reproduction</w:t>
      </w:r>
      <w:r w:rsidR="00ED3B79">
        <w:rPr>
          <w:lang w:val="en-US"/>
        </w:rPr>
        <w:t>,</w:t>
      </w:r>
      <w:r w:rsidRPr="0076100E">
        <w:rPr>
          <w:lang w:val="en-US"/>
        </w:rPr>
        <w:t xml:space="preserve"> they have status, you know, because </w:t>
      </w:r>
      <w:r w:rsidR="00193CF6">
        <w:rPr>
          <w:lang w:val="en-US"/>
        </w:rPr>
        <w:lastRenderedPageBreak/>
        <w:t>“</w:t>
      </w:r>
      <w:r w:rsidRPr="0076100E">
        <w:rPr>
          <w:lang w:val="en-US"/>
        </w:rPr>
        <w:t>people are coming, and my apostles are coming, and I have this lady, I have that lady</w:t>
      </w:r>
      <w:r w:rsidR="00193CF6">
        <w:rPr>
          <w:lang w:val="en-US"/>
        </w:rPr>
        <w:t>”</w:t>
      </w:r>
      <w:r w:rsidRPr="0076100E">
        <w:rPr>
          <w:lang w:val="en-US"/>
        </w:rPr>
        <w:t xml:space="preserve"> [the female reproductive specialists they recruit to run their satellite clinics]</w:t>
      </w:r>
      <w:r w:rsidR="004761A2">
        <w:rPr>
          <w:lang w:val="en-US"/>
        </w:rPr>
        <w:t>,</w:t>
      </w:r>
      <w:r w:rsidRPr="0076100E">
        <w:rPr>
          <w:lang w:val="en-US"/>
        </w:rPr>
        <w:t xml:space="preserve"> and that gives them a thrill because they start with a small clinic and they made a big hospital, now they are running fifty hospitals, so it gives them like an empire, and that gives them like an imperial, it’s more like a colonial kind of pleasure, as they try to colonize the country and there are many of them; if you see map of India, they are based in Bombay, they run in Kashmir, they run in Punjab, they run in Assam, and now they are running in Africa too. These people you need to talk…you can’t not talk to them, because these are the mafia, the godfathers who run the business in India. (Clinician and IVF </w:t>
      </w:r>
      <w:r w:rsidR="00984483">
        <w:rPr>
          <w:lang w:val="en-US"/>
        </w:rPr>
        <w:t>c</w:t>
      </w:r>
      <w:r w:rsidRPr="0076100E">
        <w:rPr>
          <w:lang w:val="en-US"/>
        </w:rPr>
        <w:t>linic investor, Mumbai, October</w:t>
      </w:r>
      <w:r w:rsidR="00984483">
        <w:rPr>
          <w:lang w:val="en-US"/>
        </w:rPr>
        <w:t xml:space="preserve"> 5</w:t>
      </w:r>
      <w:r w:rsidRPr="0076100E">
        <w:rPr>
          <w:lang w:val="en-US"/>
        </w:rPr>
        <w:t>, 2014)</w:t>
      </w:r>
    </w:p>
    <w:p w14:paraId="517BEA2C" w14:textId="77777777" w:rsidR="004E209F" w:rsidRPr="0076100E" w:rsidRDefault="004E209F" w:rsidP="00671D4E">
      <w:pPr>
        <w:rPr>
          <w:lang w:val="en-US"/>
        </w:rPr>
      </w:pPr>
      <w:bookmarkStart w:id="4" w:name="_Hlk81223929"/>
    </w:p>
    <w:p w14:paraId="6B04963E" w14:textId="7792E3C2" w:rsidR="004E209F" w:rsidRPr="0076100E" w:rsidRDefault="004E209F" w:rsidP="00A9643F">
      <w:pPr>
        <w:rPr>
          <w:lang w:val="en-US"/>
        </w:rPr>
      </w:pPr>
      <w:r w:rsidRPr="0076100E">
        <w:rPr>
          <w:lang w:val="en-US"/>
        </w:rPr>
        <w:t>Much of their coloni</w:t>
      </w:r>
      <w:r w:rsidR="00DF39B5" w:rsidRPr="0076100E">
        <w:rPr>
          <w:lang w:val="en-US"/>
        </w:rPr>
        <w:t>z</w:t>
      </w:r>
      <w:r w:rsidRPr="0076100E">
        <w:rPr>
          <w:lang w:val="en-US"/>
        </w:rPr>
        <w:t>ing ethos, it could be argued, was learnt at the knee of those prominent European IVF consortiums that first entered the Indian market in the late 1990s and early 2000s</w:t>
      </w:r>
      <w:bookmarkEnd w:id="4"/>
      <w:r w:rsidRPr="0076100E">
        <w:rPr>
          <w:lang w:val="en-US"/>
        </w:rPr>
        <w:t>. At this time</w:t>
      </w:r>
      <w:r w:rsidR="008F31DE">
        <w:rPr>
          <w:lang w:val="en-US"/>
        </w:rPr>
        <w:t>,</w:t>
      </w:r>
      <w:r w:rsidRPr="0076100E">
        <w:rPr>
          <w:lang w:val="en-US"/>
        </w:rPr>
        <w:t xml:space="preserve"> Indian specialists watched as an influx of leading fertility providers from Europe and the UK entered their market, including those such as Bourn Hall, who set about progressively franchising their businesses into larger cities across the subcontinent. Global corporations such as TVM Capital Healthcare later bought holdings in many of these European operations</w:t>
      </w:r>
      <w:r w:rsidR="003D2B8C">
        <w:rPr>
          <w:lang w:val="en-US"/>
        </w:rPr>
        <w:t>,</w:t>
      </w:r>
      <w:r w:rsidRPr="0076100E">
        <w:rPr>
          <w:lang w:val="en-US"/>
        </w:rPr>
        <w:t xml:space="preserve"> enabling them to further extend their reach by creating franchised satellite clinics in emerging markets such as the Africa and the UAE</w:t>
      </w:r>
      <w:r w:rsidR="003D2B8C">
        <w:rPr>
          <w:lang w:val="en-US"/>
        </w:rPr>
        <w:t>.</w:t>
      </w:r>
      <w:r w:rsidR="00826DAD" w:rsidRPr="0033355E">
        <w:rPr>
          <w:vertAlign w:val="superscript"/>
          <w:lang w:val="en-US"/>
        </w:rPr>
        <w:t>7</w:t>
      </w:r>
      <w:r w:rsidRPr="0076100E">
        <w:rPr>
          <w:lang w:val="en-US"/>
        </w:rPr>
        <w:t xml:space="preserve"> Research carried out in sub-Saharan African countries such as Uganda and Ghana show that in 2012</w:t>
      </w:r>
      <w:r w:rsidR="00F47085">
        <w:rPr>
          <w:lang w:val="en-US"/>
        </w:rPr>
        <w:t>–</w:t>
      </w:r>
      <w:r w:rsidRPr="0076100E">
        <w:rPr>
          <w:lang w:val="en-US"/>
        </w:rPr>
        <w:t>13 most local ART providers continued to “obtain support for their professional initiatives” from erstwhile coloni</w:t>
      </w:r>
      <w:r w:rsidR="008322C9">
        <w:rPr>
          <w:lang w:val="en-US"/>
        </w:rPr>
        <w:t>z</w:t>
      </w:r>
      <w:r w:rsidRPr="0076100E">
        <w:rPr>
          <w:lang w:val="en-US"/>
        </w:rPr>
        <w:t>er/first</w:t>
      </w:r>
      <w:r w:rsidR="008322C9">
        <w:rPr>
          <w:lang w:val="en-US"/>
        </w:rPr>
        <w:t>-</w:t>
      </w:r>
      <w:r w:rsidRPr="0076100E">
        <w:rPr>
          <w:lang w:val="en-US"/>
        </w:rPr>
        <w:t xml:space="preserve">world nations such as </w:t>
      </w:r>
      <w:r w:rsidR="00D47807">
        <w:rPr>
          <w:lang w:val="en-US"/>
        </w:rPr>
        <w:t xml:space="preserve">the </w:t>
      </w:r>
      <w:r w:rsidRPr="0076100E">
        <w:rPr>
          <w:lang w:val="en-US"/>
        </w:rPr>
        <w:t>UK</w:t>
      </w:r>
      <w:r w:rsidR="00D47807">
        <w:rPr>
          <w:lang w:val="en-US"/>
        </w:rPr>
        <w:t xml:space="preserve"> and</w:t>
      </w:r>
      <w:r w:rsidRPr="0076100E">
        <w:rPr>
          <w:lang w:val="en-US"/>
        </w:rPr>
        <w:t xml:space="preserve"> Germany </w:t>
      </w:r>
      <w:r w:rsidRPr="0076100E">
        <w:rPr>
          <w:lang w:val="en-US"/>
        </w:rPr>
        <w:fldChar w:fldCharType="begin" w:fldLock="1"/>
      </w:r>
      <w:r w:rsidRPr="0076100E">
        <w:rPr>
          <w:lang w:val="en-US"/>
        </w:rPr>
        <w:instrText>ADDIN CSL_CITATION {"citationItems":[{"id":"ITEM-1","itemData":{"DOI":"10.1080/13557858.2015.1105184","ISSN":"14653419","PMID":"26778613","abstract":"Objectives. Based on our comparative fieldwork in two private fertility clinics in Accra (Ghana) and Kampala (Uganda), we explore the transnational mobility of providers involved in assisted reproductive technologies (ARTs) and analyze how resulting transnational networks influence the realization and appropriation of these therapeutic treatments. By exploring these case studies from developing countries, this article intends to contribute to the field of studies that examine the diversification and complexity of migration and health care. Design. We first summarize the dynamics affecting the health-care systems in Ghana and Uganda over the last decades. Then, we describe the transnational mobility engaged in the two clinics. Through the case studies, we highlight how ARTs are realized and appropriated in the two receiving countries, and the role transnational contacts play within the negotiations of medical ethos and financial interests. By using the concept of medicoscapes, we analyze the worldwide connections between ART providers, the institutions they work in, their medical practices, artifacts, and their regimes of medical knowledge. Result. Transnational professional contacts have been essential to the setup of both clinics offering ARTs in Ghana and Uganda. These contacts developed along colonial and post-colonial links, integrating also south–south relationship. The clinics' directors act as entrepreneurs and creative decision-makers who capitalize on their transnational professional network. The case studies show the diverse transnational entanglements in both clinics and demonstrate the frictions between the doctors’ entrepreneurial interests, medical concerns and cultural values. Conclusion. The transnational professional contacts expose both clinics to varying practices and debates, and make them into sites for negotiating distinct clinical practices. They provoke frictions between entrepreneurial interests and medical concerns including cultural values. In current medicoscapes, in a situation of full absence of any form of financial support and of any national ART regulation in Ghana and Uganda, clinic directors are in the position to apply those practices that fit their interests and local circumstances best.","author":[{"dropping-particle":"","family":"Hörbst","given":"Viola","non-dropping-particle":"","parse-names":false,"suffix":""},{"dropping-particle":"","family":"Gerrits","given":"Trudie","non-dropping-particle":"","parse-names":false,"suffix":""}],"container-title":"Ethnicity and Health","id":"ITEM-1","issue":"4","issued":{"date-parts":[["2016"]]},"page":"357-374","title":"Transnational connections of health professionals: medicoscapes and assisted reproduction in Ghana and Uganda","type":"article-journal","volume":"21"},"uris":["http://www.mendeley.com/documents/?uuid=4bd351f4-bca9-4e75-a71a-efd670cc42da"]}],"mendeley":{"formattedCitation":"(Hörbst and Gerrits, 2016)","plainTextFormattedCitation":"(Hörbst and Gerrits, 2016)","previouslyFormattedCitation":"(Hörbst and Gerrits, 2016)"},"properties":{"noteIndex":0},"schema":"https://github.com/citation-style-language/schema/raw/master/csl-citation.json"}</w:instrText>
      </w:r>
      <w:r w:rsidRPr="0076100E">
        <w:rPr>
          <w:lang w:val="en-US"/>
        </w:rPr>
        <w:fldChar w:fldCharType="separate"/>
      </w:r>
      <w:r w:rsidRPr="0076100E">
        <w:rPr>
          <w:lang w:val="en-US"/>
        </w:rPr>
        <w:t>(Hörbst and Gerrits 2016)</w:t>
      </w:r>
      <w:r w:rsidRPr="0076100E">
        <w:rPr>
          <w:lang w:val="en-US"/>
        </w:rPr>
        <w:fldChar w:fldCharType="end"/>
      </w:r>
      <w:r w:rsidRPr="0076100E">
        <w:rPr>
          <w:lang w:val="en-US"/>
        </w:rPr>
        <w:t>. This research demonstrates how Indian providers have since replaced these traditional colonizers in these countries. The transition is</w:t>
      </w:r>
      <w:r w:rsidR="00D91FD1">
        <w:rPr>
          <w:lang w:val="en-US"/>
        </w:rPr>
        <w:t>,</w:t>
      </w:r>
      <w:r w:rsidRPr="0076100E">
        <w:rPr>
          <w:lang w:val="en-US"/>
        </w:rPr>
        <w:t xml:space="preserve"> of course</w:t>
      </w:r>
      <w:r w:rsidR="00D91FD1">
        <w:rPr>
          <w:lang w:val="en-US"/>
        </w:rPr>
        <w:t>,</w:t>
      </w:r>
      <w:r w:rsidRPr="0076100E">
        <w:rPr>
          <w:lang w:val="en-US"/>
        </w:rPr>
        <w:t xml:space="preserve"> a complex one, initially mirroring the historical dynamics of colonial expansion, in which Indian elites worked alongside the colonial state, acting as a comprador class there to represent and manage the coloni</w:t>
      </w:r>
      <w:r w:rsidR="00FB7340">
        <w:rPr>
          <w:lang w:val="en-US"/>
        </w:rPr>
        <w:t>z</w:t>
      </w:r>
      <w:r w:rsidRPr="0076100E">
        <w:rPr>
          <w:lang w:val="en-US"/>
        </w:rPr>
        <w:t>ers’ interests in Kenya, Nigeria, or Ghana, before finally taking control of the market themselves</w:t>
      </w:r>
      <w:r w:rsidR="00795DBA">
        <w:rPr>
          <w:lang w:val="en-US"/>
        </w:rPr>
        <w:t>.</w:t>
      </w:r>
      <w:r w:rsidR="007644D6" w:rsidRPr="0033355E">
        <w:rPr>
          <w:vertAlign w:val="superscript"/>
          <w:lang w:val="en-US"/>
        </w:rPr>
        <w:t>8</w:t>
      </w:r>
    </w:p>
    <w:p w14:paraId="26D4925F" w14:textId="77777777" w:rsidR="004E209F" w:rsidRPr="0076100E" w:rsidRDefault="004E209F" w:rsidP="00A9643F">
      <w:pPr>
        <w:rPr>
          <w:lang w:val="en-US"/>
        </w:rPr>
      </w:pPr>
    </w:p>
    <w:p w14:paraId="2A04C847" w14:textId="1A58EC15" w:rsidR="004E209F" w:rsidRPr="0076100E" w:rsidRDefault="004E209F" w:rsidP="00A9643F">
      <w:pPr>
        <w:rPr>
          <w:lang w:val="en-US"/>
        </w:rPr>
      </w:pPr>
      <w:r w:rsidRPr="0076100E">
        <w:rPr>
          <w:lang w:val="en-US"/>
        </w:rPr>
        <w:t>The dynamics of this initial project of imperial expansion were very evident to the Indian IVF specialists, such as traveling embryologists, who were employed to service satellite clinics in these developing states. Several expressed deep s</w:t>
      </w:r>
      <w:r w:rsidR="00186143">
        <w:rPr>
          <w:lang w:val="en-US"/>
        </w:rPr>
        <w:t>k</w:t>
      </w:r>
      <w:r w:rsidRPr="0076100E">
        <w:rPr>
          <w:lang w:val="en-US"/>
        </w:rPr>
        <w:t>epticism about the European clinics’ motivations for expanding into these previously underserved markets. Rejecting their public rhetoric, which privileged the altruistic intention to make ARTs more available to the impoverished infertile, they argued, conversely, that such corporations were simply interested in a much more conventional neoliberal process of value extraction. Many complained that the British companies were profiteering from the sale of equipment, media</w:t>
      </w:r>
      <w:r w:rsidR="00C76FD4">
        <w:rPr>
          <w:lang w:val="en-US"/>
        </w:rPr>
        <w:t>,</w:t>
      </w:r>
      <w:r w:rsidRPr="0076100E">
        <w:rPr>
          <w:lang w:val="en-US"/>
        </w:rPr>
        <w:t xml:space="preserve"> and supplies, which Indian providers were prepared to offer at half the cost. In emerging markets such as Africa, British and German companies continued with their metropolitan pricing model, but this met with increasing resistance. It was </w:t>
      </w:r>
      <w:r w:rsidRPr="0076100E">
        <w:rPr>
          <w:lang w:val="en-US"/>
        </w:rPr>
        <w:lastRenderedPageBreak/>
        <w:t>not long</w:t>
      </w:r>
      <w:r w:rsidR="005F57D3">
        <w:rPr>
          <w:lang w:val="en-US"/>
        </w:rPr>
        <w:t>,</w:t>
      </w:r>
      <w:r w:rsidRPr="0076100E">
        <w:rPr>
          <w:lang w:val="en-US"/>
        </w:rPr>
        <w:t xml:space="preserve"> therefore, before India’s two largest IVF turnkey companies</w:t>
      </w:r>
      <w:r w:rsidR="005F57D3">
        <w:rPr>
          <w:lang w:val="en-US"/>
        </w:rPr>
        <w:t>,</w:t>
      </w:r>
      <w:r w:rsidRPr="0076100E">
        <w:rPr>
          <w:lang w:val="en-US"/>
        </w:rPr>
        <w:t xml:space="preserve"> Trivector and Shivani</w:t>
      </w:r>
      <w:r w:rsidR="005F57D3">
        <w:rPr>
          <w:lang w:val="en-US"/>
        </w:rPr>
        <w:t>,</w:t>
      </w:r>
      <w:r w:rsidRPr="0076100E">
        <w:rPr>
          <w:lang w:val="en-US"/>
        </w:rPr>
        <w:t xml:space="preserve"> identified therein an opportunity for their own business expansion. </w:t>
      </w:r>
    </w:p>
    <w:p w14:paraId="4056D7E0" w14:textId="77777777" w:rsidR="004E209F" w:rsidRPr="0076100E" w:rsidRDefault="004E209F" w:rsidP="00A9643F">
      <w:pPr>
        <w:rPr>
          <w:lang w:val="en-US"/>
        </w:rPr>
      </w:pPr>
    </w:p>
    <w:p w14:paraId="14841A19" w14:textId="271F27A4" w:rsidR="004E209F" w:rsidRPr="0076100E" w:rsidRDefault="004E209F" w:rsidP="00A9643F">
      <w:pPr>
        <w:rPr>
          <w:lang w:val="en-US"/>
        </w:rPr>
      </w:pPr>
      <w:r w:rsidRPr="0076100E">
        <w:rPr>
          <w:lang w:val="en-US"/>
        </w:rPr>
        <w:t xml:space="preserve">Playing directly on Africa’s concerns about imperialist </w:t>
      </w:r>
      <w:r w:rsidR="00761F23">
        <w:rPr>
          <w:lang w:val="en-US"/>
        </w:rPr>
        <w:t>behavior</w:t>
      </w:r>
      <w:r w:rsidRPr="0076100E">
        <w:rPr>
          <w:lang w:val="en-US"/>
        </w:rPr>
        <w:t xml:space="preserve"> on the part of these British and German IVF providers, and having been subject to similar processes of value extraction themselves, leading Indian providers set about offering sub-Saharan African entrepreneurs new lifelines: cut</w:t>
      </w:r>
      <w:r w:rsidR="00DE2937">
        <w:rPr>
          <w:lang w:val="en-US"/>
        </w:rPr>
        <w:t>-</w:t>
      </w:r>
      <w:r w:rsidRPr="0076100E">
        <w:rPr>
          <w:lang w:val="en-US"/>
        </w:rPr>
        <w:t xml:space="preserve">rate supplies in exchange for their agreement to become satellites of leading Indian IVF chains such as Fortis Healthcare and Rotunda, thereby creating a kind of anti-colonial capitalist fertility chain. As the </w:t>
      </w:r>
      <w:r w:rsidR="00192AA7">
        <w:rPr>
          <w:lang w:val="en-US"/>
        </w:rPr>
        <w:t>d</w:t>
      </w:r>
      <w:r w:rsidRPr="0076100E">
        <w:rPr>
          <w:lang w:val="en-US"/>
        </w:rPr>
        <w:t>irector of one such enterprise explained:</w:t>
      </w:r>
    </w:p>
    <w:p w14:paraId="17ECF8B3" w14:textId="77777777" w:rsidR="004E209F" w:rsidRPr="0076100E" w:rsidRDefault="004E209F" w:rsidP="00A9643F">
      <w:pPr>
        <w:rPr>
          <w:lang w:val="en-US"/>
        </w:rPr>
      </w:pPr>
    </w:p>
    <w:p w14:paraId="68E0FFE8" w14:textId="36A0A3EB" w:rsidR="004E209F" w:rsidRPr="0076100E" w:rsidRDefault="004E209F" w:rsidP="0033355E">
      <w:pPr>
        <w:pStyle w:val="TextQuotes"/>
      </w:pPr>
      <w:r w:rsidRPr="0076100E">
        <w:t>The Western companies were really exploiting these Africans. But they [the UK and German corporations] have gone out from Africa completely now because nobody trusts them. I was very surprised as I go to a clinic in Ghana [to practice IVF] and I was very surprised that if they want to buy a British product</w:t>
      </w:r>
      <w:r w:rsidR="00EF1DB4">
        <w:t>,</w:t>
      </w:r>
      <w:r w:rsidRPr="0076100E">
        <w:t xml:space="preserve"> they don’t buy it from the British company directly</w:t>
      </w:r>
      <w:r w:rsidR="00EF1DB4">
        <w:t xml:space="preserve">; </w:t>
      </w:r>
      <w:r w:rsidRPr="0076100E">
        <w:t xml:space="preserve">they now go to an Indian agent here. So, there is a big deficit of trust in Africa now towards those </w:t>
      </w:r>
      <w:r w:rsidR="003B4913">
        <w:t xml:space="preserve">[European] </w:t>
      </w:r>
      <w:r w:rsidRPr="0076100E">
        <w:t xml:space="preserve">companies. They [the Africans] just get the feeling that they have been exploited all along. </w:t>
      </w:r>
      <w:bookmarkStart w:id="5" w:name="_Hlk83817584"/>
      <w:r w:rsidRPr="0076100E">
        <w:t xml:space="preserve">(Leading IVF </w:t>
      </w:r>
      <w:r w:rsidR="00EF1DB4">
        <w:t>c</w:t>
      </w:r>
      <w:r w:rsidRPr="0076100E">
        <w:t xml:space="preserve">linician in Mumbai and owner of satellite clinics in Africa and the UAE, </w:t>
      </w:r>
      <w:r w:rsidR="00EF1DB4">
        <w:t>i</w:t>
      </w:r>
      <w:r w:rsidRPr="0076100E">
        <w:t>nterviewed Mumbai, Au</w:t>
      </w:r>
      <w:r w:rsidR="00C738F8">
        <w:t>g</w:t>
      </w:r>
      <w:r w:rsidRPr="0076100E">
        <w:t xml:space="preserve">ust </w:t>
      </w:r>
      <w:r w:rsidR="00EF1DB4">
        <w:t xml:space="preserve">8, </w:t>
      </w:r>
      <w:r w:rsidRPr="0076100E">
        <w:t xml:space="preserve">2015) </w:t>
      </w:r>
    </w:p>
    <w:bookmarkEnd w:id="5"/>
    <w:p w14:paraId="6D27F6DE" w14:textId="77777777" w:rsidR="004E209F" w:rsidRPr="0076100E" w:rsidRDefault="004E209F" w:rsidP="00671D4E">
      <w:pPr>
        <w:rPr>
          <w:lang w:val="en-US"/>
        </w:rPr>
      </w:pPr>
    </w:p>
    <w:p w14:paraId="1AC6488A" w14:textId="6A5A8053" w:rsidR="004E209F" w:rsidRPr="0076100E" w:rsidRDefault="004E209F" w:rsidP="00A9643F">
      <w:pPr>
        <w:rPr>
          <w:lang w:val="en-US"/>
        </w:rPr>
      </w:pPr>
      <w:r w:rsidRPr="0076100E">
        <w:rPr>
          <w:lang w:val="en-US"/>
        </w:rPr>
        <w:t>Whether or not the Indian providers’ intentions are any more admirable than those of their colonial masters is, of course</w:t>
      </w:r>
      <w:r w:rsidR="005A0AE7">
        <w:rPr>
          <w:lang w:val="en-US"/>
        </w:rPr>
        <w:t>,</w:t>
      </w:r>
      <w:r w:rsidRPr="0076100E">
        <w:rPr>
          <w:lang w:val="en-US"/>
        </w:rPr>
        <w:t xml:space="preserve"> open to debate. The African market for assisted reproduction is potentially huge and driven by several factors: increasing government support for the development of healthcare infrastructure, high existent levels of gynecological disorders; lifestyle</w:t>
      </w:r>
      <w:r w:rsidR="005A0AE7">
        <w:rPr>
          <w:lang w:val="en-US"/>
        </w:rPr>
        <w:t>-</w:t>
      </w:r>
      <w:r w:rsidRPr="0076100E">
        <w:rPr>
          <w:lang w:val="en-US"/>
        </w:rPr>
        <w:t>related declines in rates of pregnancies</w:t>
      </w:r>
      <w:r w:rsidR="005A0AE7">
        <w:rPr>
          <w:lang w:val="en-US"/>
        </w:rPr>
        <w:t>,</w:t>
      </w:r>
      <w:r w:rsidRPr="0076100E">
        <w:rPr>
          <w:lang w:val="en-US"/>
        </w:rPr>
        <w:t xml:space="preserve"> and strong cultural desires for biologically linked children, which together create huge demand for IVF services (Ombelet and Onofre 2019). Market </w:t>
      </w:r>
      <w:r w:rsidR="000013E8" w:rsidRPr="0076100E">
        <w:rPr>
          <w:lang w:val="en-US"/>
        </w:rPr>
        <w:t xml:space="preserve">forecast reports </w:t>
      </w:r>
      <w:r w:rsidRPr="0076100E">
        <w:rPr>
          <w:lang w:val="en-US"/>
        </w:rPr>
        <w:t>for 2018</w:t>
      </w:r>
      <w:r w:rsidR="006109C4">
        <w:rPr>
          <w:lang w:val="en-US"/>
        </w:rPr>
        <w:t xml:space="preserve"> to </w:t>
      </w:r>
      <w:r w:rsidRPr="0076100E">
        <w:rPr>
          <w:lang w:val="en-US"/>
        </w:rPr>
        <w:t>2023 predict that the African and Middle Eastern IVF markets will be worth USD 0.46 billion by 2023, having grown at a predicted annual rate of 16.64</w:t>
      </w:r>
      <w:r w:rsidR="00CE10F5">
        <w:rPr>
          <w:lang w:val="en-US"/>
        </w:rPr>
        <w:t xml:space="preserve"> percent</w:t>
      </w:r>
      <w:r w:rsidRPr="0076100E">
        <w:rPr>
          <w:lang w:val="en-US"/>
        </w:rPr>
        <w:t xml:space="preserve"> between 2018</w:t>
      </w:r>
      <w:r w:rsidR="00CE10F5">
        <w:rPr>
          <w:lang w:val="en-US"/>
        </w:rPr>
        <w:t xml:space="preserve"> and </w:t>
      </w:r>
      <w:r w:rsidRPr="0076100E">
        <w:rPr>
          <w:lang w:val="en-US"/>
        </w:rPr>
        <w:t>2023</w:t>
      </w:r>
      <w:r w:rsidR="00CE10F5">
        <w:rPr>
          <w:lang w:val="en-US"/>
        </w:rPr>
        <w:t xml:space="preserve"> (</w:t>
      </w:r>
      <w:r w:rsidR="00BA6FEA">
        <w:rPr>
          <w:lang w:val="en-US"/>
        </w:rPr>
        <w:t xml:space="preserve">Market Data Forecast IVF Market </w:t>
      </w:r>
      <w:r w:rsidR="00C95AE4">
        <w:rPr>
          <w:lang w:val="en-US"/>
        </w:rPr>
        <w:t>R</w:t>
      </w:r>
      <w:r w:rsidR="00BA6FEA">
        <w:rPr>
          <w:lang w:val="en-US"/>
        </w:rPr>
        <w:t>eport</w:t>
      </w:r>
      <w:r w:rsidR="00C95AE4">
        <w:rPr>
          <w:lang w:val="en-US"/>
        </w:rPr>
        <w:t>, 2018</w:t>
      </w:r>
      <w:r w:rsidR="00BA6FEA">
        <w:rPr>
          <w:lang w:val="en-US"/>
        </w:rPr>
        <w:t>)</w:t>
      </w:r>
      <w:r w:rsidRPr="0076100E">
        <w:rPr>
          <w:lang w:val="en-US"/>
        </w:rPr>
        <w:t xml:space="preserve">. The excitement this invokes amongst Indian providers is palpable: </w:t>
      </w:r>
    </w:p>
    <w:p w14:paraId="6CBE2A91" w14:textId="77777777" w:rsidR="004E209F" w:rsidRPr="0076100E" w:rsidRDefault="004E209F" w:rsidP="00A9643F">
      <w:pPr>
        <w:rPr>
          <w:lang w:val="en-US"/>
        </w:rPr>
      </w:pPr>
    </w:p>
    <w:p w14:paraId="0FED8465" w14:textId="4BBD2CC9" w:rsidR="004E209F" w:rsidRPr="0076100E" w:rsidRDefault="004E209F" w:rsidP="0033355E">
      <w:pPr>
        <w:pStyle w:val="TextQuotes"/>
        <w:rPr>
          <w:lang w:val="en-US"/>
        </w:rPr>
      </w:pPr>
      <w:r w:rsidRPr="0076100E">
        <w:rPr>
          <w:lang w:val="en-US"/>
        </w:rPr>
        <w:t xml:space="preserve">The market is huge! I had a trainee from Africa who stayed with us for six months. He went back there and took six months to open up a small </w:t>
      </w:r>
      <w:r w:rsidR="007E0349" w:rsidRPr="0076100E">
        <w:rPr>
          <w:lang w:val="en-US"/>
        </w:rPr>
        <w:t>center</w:t>
      </w:r>
      <w:r w:rsidRPr="0076100E">
        <w:rPr>
          <w:lang w:val="en-US"/>
        </w:rPr>
        <w:t xml:space="preserve">. He went first of all just to test the waters but is now doing </w:t>
      </w:r>
      <w:r w:rsidR="00807D64">
        <w:rPr>
          <w:lang w:val="en-US"/>
        </w:rPr>
        <w:t>two hundred</w:t>
      </w:r>
      <w:r w:rsidR="00807D64" w:rsidRPr="0076100E">
        <w:rPr>
          <w:lang w:val="en-US"/>
        </w:rPr>
        <w:t xml:space="preserve"> </w:t>
      </w:r>
      <w:r w:rsidRPr="0076100E">
        <w:rPr>
          <w:lang w:val="en-US"/>
        </w:rPr>
        <w:t>cycles a month and its huge, the market there! I went there to help him with this first batch (of embryo transfers) and this place was like…well</w:t>
      </w:r>
      <w:r w:rsidR="00FE6D77">
        <w:rPr>
          <w:lang w:val="en-US"/>
        </w:rPr>
        <w:t>,</w:t>
      </w:r>
      <w:r w:rsidRPr="0076100E">
        <w:rPr>
          <w:lang w:val="en-US"/>
        </w:rPr>
        <w:t xml:space="preserve"> it really looked like </w:t>
      </w:r>
      <w:r w:rsidR="00FE6D77">
        <w:rPr>
          <w:lang w:val="en-US"/>
        </w:rPr>
        <w:t>twenty</w:t>
      </w:r>
      <w:r w:rsidR="00FE6D77" w:rsidRPr="0076100E">
        <w:rPr>
          <w:lang w:val="en-US"/>
        </w:rPr>
        <w:t xml:space="preserve"> </w:t>
      </w:r>
      <w:r w:rsidRPr="0076100E">
        <w:rPr>
          <w:lang w:val="en-US"/>
        </w:rPr>
        <w:t xml:space="preserve">years back, even compared to India, but </w:t>
      </w:r>
      <w:r w:rsidR="00DD1397" w:rsidRPr="0076100E">
        <w:rPr>
          <w:lang w:val="en-US"/>
        </w:rPr>
        <w:t>still,</w:t>
      </w:r>
      <w:r w:rsidRPr="0076100E">
        <w:rPr>
          <w:lang w:val="en-US"/>
        </w:rPr>
        <w:t xml:space="preserve"> they are paying the same as here. I’ve also now got a practicing licen</w:t>
      </w:r>
      <w:r w:rsidR="00C851B0">
        <w:rPr>
          <w:lang w:val="en-US"/>
        </w:rPr>
        <w:t>s</w:t>
      </w:r>
      <w:r w:rsidRPr="0076100E">
        <w:rPr>
          <w:lang w:val="en-US"/>
        </w:rPr>
        <w:t xml:space="preserve">e in the UAE as well, where childlessness is really bad, that’s why the expansion is there. (Leading IVF </w:t>
      </w:r>
      <w:r w:rsidR="00F73B42" w:rsidRPr="0076100E">
        <w:rPr>
          <w:lang w:val="en-US"/>
        </w:rPr>
        <w:t>c</w:t>
      </w:r>
      <w:r w:rsidRPr="0076100E">
        <w:rPr>
          <w:lang w:val="en-US"/>
        </w:rPr>
        <w:t xml:space="preserve">linician in </w:t>
      </w:r>
      <w:r w:rsidRPr="0076100E">
        <w:rPr>
          <w:lang w:val="en-US"/>
        </w:rPr>
        <w:lastRenderedPageBreak/>
        <w:t>Mumbai and owner of satellite clinics in Africa and the UAE,</w:t>
      </w:r>
      <w:r w:rsidR="00F73B42" w:rsidRPr="0076100E">
        <w:rPr>
          <w:lang w:val="en-US"/>
        </w:rPr>
        <w:t xml:space="preserve"> i</w:t>
      </w:r>
      <w:r w:rsidRPr="0076100E">
        <w:rPr>
          <w:lang w:val="en-US"/>
        </w:rPr>
        <w:t>nterviewed</w:t>
      </w:r>
      <w:r w:rsidR="00F73B42" w:rsidRPr="0076100E">
        <w:rPr>
          <w:lang w:val="en-US"/>
        </w:rPr>
        <w:t xml:space="preserve"> in</w:t>
      </w:r>
      <w:r w:rsidRPr="0076100E">
        <w:rPr>
          <w:lang w:val="en-US"/>
        </w:rPr>
        <w:t xml:space="preserve"> Mumbai, August</w:t>
      </w:r>
      <w:r w:rsidR="00F73B42" w:rsidRPr="0076100E">
        <w:rPr>
          <w:lang w:val="en-US"/>
        </w:rPr>
        <w:t xml:space="preserve"> 8,</w:t>
      </w:r>
      <w:r w:rsidRPr="0076100E">
        <w:rPr>
          <w:lang w:val="en-US"/>
        </w:rPr>
        <w:t xml:space="preserve"> 2015) </w:t>
      </w:r>
    </w:p>
    <w:p w14:paraId="25FCBD48" w14:textId="77777777" w:rsidR="004E209F" w:rsidRPr="0076100E" w:rsidRDefault="004E209F" w:rsidP="00671D4E">
      <w:pPr>
        <w:rPr>
          <w:lang w:val="en-US"/>
        </w:rPr>
      </w:pPr>
    </w:p>
    <w:p w14:paraId="6BF63B89" w14:textId="17F4DD88" w:rsidR="004E209F" w:rsidRPr="0076100E" w:rsidRDefault="004E209F" w:rsidP="00A9643F">
      <w:pPr>
        <w:rPr>
          <w:lang w:val="en-US"/>
        </w:rPr>
      </w:pPr>
      <w:r w:rsidRPr="0076100E">
        <w:rPr>
          <w:lang w:val="en-US"/>
        </w:rPr>
        <w:t>Business expansion in ART provision is, it would seem, booming. But how are we to conceptuali</w:t>
      </w:r>
      <w:r w:rsidR="00FE6E86">
        <w:rPr>
          <w:lang w:val="en-US"/>
        </w:rPr>
        <w:t>z</w:t>
      </w:r>
      <w:r w:rsidRPr="0076100E">
        <w:rPr>
          <w:lang w:val="en-US"/>
        </w:rPr>
        <w:t>e the emergence of these new global fertility chains? Capitalist production of reproductive markets has not disappeared but rather is now being real</w:t>
      </w:r>
      <w:r w:rsidR="00956839" w:rsidRPr="0076100E">
        <w:rPr>
          <w:lang w:val="en-US"/>
        </w:rPr>
        <w:t>ized</w:t>
      </w:r>
      <w:r w:rsidRPr="0076100E">
        <w:rPr>
          <w:lang w:val="en-US"/>
        </w:rPr>
        <w:t xml:space="preserve"> in new sites of accumulation. It could be argued, following Marini (1965) that dependent economies like India are compensating for prior imperialist processes of exploitation of their economies, resource</w:t>
      </w:r>
      <w:r w:rsidR="00680756">
        <w:rPr>
          <w:lang w:val="en-US"/>
        </w:rPr>
        <w:t>,</w:t>
      </w:r>
      <w:r w:rsidRPr="0076100E">
        <w:rPr>
          <w:lang w:val="en-US"/>
        </w:rPr>
        <w:t xml:space="preserve"> and </w:t>
      </w:r>
      <w:r w:rsidR="00366D8D">
        <w:rPr>
          <w:lang w:val="en-US"/>
        </w:rPr>
        <w:t>labor</w:t>
      </w:r>
      <w:r w:rsidRPr="0076100E">
        <w:rPr>
          <w:lang w:val="en-US"/>
        </w:rPr>
        <w:t xml:space="preserve"> by simply visiting on their near, and even more disadvantaged</w:t>
      </w:r>
      <w:r w:rsidR="00680756">
        <w:rPr>
          <w:lang w:val="en-US"/>
        </w:rPr>
        <w:t>,</w:t>
      </w:r>
      <w:r w:rsidRPr="0076100E">
        <w:rPr>
          <w:lang w:val="en-US"/>
        </w:rPr>
        <w:t xml:space="preserve"> </w:t>
      </w:r>
      <w:r w:rsidR="00AB482B">
        <w:rPr>
          <w:lang w:val="en-US"/>
        </w:rPr>
        <w:t>neighbor</w:t>
      </w:r>
      <w:r w:rsidRPr="0076100E">
        <w:rPr>
          <w:lang w:val="en-US"/>
        </w:rPr>
        <w:t xml:space="preserve">s their own iterations of colonial exploitation. Such </w:t>
      </w:r>
      <w:r w:rsidR="00761F23">
        <w:rPr>
          <w:lang w:val="en-US"/>
        </w:rPr>
        <w:t>behavior</w:t>
      </w:r>
      <w:r w:rsidRPr="0076100E">
        <w:rPr>
          <w:lang w:val="en-US"/>
        </w:rPr>
        <w:t xml:space="preserve"> would certainly mirror that of many BRICS</w:t>
      </w:r>
      <w:r w:rsidR="00F759B0">
        <w:rPr>
          <w:lang w:val="en-US"/>
        </w:rPr>
        <w:t xml:space="preserve"> </w:t>
      </w:r>
      <w:r w:rsidRPr="0076100E">
        <w:rPr>
          <w:lang w:val="en-US"/>
        </w:rPr>
        <w:t>firms who have become, some argue, the most super-exploitative of the corporations engaged in accumulation in Africa.</w:t>
      </w:r>
      <w:r w:rsidR="00512CBC" w:rsidRPr="0033355E">
        <w:rPr>
          <w:vertAlign w:val="superscript"/>
          <w:lang w:val="en-US"/>
        </w:rPr>
        <w:t>9</w:t>
      </w:r>
      <w:r w:rsidRPr="0076100E">
        <w:rPr>
          <w:lang w:val="en-US"/>
        </w:rPr>
        <w:t xml:space="preserve"> The surplus value of commodities, </w:t>
      </w:r>
      <w:r w:rsidR="00366D8D">
        <w:rPr>
          <w:lang w:val="en-US"/>
        </w:rPr>
        <w:t>labor</w:t>
      </w:r>
      <w:r w:rsidR="00DF5787">
        <w:rPr>
          <w:lang w:val="en-US"/>
        </w:rPr>
        <w:t>,</w:t>
      </w:r>
      <w:r w:rsidRPr="0076100E">
        <w:rPr>
          <w:lang w:val="en-US"/>
        </w:rPr>
        <w:t xml:space="preserve"> and expenditure extracted from Africa to other BRIC nations is estimated to have risen from $28 billion to $377 billion between 2000 and 2014</w:t>
      </w:r>
      <w:r w:rsidR="00DF5787">
        <w:rPr>
          <w:lang w:val="en-US"/>
        </w:rPr>
        <w:t xml:space="preserve"> (Bond 2018, 5)</w:t>
      </w:r>
      <w:r w:rsidRPr="0076100E">
        <w:rPr>
          <w:lang w:val="en-US"/>
        </w:rPr>
        <w:t xml:space="preserve">. </w:t>
      </w:r>
    </w:p>
    <w:p w14:paraId="2B438E67" w14:textId="77777777" w:rsidR="004E209F" w:rsidRPr="0076100E" w:rsidRDefault="004E209F" w:rsidP="00A9643F">
      <w:pPr>
        <w:rPr>
          <w:lang w:val="en-US"/>
        </w:rPr>
      </w:pPr>
    </w:p>
    <w:p w14:paraId="6056E271" w14:textId="40E121CF" w:rsidR="004E209F" w:rsidRPr="0076100E" w:rsidRDefault="004E209F" w:rsidP="00A9643F">
      <w:pPr>
        <w:rPr>
          <w:lang w:val="en-US"/>
        </w:rPr>
      </w:pPr>
      <w:r w:rsidRPr="0076100E">
        <w:rPr>
          <w:lang w:val="en-US"/>
        </w:rPr>
        <w:t>Can this reproductive empire building be character</w:t>
      </w:r>
      <w:r w:rsidR="00956839" w:rsidRPr="0076100E">
        <w:rPr>
          <w:lang w:val="en-US"/>
        </w:rPr>
        <w:t>ized</w:t>
      </w:r>
      <w:r w:rsidRPr="0076100E">
        <w:rPr>
          <w:lang w:val="en-US"/>
        </w:rPr>
        <w:t xml:space="preserve"> tho</w:t>
      </w:r>
      <w:r w:rsidR="00903BBB">
        <w:rPr>
          <w:lang w:val="en-US"/>
        </w:rPr>
        <w:t>ugh simply as a form of learned</w:t>
      </w:r>
      <w:r w:rsidRPr="0076100E">
        <w:rPr>
          <w:lang w:val="en-US"/>
        </w:rPr>
        <w:t xml:space="preserve"> or sub-imperialism</w:t>
      </w:r>
      <w:r w:rsidR="00E87AA2">
        <w:rPr>
          <w:lang w:val="en-US"/>
        </w:rPr>
        <w:t xml:space="preserve"> (Bond 2013)</w:t>
      </w:r>
      <w:r w:rsidR="00903BBB">
        <w:rPr>
          <w:lang w:val="en-US"/>
        </w:rPr>
        <w:t>?</w:t>
      </w:r>
      <w:r w:rsidR="005049A9">
        <w:rPr>
          <w:lang w:val="en-US"/>
        </w:rPr>
        <w:t xml:space="preserve"> </w:t>
      </w:r>
      <w:r w:rsidRPr="0076100E">
        <w:rPr>
          <w:lang w:val="en-US"/>
        </w:rPr>
        <w:t>As geographer Patrick Bond (2018) argues</w:t>
      </w:r>
      <w:r w:rsidR="001E34B9">
        <w:rPr>
          <w:lang w:val="en-US"/>
        </w:rPr>
        <w:t>,</w:t>
      </w:r>
      <w:r w:rsidRPr="0076100E">
        <w:rPr>
          <w:lang w:val="en-US"/>
        </w:rPr>
        <w:t xml:space="preserve"> such developments certainly complicate existing, rather unsophisticated narratives that seek simply to divide the world into oppressed and oppressor nations. These developments would seem to reflect more closely </w:t>
      </w:r>
      <w:r w:rsidR="003F03EB">
        <w:rPr>
          <w:lang w:val="en-US"/>
        </w:rPr>
        <w:t xml:space="preserve">Vivek </w:t>
      </w:r>
      <w:r w:rsidRPr="0076100E">
        <w:rPr>
          <w:lang w:val="en-US"/>
        </w:rPr>
        <w:t xml:space="preserve">Chibber’s argument that such </w:t>
      </w:r>
      <w:r w:rsidR="00761F23">
        <w:rPr>
          <w:lang w:val="en-US"/>
        </w:rPr>
        <w:t>behavior</w:t>
      </w:r>
      <w:r w:rsidRPr="0076100E">
        <w:rPr>
          <w:lang w:val="en-US"/>
        </w:rPr>
        <w:t xml:space="preserve"> actually constitutes an aspirational alignment of the BRICS elite with their imperial mentors such that we are now seeing the emergence of a new phenomenon: “the convergence of ruling classes in the </w:t>
      </w:r>
      <w:r w:rsidR="002A0C33">
        <w:rPr>
          <w:lang w:val="en-US"/>
        </w:rPr>
        <w:t>g</w:t>
      </w:r>
      <w:r w:rsidR="00842416" w:rsidRPr="0076100E">
        <w:rPr>
          <w:lang w:val="en-US"/>
        </w:rPr>
        <w:t xml:space="preserve">lobal </w:t>
      </w:r>
      <w:r w:rsidR="002A0C33">
        <w:rPr>
          <w:lang w:val="en-US"/>
        </w:rPr>
        <w:t>s</w:t>
      </w:r>
      <w:r w:rsidR="00842416" w:rsidRPr="0076100E">
        <w:rPr>
          <w:lang w:val="en-US"/>
        </w:rPr>
        <w:t>outh</w:t>
      </w:r>
      <w:r w:rsidRPr="0076100E">
        <w:rPr>
          <w:lang w:val="en-US"/>
        </w:rPr>
        <w:t xml:space="preserve"> and the global north into a common committee of global capitalist interests</w:t>
      </w:r>
      <w:r w:rsidR="00B07D50" w:rsidRPr="0076100E">
        <w:rPr>
          <w:lang w:val="en-US"/>
        </w:rPr>
        <w:t>”</w:t>
      </w:r>
      <w:r w:rsidR="009C742E">
        <w:rPr>
          <w:lang w:val="en-US"/>
        </w:rPr>
        <w:t xml:space="preserve"> (2018, 2).</w:t>
      </w:r>
      <w:r w:rsidRPr="0076100E">
        <w:rPr>
          <w:lang w:val="en-US"/>
        </w:rPr>
        <w:t xml:space="preserve"> Despite this alignment, Indian IVF corporations are not simply acting as regional agents of</w:t>
      </w:r>
      <w:r w:rsidR="00471FD5">
        <w:rPr>
          <w:lang w:val="en-US"/>
        </w:rPr>
        <w:t xml:space="preserve"> Western imperialism or as the “deputy sheriffs”</w:t>
      </w:r>
      <w:r w:rsidRPr="0076100E">
        <w:rPr>
          <w:lang w:val="en-US"/>
        </w:rPr>
        <w:t xml:space="preserve"> of European corporations, as Bond (2013) would put it, even though they established powerful new domains of influence in these new territories. The domestic Indian IVF elites who are driving global fertility chains and their attendant markets have clearly developed their own unique entrepreneurial style (highly flexible and adaptive) and successfully found avenues through which to exert their own influence. </w:t>
      </w:r>
    </w:p>
    <w:p w14:paraId="4DC1871E" w14:textId="77777777" w:rsidR="004E209F" w:rsidRPr="0076100E" w:rsidRDefault="004E209F" w:rsidP="00A9643F">
      <w:pPr>
        <w:rPr>
          <w:lang w:val="en-US"/>
        </w:rPr>
      </w:pPr>
    </w:p>
    <w:p w14:paraId="0039E3A5" w14:textId="56F4A318" w:rsidR="004E209F" w:rsidRPr="0076100E" w:rsidRDefault="004E209F" w:rsidP="00A9643F">
      <w:pPr>
        <w:rPr>
          <w:lang w:val="en-US"/>
        </w:rPr>
      </w:pPr>
      <w:r w:rsidRPr="0076100E">
        <w:rPr>
          <w:lang w:val="en-US"/>
        </w:rPr>
        <w:t>Developing new markets in controversial technologies or practices (such as ART, surrogacy, stem cell therapies</w:t>
      </w:r>
      <w:r w:rsidR="0035570A">
        <w:rPr>
          <w:lang w:val="en-US"/>
        </w:rPr>
        <w:t>, or gene editing) requires the s</w:t>
      </w:r>
      <w:r w:rsidRPr="0076100E">
        <w:rPr>
          <w:lang w:val="en-US"/>
        </w:rPr>
        <w:t xml:space="preserve">tate to explicate its views on their morality, and potential marketability. It does so typically, as </w:t>
      </w:r>
      <w:r w:rsidR="00355C31">
        <w:rPr>
          <w:lang w:val="en-US"/>
        </w:rPr>
        <w:t xml:space="preserve">Brian </w:t>
      </w:r>
      <w:r w:rsidRPr="0076100E">
        <w:rPr>
          <w:lang w:val="en-US"/>
        </w:rPr>
        <w:t xml:space="preserve">Salter argues, “through national institutional sources of cultural authority embedded in state and religion” </w:t>
      </w:r>
      <w:r w:rsidR="0097457E">
        <w:rPr>
          <w:lang w:val="en-US"/>
        </w:rPr>
        <w:t>that</w:t>
      </w:r>
      <w:r w:rsidR="0097457E" w:rsidRPr="0076100E">
        <w:rPr>
          <w:lang w:val="en-US"/>
        </w:rPr>
        <w:t xml:space="preserve"> </w:t>
      </w:r>
      <w:r w:rsidRPr="0076100E">
        <w:rPr>
          <w:lang w:val="en-US"/>
        </w:rPr>
        <w:t>inform and oversee a necessary and visible “contest in the politics of value</w:t>
      </w:r>
      <w:r w:rsidR="00B07D50" w:rsidRPr="0076100E">
        <w:rPr>
          <w:lang w:val="en-US"/>
        </w:rPr>
        <w:t>”</w:t>
      </w:r>
      <w:r w:rsidR="00355C31">
        <w:rPr>
          <w:lang w:val="en-US"/>
        </w:rPr>
        <w:t xml:space="preserve"> (202</w:t>
      </w:r>
      <w:r w:rsidR="004E5A0B">
        <w:rPr>
          <w:lang w:val="en-US"/>
        </w:rPr>
        <w:t>2</w:t>
      </w:r>
      <w:r w:rsidR="00355C31">
        <w:rPr>
          <w:lang w:val="en-US"/>
        </w:rPr>
        <w:t>,</w:t>
      </w:r>
      <w:r w:rsidR="00067126">
        <w:rPr>
          <w:lang w:val="en-US"/>
        </w:rPr>
        <w:t>21</w:t>
      </w:r>
      <w:r w:rsidR="00355C31">
        <w:rPr>
          <w:lang w:val="en-US"/>
        </w:rPr>
        <w:t>).</w:t>
      </w:r>
      <w:r w:rsidRPr="0076100E">
        <w:rPr>
          <w:lang w:val="en-US"/>
        </w:rPr>
        <w:t xml:space="preserve"> Many states wish to encourage new markets in such technologies but are concerned about appearing to support inventions or practices that may be perceived as illegitimate. India’s leading IVF specialists have played key roles in authoring the political compromise necessary </w:t>
      </w:r>
      <w:r w:rsidRPr="0076100E">
        <w:rPr>
          <w:lang w:val="en-US"/>
        </w:rPr>
        <w:lastRenderedPageBreak/>
        <w:t xml:space="preserve">to resolve this conundrum. Many of the </w:t>
      </w:r>
      <w:r w:rsidR="0069545E">
        <w:rPr>
          <w:lang w:val="en-US"/>
        </w:rPr>
        <w:t>“</w:t>
      </w:r>
      <w:r w:rsidRPr="0076100E">
        <w:rPr>
          <w:lang w:val="en-US"/>
        </w:rPr>
        <w:t xml:space="preserve">Mumbai IVF </w:t>
      </w:r>
      <w:r w:rsidR="0069545E">
        <w:rPr>
          <w:lang w:val="en-US"/>
        </w:rPr>
        <w:t>m</w:t>
      </w:r>
      <w:r w:rsidRPr="0076100E">
        <w:rPr>
          <w:lang w:val="en-US"/>
        </w:rPr>
        <w:t>afia</w:t>
      </w:r>
      <w:r w:rsidR="0069545E">
        <w:rPr>
          <w:lang w:val="en-US"/>
        </w:rPr>
        <w:t>,”</w:t>
      </w:r>
      <w:r w:rsidRPr="0076100E">
        <w:rPr>
          <w:lang w:val="en-US"/>
        </w:rPr>
        <w:t xml:space="preserve"> as one of our first interviewees described them, were enrolled directly by the </w:t>
      </w:r>
      <w:r w:rsidR="0069545E">
        <w:rPr>
          <w:lang w:val="en-US"/>
        </w:rPr>
        <w:t>s</w:t>
      </w:r>
      <w:r w:rsidRPr="0076100E">
        <w:rPr>
          <w:lang w:val="en-US"/>
        </w:rPr>
        <w:t>tate as authoritative experts capable of determining, apparently without bias, how and in what ways these emergent ART market</w:t>
      </w:r>
      <w:r w:rsidR="007040B3">
        <w:rPr>
          <w:lang w:val="en-US"/>
        </w:rPr>
        <w:t>s</w:t>
      </w:r>
      <w:r w:rsidRPr="0076100E">
        <w:rPr>
          <w:lang w:val="en-US"/>
        </w:rPr>
        <w:t xml:space="preserve"> could and should be governed. In acquiescing to their views, the ICMR effectively created a regulatory instrument</w:t>
      </w:r>
      <w:r w:rsidR="0069545E">
        <w:rPr>
          <w:lang w:val="en-US"/>
        </w:rPr>
        <w:t>—</w:t>
      </w:r>
      <w:r w:rsidR="0069545E">
        <w:rPr>
          <w:iCs/>
          <w:lang w:val="en-US"/>
        </w:rPr>
        <w:t>t</w:t>
      </w:r>
      <w:r w:rsidRPr="0033355E">
        <w:rPr>
          <w:iCs/>
          <w:lang w:val="en-US"/>
        </w:rPr>
        <w:t>he</w:t>
      </w:r>
      <w:r w:rsidRPr="0076100E">
        <w:rPr>
          <w:i/>
          <w:iCs/>
          <w:lang w:val="en-US"/>
        </w:rPr>
        <w:t xml:space="preserve"> ICMR Guidelines on Assisted Reproductive Technology</w:t>
      </w:r>
      <w:r w:rsidR="0069545E" w:rsidRPr="0033355E">
        <w:rPr>
          <w:iCs/>
          <w:lang w:val="en-US"/>
        </w:rPr>
        <w:t>—</w:t>
      </w:r>
      <w:r w:rsidRPr="0076100E">
        <w:rPr>
          <w:lang w:val="en-US"/>
        </w:rPr>
        <w:t xml:space="preserve">that went on to set very liberal parameters for the business expansion of ART both in India and abroad. </w:t>
      </w:r>
    </w:p>
    <w:p w14:paraId="0D295815" w14:textId="77777777" w:rsidR="004E209F" w:rsidRPr="0076100E" w:rsidRDefault="004E209F" w:rsidP="00A9643F">
      <w:pPr>
        <w:rPr>
          <w:lang w:val="en-US"/>
        </w:rPr>
      </w:pPr>
    </w:p>
    <w:p w14:paraId="47DED535" w14:textId="1DBBAB37" w:rsidR="004E209F" w:rsidRPr="0076100E" w:rsidRDefault="004E209F" w:rsidP="00A9643F">
      <w:pPr>
        <w:rPr>
          <w:lang w:val="en-US"/>
        </w:rPr>
      </w:pPr>
      <w:r w:rsidRPr="0076100E">
        <w:rPr>
          <w:lang w:val="en-US"/>
        </w:rPr>
        <w:t>Deciding not to govern, or to govern weakly, is a political decision. Announcing formally ambitious plans to curb market failures (delivery of poor</w:t>
      </w:r>
      <w:r w:rsidR="004722FB">
        <w:rPr>
          <w:lang w:val="en-US"/>
        </w:rPr>
        <w:t>-</w:t>
      </w:r>
      <w:r w:rsidRPr="0076100E">
        <w:rPr>
          <w:lang w:val="en-US"/>
        </w:rPr>
        <w:t>quality services, overcharging, absence of licen</w:t>
      </w:r>
      <w:r w:rsidR="004722FB">
        <w:rPr>
          <w:lang w:val="en-US"/>
        </w:rPr>
        <w:t>s</w:t>
      </w:r>
      <w:r w:rsidRPr="0076100E">
        <w:rPr>
          <w:lang w:val="en-US"/>
        </w:rPr>
        <w:t>ing</w:t>
      </w:r>
      <w:r w:rsidR="004722FB">
        <w:rPr>
          <w:lang w:val="en-US"/>
        </w:rPr>
        <w:t>,</w:t>
      </w:r>
      <w:r w:rsidRPr="0076100E">
        <w:rPr>
          <w:lang w:val="en-US"/>
        </w:rPr>
        <w:t xml:space="preserve"> etc</w:t>
      </w:r>
      <w:r w:rsidR="004722FB">
        <w:rPr>
          <w:lang w:val="en-US"/>
        </w:rPr>
        <w:t>.</w:t>
      </w:r>
      <w:r w:rsidRPr="0076100E">
        <w:rPr>
          <w:lang w:val="en-US"/>
        </w:rPr>
        <w:t xml:space="preserve">) whilst simultaneously turning a blind eye to the non-implementation of those very same regulations, creates ideal conditions for unregulated market growth. As </w:t>
      </w:r>
      <w:r w:rsidR="00C426C6">
        <w:rPr>
          <w:lang w:val="en-US"/>
        </w:rPr>
        <w:t xml:space="preserve">Sonja </w:t>
      </w:r>
      <w:r w:rsidRPr="0076100E">
        <w:rPr>
          <w:lang w:val="en-US"/>
        </w:rPr>
        <w:t>van Wichelen notes in this special issue, once stabil</w:t>
      </w:r>
      <w:r w:rsidR="00956839" w:rsidRPr="0076100E">
        <w:rPr>
          <w:lang w:val="en-US"/>
        </w:rPr>
        <w:t>ized</w:t>
      </w:r>
      <w:r w:rsidRPr="0076100E">
        <w:rPr>
          <w:lang w:val="en-US"/>
        </w:rPr>
        <w:t xml:space="preserve"> through this regulatory parsing work as a politically legitimate thing, the medical innovation (in this case ARTs) can be spun off as an admissible and thus marketable commodity in a variety of local (pan</w:t>
      </w:r>
      <w:r w:rsidR="00FA760D">
        <w:rPr>
          <w:lang w:val="en-US"/>
        </w:rPr>
        <w:t>-</w:t>
      </w:r>
      <w:r w:rsidRPr="0076100E">
        <w:rPr>
          <w:lang w:val="en-US"/>
        </w:rPr>
        <w:t xml:space="preserve">Indian) and international (emerging markets) contexts. However, what </w:t>
      </w:r>
      <w:r w:rsidRPr="00CD1F4C">
        <w:rPr>
          <w:lang w:val="en-US"/>
        </w:rPr>
        <w:t>we</w:t>
      </w:r>
      <w:r w:rsidRPr="0076100E">
        <w:rPr>
          <w:lang w:val="en-US"/>
        </w:rPr>
        <w:t xml:space="preserve"> hope to have demonstrated here is that without adequate regulation, the sites into which they are exported risk becoming, at the hands of expeditious entrepreneurs, potentially even more super-exploitative of their local populations. </w:t>
      </w:r>
      <w:r w:rsidR="001E3BCF">
        <w:rPr>
          <w:lang w:val="en-US"/>
        </w:rPr>
        <w:t>“</w:t>
      </w:r>
      <w:r w:rsidRPr="0076100E">
        <w:rPr>
          <w:lang w:val="en-US"/>
        </w:rPr>
        <w:t>Imperialism</w:t>
      </w:r>
      <w:r w:rsidR="00746382" w:rsidRPr="0076100E">
        <w:rPr>
          <w:lang w:val="en-US"/>
        </w:rPr>
        <w:t>,”</w:t>
      </w:r>
      <w:r w:rsidRPr="0076100E">
        <w:rPr>
          <w:lang w:val="en-US"/>
        </w:rPr>
        <w:t xml:space="preserve"> in this context, thus takes on a more nuanced form as something negotiated both economically and ideologically with sophisticated local interests to deliver an outcome, in this case, market expansion under light touch or non-existent regulation, that works to support the coloni</w:t>
      </w:r>
      <w:r w:rsidR="0068684D">
        <w:rPr>
          <w:lang w:val="en-US"/>
        </w:rPr>
        <w:t>z</w:t>
      </w:r>
      <w:r w:rsidRPr="0076100E">
        <w:rPr>
          <w:lang w:val="en-US"/>
        </w:rPr>
        <w:t xml:space="preserve">ing logics of both European and Indian elites. </w:t>
      </w:r>
    </w:p>
    <w:p w14:paraId="64A46599" w14:textId="7CB5CE3B" w:rsidR="004E209F" w:rsidRPr="0076100E" w:rsidRDefault="004E209F" w:rsidP="00A9643F">
      <w:pPr>
        <w:rPr>
          <w:lang w:val="en-US"/>
        </w:rPr>
      </w:pPr>
    </w:p>
    <w:p w14:paraId="62C94300" w14:textId="0AA0B1A3" w:rsidR="004E209F" w:rsidRPr="0076100E" w:rsidRDefault="004E209F" w:rsidP="0033355E">
      <w:pPr>
        <w:pStyle w:val="Heading3"/>
        <w:rPr>
          <w:lang w:val="en-US"/>
        </w:rPr>
      </w:pPr>
      <w:r w:rsidRPr="0076100E">
        <w:rPr>
          <w:lang w:val="en-US"/>
        </w:rPr>
        <w:t>Conclusion</w:t>
      </w:r>
    </w:p>
    <w:p w14:paraId="62DF8A13" w14:textId="21193876" w:rsidR="004E209F" w:rsidRPr="0076100E" w:rsidRDefault="004E209F" w:rsidP="00A9643F">
      <w:pPr>
        <w:rPr>
          <w:lang w:val="en-US"/>
        </w:rPr>
      </w:pPr>
      <w:r w:rsidRPr="0076100E">
        <w:rPr>
          <w:lang w:val="en-US"/>
        </w:rPr>
        <w:t xml:space="preserve">As Bharadwaj reminds us in his 2013 work, to fully understand the construction and dynamics of new transnational networks of technology assisted industries and markets, it is vital to pay attention to the role of </w:t>
      </w:r>
      <w:r w:rsidR="008E4117">
        <w:rPr>
          <w:lang w:val="en-US"/>
        </w:rPr>
        <w:t>“</w:t>
      </w:r>
      <w:r w:rsidRPr="0076100E">
        <w:rPr>
          <w:lang w:val="en-US"/>
        </w:rPr>
        <w:t>local biologies</w:t>
      </w:r>
      <w:r w:rsidR="008E4117">
        <w:rPr>
          <w:lang w:val="en-US"/>
        </w:rPr>
        <w:t>”</w:t>
      </w:r>
      <w:r w:rsidRPr="0076100E">
        <w:rPr>
          <w:lang w:val="en-US"/>
        </w:rPr>
        <w:t xml:space="preserve"> (Lock 2001). Assisted reproduction is one such market</w:t>
      </w:r>
      <w:r w:rsidR="00E26763">
        <w:rPr>
          <w:lang w:val="en-US"/>
        </w:rPr>
        <w:t>,</w:t>
      </w:r>
      <w:r w:rsidRPr="0076100E">
        <w:rPr>
          <w:lang w:val="en-US"/>
        </w:rPr>
        <w:t xml:space="preserve"> and in this paper </w:t>
      </w:r>
      <w:r w:rsidRPr="000D22B7">
        <w:rPr>
          <w:lang w:val="en-US"/>
        </w:rPr>
        <w:t>we</w:t>
      </w:r>
      <w:r w:rsidRPr="0076100E">
        <w:rPr>
          <w:lang w:val="en-US"/>
        </w:rPr>
        <w:t xml:space="preserve"> have charted the contours of its recent expansion, revealing the complex landscapes and typologies of care that it has spawned across highly interconnected and now globally extensive fertility chain networks. Indian ART specialists have come to play a key role in these networks, servicing, initially, the coloni</w:t>
      </w:r>
      <w:r w:rsidR="00DD1B37">
        <w:rPr>
          <w:lang w:val="en-US"/>
        </w:rPr>
        <w:t>z</w:t>
      </w:r>
      <w:r w:rsidRPr="0076100E">
        <w:rPr>
          <w:lang w:val="en-US"/>
        </w:rPr>
        <w:t>ing aspirations of some of Europe’s largest IVF providers, before reali</w:t>
      </w:r>
      <w:r w:rsidR="008F3636">
        <w:rPr>
          <w:lang w:val="en-US"/>
        </w:rPr>
        <w:t>z</w:t>
      </w:r>
      <w:r w:rsidRPr="0076100E">
        <w:rPr>
          <w:lang w:val="en-US"/>
        </w:rPr>
        <w:t xml:space="preserve">ing their own ambitions in reproductive empire building. </w:t>
      </w:r>
      <w:r w:rsidRPr="00A80342">
        <w:rPr>
          <w:lang w:val="en-US"/>
        </w:rPr>
        <w:t>We</w:t>
      </w:r>
      <w:r w:rsidRPr="0076100E">
        <w:rPr>
          <w:lang w:val="en-US"/>
        </w:rPr>
        <w:t xml:space="preserve"> argue here that the diffusion of knowledge and expertise about IVF has not been unilinear, but rather has been transposed and rephrased in the Indian context with surprising effects. The entrepreneurial spread of second-rate reproductive services throughout India and into sub-prime Africa is, as </w:t>
      </w:r>
      <w:r w:rsidRPr="00A80342">
        <w:rPr>
          <w:lang w:val="en-US"/>
        </w:rPr>
        <w:t>we</w:t>
      </w:r>
      <w:r w:rsidRPr="0076100E">
        <w:rPr>
          <w:lang w:val="en-US"/>
        </w:rPr>
        <w:t xml:space="preserve"> hope to have demonstrated here, driven by a complex interlinked suite of cultural and economic dynamics: the neoliberalism of health service provision in India; the privat</w:t>
      </w:r>
      <w:r w:rsidR="00380980" w:rsidRPr="0076100E">
        <w:rPr>
          <w:lang w:val="en-US"/>
        </w:rPr>
        <w:t>ization</w:t>
      </w:r>
      <w:r w:rsidRPr="0076100E">
        <w:rPr>
          <w:lang w:val="en-US"/>
        </w:rPr>
        <w:t xml:space="preserve"> and corporat</w:t>
      </w:r>
      <w:r w:rsidR="00380980" w:rsidRPr="0076100E">
        <w:rPr>
          <w:lang w:val="en-US"/>
        </w:rPr>
        <w:t>ization</w:t>
      </w:r>
      <w:r w:rsidRPr="0076100E">
        <w:rPr>
          <w:lang w:val="en-US"/>
        </w:rPr>
        <w:t xml:space="preserve"> of care, potent cultural preferences for biologically related children, and gendered competitiveness, but also, and </w:t>
      </w:r>
      <w:r w:rsidRPr="0076100E">
        <w:rPr>
          <w:lang w:val="en-US"/>
        </w:rPr>
        <w:lastRenderedPageBreak/>
        <w:t xml:space="preserve">perhaps most significantly, by the impulses of colonialism and imperialism, which </w:t>
      </w:r>
      <w:r w:rsidRPr="00A80342">
        <w:rPr>
          <w:lang w:val="en-US"/>
        </w:rPr>
        <w:t>we</w:t>
      </w:r>
      <w:r w:rsidRPr="0076100E">
        <w:rPr>
          <w:lang w:val="en-US"/>
        </w:rPr>
        <w:t xml:space="preserve"> suggest, have come to inflect both the logic of its expansion and its underlying ethos. </w:t>
      </w:r>
    </w:p>
    <w:p w14:paraId="57582FE7" w14:textId="77777777" w:rsidR="004E209F" w:rsidRPr="0076100E" w:rsidRDefault="004E209F" w:rsidP="00A9643F">
      <w:pPr>
        <w:rPr>
          <w:lang w:val="en-US"/>
        </w:rPr>
      </w:pPr>
    </w:p>
    <w:p w14:paraId="34C0F44A" w14:textId="5B3C0EFC" w:rsidR="004E209F" w:rsidRPr="0076100E" w:rsidRDefault="004E209F" w:rsidP="00A9643F">
      <w:pPr>
        <w:rPr>
          <w:lang w:val="en-US"/>
        </w:rPr>
      </w:pPr>
      <w:r w:rsidRPr="0076100E">
        <w:rPr>
          <w:lang w:val="en-US"/>
        </w:rPr>
        <w:t>Whilst mapping the contours of these emergent reproductive empires demands further empirical and conceptual work, the evidence marshalled here suggests, at least, that these expansive global fertility chain networks have the capacity to embed or re-embed in particular sites of economic and cultural vulnerability, new amoral economies of reproduction, by making such technologies seemingly more available yet less assuredly beneficial, either biologically or economically, to their intended recipients. In unpacking the ambitions, compulsions, dreams</w:t>
      </w:r>
      <w:r w:rsidR="00CC0092">
        <w:rPr>
          <w:lang w:val="en-US"/>
        </w:rPr>
        <w:t>,</w:t>
      </w:r>
      <w:r w:rsidRPr="0076100E">
        <w:rPr>
          <w:lang w:val="en-US"/>
        </w:rPr>
        <w:t xml:space="preserve"> and instincts that have shaped the transition of ART provision in India from a satellite in a transnational network of service provision to now one of its most powerful hubs, </w:t>
      </w:r>
      <w:r w:rsidRPr="00A80342">
        <w:rPr>
          <w:lang w:val="en-US"/>
        </w:rPr>
        <w:t>we</w:t>
      </w:r>
      <w:r w:rsidRPr="0076100E">
        <w:rPr>
          <w:lang w:val="en-US"/>
        </w:rPr>
        <w:t xml:space="preserve"> hope to have cast light on the complex ways in which science and technology are remade </w:t>
      </w:r>
      <w:r w:rsidRPr="0033355E">
        <w:rPr>
          <w:iCs/>
          <w:lang w:val="en-US"/>
        </w:rPr>
        <w:t>in</w:t>
      </w:r>
      <w:r w:rsidR="000F51FF" w:rsidRPr="0033355E">
        <w:rPr>
          <w:iCs/>
          <w:lang w:val="en-US"/>
        </w:rPr>
        <w:t xml:space="preserve"> </w:t>
      </w:r>
      <w:r w:rsidRPr="0033355E">
        <w:rPr>
          <w:iCs/>
          <w:lang w:val="en-US"/>
        </w:rPr>
        <w:t>situ</w:t>
      </w:r>
      <w:r w:rsidRPr="0076100E">
        <w:rPr>
          <w:lang w:val="en-US"/>
        </w:rPr>
        <w:t xml:space="preserve"> but also how the historiography of colonial relations can return to haunt contemporary practices in ways that threaten to material</w:t>
      </w:r>
      <w:r w:rsidR="006F1FD2">
        <w:rPr>
          <w:lang w:val="en-US"/>
        </w:rPr>
        <w:t>ize</w:t>
      </w:r>
      <w:r w:rsidRPr="0076100E">
        <w:rPr>
          <w:lang w:val="en-US"/>
        </w:rPr>
        <w:t xml:space="preserve"> new and potentially highly exploitative modes of reproductive value extraction across global fertility chain networks. </w:t>
      </w:r>
    </w:p>
    <w:p w14:paraId="51CB68AB" w14:textId="77777777" w:rsidR="004E209F" w:rsidRPr="0076100E" w:rsidRDefault="004E209F" w:rsidP="00A9643F">
      <w:pPr>
        <w:rPr>
          <w:lang w:val="en-US"/>
        </w:rPr>
      </w:pPr>
    </w:p>
    <w:p w14:paraId="682D7E77" w14:textId="184008BC" w:rsidR="002E1C6A" w:rsidRPr="0076100E" w:rsidRDefault="00364DC5" w:rsidP="004B702F">
      <w:pPr>
        <w:pStyle w:val="Heading3"/>
        <w:rPr>
          <w:lang w:val="en-US"/>
        </w:rPr>
      </w:pPr>
      <w:r w:rsidRPr="0076100E">
        <w:rPr>
          <w:lang w:val="en-US"/>
        </w:rPr>
        <w:t>Acknowledgments</w:t>
      </w:r>
    </w:p>
    <w:p w14:paraId="3459907F" w14:textId="3C048AB8" w:rsidR="002E1C6A" w:rsidRPr="0076100E" w:rsidRDefault="002E1C6A" w:rsidP="002E1C6A">
      <w:pPr>
        <w:rPr>
          <w:lang w:val="en-US"/>
        </w:rPr>
      </w:pPr>
      <w:r w:rsidRPr="0076100E">
        <w:rPr>
          <w:lang w:val="en-US"/>
        </w:rPr>
        <w:t>We sincerely thank the Wellcome Trust for funding the research project on which this work is based (Investigating Reproductive Ethics-in-Context: The Indian Experience, Five</w:t>
      </w:r>
      <w:r w:rsidR="0028720B" w:rsidRPr="0076100E">
        <w:rPr>
          <w:lang w:val="en-US"/>
        </w:rPr>
        <w:t>-</w:t>
      </w:r>
      <w:r w:rsidRPr="0076100E">
        <w:rPr>
          <w:lang w:val="en-US"/>
        </w:rPr>
        <w:t>Year International Ethics Grant no</w:t>
      </w:r>
      <w:r w:rsidR="00830B80" w:rsidRPr="0076100E">
        <w:rPr>
          <w:lang w:val="en-US"/>
        </w:rPr>
        <w:t>.</w:t>
      </w:r>
      <w:r w:rsidRPr="0076100E">
        <w:rPr>
          <w:lang w:val="en-US"/>
        </w:rPr>
        <w:t xml:space="preserve"> 097733/B/11/Z); our research associates Amar Jesani, Neha Madhiwala, and Anuradha Panchmatia; and the clinics </w:t>
      </w:r>
      <w:r w:rsidR="00302E6E">
        <w:rPr>
          <w:lang w:val="en-US"/>
        </w:rPr>
        <w:t xml:space="preserve">and clinicians </w:t>
      </w:r>
      <w:r w:rsidRPr="0076100E">
        <w:rPr>
          <w:lang w:val="en-US"/>
        </w:rPr>
        <w:t>that hosted us for their invaluable assistance in carrying out the extended fieldwork.</w:t>
      </w:r>
    </w:p>
    <w:p w14:paraId="2CBA0C49" w14:textId="77777777" w:rsidR="00364DC5" w:rsidRPr="0076100E" w:rsidRDefault="00364DC5" w:rsidP="002E1C6A">
      <w:pPr>
        <w:rPr>
          <w:lang w:val="en-US"/>
        </w:rPr>
      </w:pPr>
    </w:p>
    <w:p w14:paraId="4FFAA50F" w14:textId="77777777" w:rsidR="00046BB3" w:rsidRPr="0076100E" w:rsidRDefault="00046BB3" w:rsidP="00A9643F">
      <w:pPr>
        <w:pStyle w:val="Heading3"/>
        <w:rPr>
          <w:lang w:val="en-US"/>
        </w:rPr>
      </w:pPr>
      <w:r w:rsidRPr="0076100E">
        <w:rPr>
          <w:lang w:val="en-US"/>
        </w:rPr>
        <w:t>Notes</w:t>
      </w:r>
    </w:p>
    <w:p w14:paraId="446D60DE" w14:textId="2FFD0273" w:rsidR="00EA686C" w:rsidRPr="0076100E" w:rsidRDefault="00EA686C" w:rsidP="00EA686C">
      <w:pPr>
        <w:rPr>
          <w:lang w:val="en-US"/>
        </w:rPr>
      </w:pPr>
      <w:r w:rsidRPr="0033355E">
        <w:rPr>
          <w:vertAlign w:val="superscript"/>
          <w:lang w:val="en-US"/>
        </w:rPr>
        <w:t>1</w:t>
      </w:r>
      <w:r w:rsidRPr="0076100E">
        <w:rPr>
          <w:lang w:val="en-US"/>
        </w:rPr>
        <w:t xml:space="preserve"> A sterilization camp organized by the State Department of Health under the National Family Planning Programme to perform laparoscopic tubectomies was held in Bilaspur, Chhattisgarh, India on November 8, 2014. It has been argued that “target-driven</w:t>
      </w:r>
      <w:r w:rsidR="00BB0644" w:rsidRPr="0076100E">
        <w:rPr>
          <w:lang w:val="en-US"/>
        </w:rPr>
        <w:t xml:space="preserve">” </w:t>
      </w:r>
      <w:r w:rsidRPr="0076100E">
        <w:rPr>
          <w:lang w:val="en-US"/>
        </w:rPr>
        <w:t>nature of this family planning program resulted in rushed and botched ligations that violated all standard operating procedures and ethical norms. Eighty-three women from predominantly Dalit and tribal groups were subjected to sterilization within six hours by one surgeon using an assembly line technique with one laparoscope with no precautions for asepsis</w:t>
      </w:r>
      <w:r w:rsidR="00BB0644" w:rsidRPr="0076100E">
        <w:rPr>
          <w:lang w:val="en-US"/>
        </w:rPr>
        <w:t xml:space="preserve">, </w:t>
      </w:r>
      <w:r w:rsidRPr="0076100E">
        <w:rPr>
          <w:lang w:val="en-US"/>
        </w:rPr>
        <w:t xml:space="preserve">resulting in the deaths of </w:t>
      </w:r>
      <w:r w:rsidR="00BB0644" w:rsidRPr="0076100E">
        <w:rPr>
          <w:lang w:val="en-US"/>
        </w:rPr>
        <w:t xml:space="preserve">thirteen </w:t>
      </w:r>
      <w:r w:rsidRPr="0076100E">
        <w:rPr>
          <w:lang w:val="en-US"/>
        </w:rPr>
        <w:t>women. For a detailed account</w:t>
      </w:r>
      <w:r w:rsidR="001E26AA" w:rsidRPr="0076100E">
        <w:rPr>
          <w:lang w:val="en-US"/>
        </w:rPr>
        <w:t xml:space="preserve">, see </w:t>
      </w:r>
      <w:r w:rsidR="00D54C53" w:rsidRPr="0076100E">
        <w:rPr>
          <w:lang w:val="en-US"/>
        </w:rPr>
        <w:t>Nadimpally</w:t>
      </w:r>
      <w:r w:rsidR="00543559" w:rsidRPr="0076100E">
        <w:rPr>
          <w:lang w:val="en-US"/>
        </w:rPr>
        <w:t xml:space="preserve"> et al. 2015.</w:t>
      </w:r>
      <w:r w:rsidRPr="0076100E">
        <w:rPr>
          <w:lang w:val="en-US"/>
        </w:rPr>
        <w:t xml:space="preserve"> </w:t>
      </w:r>
      <w:r w:rsidR="00D54C53" w:rsidRPr="0076100E">
        <w:rPr>
          <w:lang w:val="en-US"/>
        </w:rPr>
        <w:t xml:space="preserve"> </w:t>
      </w:r>
    </w:p>
    <w:p w14:paraId="2592F1DF" w14:textId="647054AD" w:rsidR="00E31AE7" w:rsidRPr="0076100E" w:rsidRDefault="00E31AE7" w:rsidP="00A9643F">
      <w:pPr>
        <w:rPr>
          <w:lang w:val="en-US"/>
        </w:rPr>
      </w:pPr>
    </w:p>
    <w:p w14:paraId="3E78B652" w14:textId="4C97294B" w:rsidR="00687170" w:rsidRPr="0076100E" w:rsidRDefault="00687170" w:rsidP="00A9643F">
      <w:pPr>
        <w:rPr>
          <w:lang w:val="en-US"/>
        </w:rPr>
      </w:pPr>
      <w:r w:rsidRPr="0033355E">
        <w:rPr>
          <w:vertAlign w:val="superscript"/>
          <w:lang w:val="en-US"/>
        </w:rPr>
        <w:t>2</w:t>
      </w:r>
      <w:r w:rsidRPr="0076100E">
        <w:rPr>
          <w:lang w:val="en-US"/>
        </w:rPr>
        <w:t xml:space="preserve"> For example, leading and highly venerated women such as Saadhna Desai, Feroza Parekh</w:t>
      </w:r>
      <w:r w:rsidR="000125FF" w:rsidRPr="0076100E">
        <w:rPr>
          <w:lang w:val="en-US"/>
        </w:rPr>
        <w:t>,</w:t>
      </w:r>
      <w:r w:rsidRPr="0076100E">
        <w:rPr>
          <w:lang w:val="en-US"/>
        </w:rPr>
        <w:t xml:space="preserve"> and Indira Hinduja all developed large private practices that attracted patients from their own faith communities; Desai is a Gujarati; Parekh is a Parsi</w:t>
      </w:r>
      <w:r w:rsidR="003B2293" w:rsidRPr="0076100E">
        <w:rPr>
          <w:lang w:val="en-US"/>
        </w:rPr>
        <w:t>,</w:t>
      </w:r>
      <w:r w:rsidRPr="0076100E">
        <w:rPr>
          <w:lang w:val="en-US"/>
        </w:rPr>
        <w:t xml:space="preserve"> and Hindujha is a Sindhi. Desai, for example</w:t>
      </w:r>
      <w:r w:rsidR="003B2293" w:rsidRPr="0076100E">
        <w:rPr>
          <w:lang w:val="en-US"/>
        </w:rPr>
        <w:t>,</w:t>
      </w:r>
      <w:r w:rsidRPr="0076100E">
        <w:rPr>
          <w:lang w:val="en-US"/>
        </w:rPr>
        <w:t xml:space="preserve"> attracted many clients from </w:t>
      </w:r>
      <w:r w:rsidRPr="0076100E">
        <w:rPr>
          <w:lang w:val="en-US"/>
        </w:rPr>
        <w:lastRenderedPageBreak/>
        <w:t xml:space="preserve">the wealthy </w:t>
      </w:r>
      <w:r w:rsidRPr="0033355E">
        <w:rPr>
          <w:lang w:val="en-US"/>
        </w:rPr>
        <w:t>Gujarati jewel</w:t>
      </w:r>
      <w:r w:rsidR="003B2293" w:rsidRPr="0033355E">
        <w:rPr>
          <w:lang w:val="en-US"/>
        </w:rPr>
        <w:t>r</w:t>
      </w:r>
      <w:r w:rsidRPr="0033355E">
        <w:rPr>
          <w:lang w:val="en-US"/>
        </w:rPr>
        <w:t>y</w:t>
      </w:r>
      <w:r w:rsidR="00647368" w:rsidRPr="0076100E">
        <w:rPr>
          <w:lang w:val="en-US"/>
        </w:rPr>
        <w:t>-</w:t>
      </w:r>
      <w:r w:rsidRPr="0076100E">
        <w:rPr>
          <w:lang w:val="en-US"/>
        </w:rPr>
        <w:t xml:space="preserve"> and diamond</w:t>
      </w:r>
      <w:r w:rsidR="00647368" w:rsidRPr="0076100E">
        <w:rPr>
          <w:lang w:val="en-US"/>
        </w:rPr>
        <w:t>-</w:t>
      </w:r>
      <w:r w:rsidRPr="0076100E">
        <w:rPr>
          <w:lang w:val="en-US"/>
        </w:rPr>
        <w:t>trading community located within India and abroad, in Belgium</w:t>
      </w:r>
      <w:r w:rsidR="000A5B64">
        <w:rPr>
          <w:lang w:val="en-US"/>
        </w:rPr>
        <w:t>.</w:t>
      </w:r>
      <w:r w:rsidRPr="0076100E">
        <w:rPr>
          <w:lang w:val="en-US"/>
        </w:rPr>
        <w:t xml:space="preserve"> </w:t>
      </w:r>
    </w:p>
    <w:p w14:paraId="4FD039D1" w14:textId="77777777" w:rsidR="007B124F" w:rsidRPr="0076100E" w:rsidRDefault="007B124F" w:rsidP="00A9643F">
      <w:pPr>
        <w:rPr>
          <w:lang w:val="en-US"/>
        </w:rPr>
      </w:pPr>
    </w:p>
    <w:p w14:paraId="3E0159A5" w14:textId="39C7F8F9" w:rsidR="001868AB" w:rsidRDefault="007B124F" w:rsidP="00A9643F">
      <w:pPr>
        <w:rPr>
          <w:lang w:val="en-US"/>
        </w:rPr>
      </w:pPr>
      <w:r w:rsidRPr="0076100E">
        <w:rPr>
          <w:vertAlign w:val="superscript"/>
          <w:lang w:val="en-US"/>
        </w:rPr>
        <w:t xml:space="preserve">3 </w:t>
      </w:r>
      <w:r w:rsidRPr="0076100E">
        <w:rPr>
          <w:lang w:val="en-US"/>
        </w:rPr>
        <w:t xml:space="preserve">Trivector Scientific Private Ltd. was initially a homegrown Indian company established in 1993. The Danish ART solutions provider Origio acquired a 51 percent stake in Trivector in 2012 to expand its own international sales market but sold their interest in 2015 as Trivector sought to regain control. Shivani Scientific Ltd. is an Indian-owned company that establishes new IVF facilities in India using products from twenty-six international ART technology, equipment, and consumable suppliers. See Shivani Scientific 2014. </w:t>
      </w:r>
    </w:p>
    <w:p w14:paraId="228659E3" w14:textId="77777777" w:rsidR="001868AB" w:rsidRDefault="001868AB" w:rsidP="00A9643F">
      <w:pPr>
        <w:rPr>
          <w:lang w:val="en-US"/>
        </w:rPr>
      </w:pPr>
    </w:p>
    <w:p w14:paraId="1733273E" w14:textId="761D357C" w:rsidR="001868AB" w:rsidRPr="00584E68" w:rsidRDefault="001868AB" w:rsidP="006E0785">
      <w:r w:rsidRPr="006E0785">
        <w:rPr>
          <w:vertAlign w:val="superscript"/>
        </w:rPr>
        <w:t xml:space="preserve">4 </w:t>
      </w:r>
      <w:r w:rsidRPr="00584E68">
        <w:t>Cities in India are categori</w:t>
      </w:r>
      <w:r w:rsidR="006E0785">
        <w:t>z</w:t>
      </w:r>
      <w:r w:rsidRPr="00584E68">
        <w:t>ed on the basis of a grading structure devised by the Government of India. This system helps the authorities to allot House Rent Allowance to the employees of the public sector, posted in different cities across the country. Tier I are India’s largest cities, Tier 2 and 3 are comparatively smaller cities, Tier 4 are towns. There are currently 8 Tier I cities, 26 Tier II cities, 33 Tier III cities, 5,000 Tier IV towns, and more than 638,000 villages in the country.</w:t>
      </w:r>
    </w:p>
    <w:p w14:paraId="0246F30D" w14:textId="7E91DD6C" w:rsidR="007B124F" w:rsidRPr="0076100E" w:rsidRDefault="007B124F" w:rsidP="006E0785">
      <w:pPr>
        <w:rPr>
          <w:lang w:val="en-US"/>
        </w:rPr>
      </w:pPr>
    </w:p>
    <w:p w14:paraId="12C8D689" w14:textId="7807B9DD" w:rsidR="00A92F13" w:rsidRDefault="00454DBD" w:rsidP="004165EF">
      <w:r w:rsidRPr="004165EF">
        <w:rPr>
          <w:vertAlign w:val="superscript"/>
          <w:lang w:val="en-US"/>
        </w:rPr>
        <w:t>5</w:t>
      </w:r>
      <w:r>
        <w:rPr>
          <w:lang w:val="en-US"/>
        </w:rPr>
        <w:t xml:space="preserve"> </w:t>
      </w:r>
      <w:r w:rsidRPr="00584E68">
        <w:t xml:space="preserve">The </w:t>
      </w:r>
      <w:r w:rsidRPr="00584E68">
        <w:rPr>
          <w:i/>
          <w:iCs/>
        </w:rPr>
        <w:t>Times of India</w:t>
      </w:r>
      <w:r w:rsidRPr="00584E68">
        <w:t xml:space="preserve"> suggested that India had in excess of 20,000 IVF and IUI clinics across India by 20</w:t>
      </w:r>
      <w:r w:rsidR="00325570">
        <w:t>1</w:t>
      </w:r>
      <w:r w:rsidRPr="00584E68">
        <w:t>7</w:t>
      </w:r>
      <w:r w:rsidR="004165EF">
        <w:t>,</w:t>
      </w:r>
      <w:r w:rsidRPr="00584E68">
        <w:t xml:space="preserve"> but that less than 20</w:t>
      </w:r>
      <w:r w:rsidR="004165EF">
        <w:t xml:space="preserve"> percent</w:t>
      </w:r>
      <w:r w:rsidRPr="00584E68">
        <w:t xml:space="preserve"> of them were registered by the Indian Council for Medical Research</w:t>
      </w:r>
      <w:r w:rsidR="004165EF">
        <w:t xml:space="preserve"> (</w:t>
      </w:r>
      <w:r w:rsidR="009B3482">
        <w:t xml:space="preserve">Dey 2017). </w:t>
      </w:r>
      <w:r w:rsidR="00E87DD4">
        <w:t xml:space="preserve">Bronwyn Parry </w:t>
      </w:r>
      <w:r w:rsidRPr="00584E68">
        <w:t>and Sayani Mitra are currently undertaking a crowd</w:t>
      </w:r>
      <w:r w:rsidR="00325570">
        <w:t>-</w:t>
      </w:r>
      <w:r w:rsidRPr="00584E68">
        <w:t>sourced mapping project to establish the true extent of this expansion of provision in recent years.</w:t>
      </w:r>
    </w:p>
    <w:p w14:paraId="06B13345" w14:textId="77777777" w:rsidR="00EE5AFE" w:rsidRDefault="00EE5AFE" w:rsidP="004165EF"/>
    <w:p w14:paraId="4461331D" w14:textId="6BBA608C" w:rsidR="00EE5AFE" w:rsidRDefault="00C968B4" w:rsidP="004165EF">
      <w:r w:rsidRPr="0033355E">
        <w:rPr>
          <w:vertAlign w:val="superscript"/>
        </w:rPr>
        <w:t xml:space="preserve">6 </w:t>
      </w:r>
      <w:r w:rsidR="00EE5AFE" w:rsidRPr="00584E68">
        <w:t>It can be argued, as one of our reviewers astutely noted, that the perverse markets theory can be said to be descriptive of the entire ART sector, being notably evident, for example, in its aggressive marketing of IVF add-ons</w:t>
      </w:r>
      <w:r w:rsidR="00EE5AFE">
        <w:t>.</w:t>
      </w:r>
      <w:r w:rsidR="00EE5AFE" w:rsidRPr="00584E68">
        <w:t xml:space="preserve"> These include treatments such as assisted hatching</w:t>
      </w:r>
      <w:r w:rsidR="00051B8E">
        <w:t xml:space="preserve"> </w:t>
      </w:r>
      <w:r w:rsidR="00EE5AFE" w:rsidRPr="00584E68">
        <w:t>and immunological testing</w:t>
      </w:r>
      <w:r w:rsidR="00782BDF">
        <w:t>,</w:t>
      </w:r>
      <w:r w:rsidR="00051B8E" w:rsidDel="00051B8E">
        <w:t xml:space="preserve"> </w:t>
      </w:r>
      <w:r w:rsidR="00EE5AFE" w:rsidRPr="00584E68">
        <w:t>both of which have been determined by the UK’s H</w:t>
      </w:r>
      <w:r w:rsidR="00782BDF">
        <w:t xml:space="preserve">uman </w:t>
      </w:r>
      <w:r w:rsidR="00EE5AFE" w:rsidRPr="00584E68">
        <w:t>F</w:t>
      </w:r>
      <w:r w:rsidR="00106518">
        <w:t xml:space="preserve">ertilisation and </w:t>
      </w:r>
      <w:r w:rsidR="00EE5AFE" w:rsidRPr="00584E68">
        <w:t>E</w:t>
      </w:r>
      <w:r w:rsidR="00DB2655">
        <w:t xml:space="preserve">mbryology </w:t>
      </w:r>
      <w:r w:rsidR="00EE5AFE" w:rsidRPr="00584E68">
        <w:t>A</w:t>
      </w:r>
      <w:r w:rsidR="00DB2655">
        <w:t>uthority</w:t>
      </w:r>
      <w:r w:rsidR="00EE5AFE" w:rsidRPr="00584E68">
        <w:t xml:space="preserve"> to have little efficacy in assisting conception, but which are successfully marketed to consumers worldwide through the continually cited risk of </w:t>
      </w:r>
      <w:r w:rsidR="00825AF5">
        <w:t>“</w:t>
      </w:r>
      <w:r w:rsidR="00EE5AFE" w:rsidRPr="00584E68">
        <w:t>low success rates</w:t>
      </w:r>
      <w:r w:rsidR="00825AF5">
        <w:t>”</w:t>
      </w:r>
      <w:r w:rsidR="00EE5AFE" w:rsidRPr="00584E68">
        <w:t xml:space="preserve"> and the associated exploitation of </w:t>
      </w:r>
      <w:r w:rsidR="00825AF5">
        <w:t>“</w:t>
      </w:r>
      <w:r w:rsidR="00EE5AFE" w:rsidRPr="00584E68">
        <w:t>patient desperation</w:t>
      </w:r>
      <w:r w:rsidR="00EE5AFE">
        <w:t>.”</w:t>
      </w:r>
    </w:p>
    <w:p w14:paraId="2837009E" w14:textId="77777777" w:rsidR="00E83B83" w:rsidRDefault="00E83B83" w:rsidP="004165EF"/>
    <w:p w14:paraId="43CB615D" w14:textId="61A6419E" w:rsidR="003B513F" w:rsidRDefault="00E83B83" w:rsidP="004165EF">
      <w:r w:rsidRPr="002A217E">
        <w:rPr>
          <w:vertAlign w:val="superscript"/>
        </w:rPr>
        <w:t>7</w:t>
      </w:r>
      <w:r>
        <w:t xml:space="preserve"> </w:t>
      </w:r>
      <w:r w:rsidRPr="00584E68">
        <w:t>For more detailed analysis of these trends</w:t>
      </w:r>
      <w:r w:rsidR="00DA225B">
        <w:t>,</w:t>
      </w:r>
      <w:r w:rsidRPr="00584E68">
        <w:t xml:space="preserve"> see </w:t>
      </w:r>
      <w:r w:rsidR="00890B4D">
        <w:t>V</w:t>
      </w:r>
      <w:r w:rsidRPr="00584E68">
        <w:t>an de Wiel</w:t>
      </w:r>
      <w:r w:rsidR="00302E6E">
        <w:t>,</w:t>
      </w:r>
      <w:r w:rsidR="00890B4D">
        <w:t xml:space="preserve"> </w:t>
      </w:r>
      <w:r w:rsidRPr="00584E68">
        <w:t>2020</w:t>
      </w:r>
      <w:r w:rsidR="00890B4D">
        <w:t>.</w:t>
      </w:r>
    </w:p>
    <w:p w14:paraId="2C304EC0" w14:textId="77777777" w:rsidR="003B513F" w:rsidRDefault="003B513F" w:rsidP="004165EF"/>
    <w:p w14:paraId="611F7840" w14:textId="48CE256A" w:rsidR="00E83B83" w:rsidRDefault="003B513F" w:rsidP="004165EF">
      <w:r>
        <w:rPr>
          <w:rStyle w:val="FootnoteReference"/>
        </w:rPr>
        <w:t xml:space="preserve">8 </w:t>
      </w:r>
      <w:r w:rsidRPr="00051B8E">
        <w:t>We</w:t>
      </w:r>
      <w:r w:rsidRPr="00AD5BA9">
        <w:t xml:space="preserve"> remain indebted to </w:t>
      </w:r>
      <w:r w:rsidR="00C3050F">
        <w:t>r</w:t>
      </w:r>
      <w:r w:rsidRPr="00AD5BA9">
        <w:t xml:space="preserve">eviewer </w:t>
      </w:r>
      <w:r w:rsidR="00040B46">
        <w:t>two</w:t>
      </w:r>
      <w:r w:rsidRPr="00AD5BA9">
        <w:t xml:space="preserve"> for their help in conceptuali</w:t>
      </w:r>
      <w:r w:rsidR="009935EB">
        <w:t>z</w:t>
      </w:r>
      <w:r w:rsidRPr="00AD5BA9">
        <w:t>ing this</w:t>
      </w:r>
      <w:r>
        <w:t>.</w:t>
      </w:r>
    </w:p>
    <w:p w14:paraId="771D835F" w14:textId="77777777" w:rsidR="00512CBC" w:rsidRDefault="00512CBC" w:rsidP="004165EF"/>
    <w:p w14:paraId="4245C70D" w14:textId="104AA834" w:rsidR="00512CBC" w:rsidRDefault="00512CBC" w:rsidP="004165EF">
      <w:r w:rsidRPr="0033355E">
        <w:rPr>
          <w:vertAlign w:val="superscript"/>
        </w:rPr>
        <w:t>9</w:t>
      </w:r>
      <w:r>
        <w:t xml:space="preserve"> </w:t>
      </w:r>
      <w:r w:rsidRPr="00584E68">
        <w:t xml:space="preserve">The BRICS acronym stands for the most powerful of the emergent </w:t>
      </w:r>
      <w:r>
        <w:t>Global South</w:t>
      </w:r>
      <w:r w:rsidRPr="00584E68">
        <w:t xml:space="preserve"> economies: Brazil, Russia, India, China</w:t>
      </w:r>
      <w:r w:rsidR="000C477B">
        <w:t>,</w:t>
      </w:r>
      <w:r w:rsidRPr="00584E68">
        <w:t xml:space="preserve"> and South Africa.</w:t>
      </w:r>
    </w:p>
    <w:p w14:paraId="177AF61F" w14:textId="77777777" w:rsidR="00692614" w:rsidRPr="0076100E" w:rsidRDefault="00692614" w:rsidP="004165EF">
      <w:pPr>
        <w:rPr>
          <w:lang w:val="en-US"/>
        </w:rPr>
      </w:pPr>
    </w:p>
    <w:p w14:paraId="78C446C2" w14:textId="44E72C8C" w:rsidR="00CC71F0" w:rsidRPr="0076100E" w:rsidRDefault="00046BB3" w:rsidP="00A9643F">
      <w:pPr>
        <w:pStyle w:val="Heading3"/>
        <w:rPr>
          <w:lang w:val="en-US"/>
        </w:rPr>
      </w:pPr>
      <w:r w:rsidRPr="0076100E">
        <w:rPr>
          <w:lang w:val="en-US"/>
        </w:rPr>
        <w:t>References</w:t>
      </w:r>
    </w:p>
    <w:p w14:paraId="59612DA9" w14:textId="277E4134" w:rsidR="004E209F" w:rsidRPr="0076100E" w:rsidRDefault="004E209F" w:rsidP="00B84B56">
      <w:pPr>
        <w:pStyle w:val="References"/>
        <w:rPr>
          <w:lang w:val="en-US"/>
        </w:rPr>
      </w:pPr>
      <w:r w:rsidRPr="0076100E">
        <w:rPr>
          <w:lang w:val="en-US"/>
        </w:rPr>
        <w:t xml:space="preserve">Alavi, Hamza. 1975. “India and the </w:t>
      </w:r>
      <w:r w:rsidR="009A33C7" w:rsidRPr="0076100E">
        <w:rPr>
          <w:lang w:val="en-US"/>
        </w:rPr>
        <w:t>C</w:t>
      </w:r>
      <w:r w:rsidRPr="0076100E">
        <w:rPr>
          <w:lang w:val="en-US"/>
        </w:rPr>
        <w:t xml:space="preserve">olonial </w:t>
      </w:r>
      <w:r w:rsidR="009A33C7" w:rsidRPr="0076100E">
        <w:rPr>
          <w:lang w:val="en-US"/>
        </w:rPr>
        <w:t>M</w:t>
      </w:r>
      <w:r w:rsidRPr="0076100E">
        <w:rPr>
          <w:lang w:val="en-US"/>
        </w:rPr>
        <w:t xml:space="preserve">ode of </w:t>
      </w:r>
      <w:r w:rsidR="009A33C7" w:rsidRPr="0076100E">
        <w:rPr>
          <w:lang w:val="en-US"/>
        </w:rPr>
        <w:t>P</w:t>
      </w:r>
      <w:r w:rsidRPr="0076100E">
        <w:rPr>
          <w:lang w:val="en-US"/>
        </w:rPr>
        <w:t xml:space="preserve">roduction.” </w:t>
      </w:r>
      <w:r w:rsidRPr="0076100E">
        <w:rPr>
          <w:i/>
          <w:lang w:val="en-US"/>
        </w:rPr>
        <w:t>Economic and Political Weekly</w:t>
      </w:r>
      <w:r w:rsidRPr="0076100E">
        <w:rPr>
          <w:lang w:val="en-US"/>
        </w:rPr>
        <w:t xml:space="preserve"> 10</w:t>
      </w:r>
      <w:r w:rsidR="00DE2BC5" w:rsidRPr="0076100E">
        <w:rPr>
          <w:lang w:val="en-US"/>
        </w:rPr>
        <w:t xml:space="preserve"> </w:t>
      </w:r>
      <w:r w:rsidRPr="0076100E">
        <w:rPr>
          <w:lang w:val="en-US"/>
        </w:rPr>
        <w:t>(33/35): 1235</w:t>
      </w:r>
      <w:r w:rsidR="00B84B56" w:rsidRPr="0076100E">
        <w:rPr>
          <w:lang w:val="en-US"/>
        </w:rPr>
        <w:t>–</w:t>
      </w:r>
      <w:r w:rsidRPr="0076100E">
        <w:rPr>
          <w:lang w:val="en-US"/>
        </w:rPr>
        <w:t xml:space="preserve">62. </w:t>
      </w:r>
      <w:hyperlink r:id="rId12" w:history="1">
        <w:r w:rsidRPr="0076100E">
          <w:rPr>
            <w:rStyle w:val="Hyperlink"/>
            <w:lang w:val="en-US"/>
          </w:rPr>
          <w:t>https://www.jstor.org/stable/4537329</w:t>
        </w:r>
      </w:hyperlink>
      <w:r w:rsidR="00B84B56" w:rsidRPr="0076100E">
        <w:rPr>
          <w:lang w:val="en-US"/>
        </w:rPr>
        <w:t>.</w:t>
      </w:r>
      <w:r w:rsidRPr="0076100E">
        <w:rPr>
          <w:lang w:val="en-US"/>
        </w:rPr>
        <w:t xml:space="preserve"> </w:t>
      </w:r>
    </w:p>
    <w:p w14:paraId="00219D77" w14:textId="2B7F20BE" w:rsidR="004E209F" w:rsidRDefault="004E209F" w:rsidP="003526FD">
      <w:pPr>
        <w:pStyle w:val="References"/>
        <w:rPr>
          <w:lang w:val="en-US"/>
        </w:rPr>
      </w:pPr>
      <w:r w:rsidRPr="00DC7523">
        <w:rPr>
          <w:lang w:val="en-US"/>
        </w:rPr>
        <w:lastRenderedPageBreak/>
        <w:t xml:space="preserve">Alcoff, Linda. M. 2007. “Mignolo’s Epistemology of Coloniality.” </w:t>
      </w:r>
      <w:r w:rsidRPr="00DC7523">
        <w:rPr>
          <w:i/>
          <w:lang w:val="en-US"/>
        </w:rPr>
        <w:t>The New Centennial Review</w:t>
      </w:r>
      <w:r w:rsidRPr="0033355E">
        <w:rPr>
          <w:lang w:val="en-US"/>
        </w:rPr>
        <w:t xml:space="preserve"> </w:t>
      </w:r>
      <w:r w:rsidRPr="00DC7523">
        <w:rPr>
          <w:lang w:val="en-US"/>
        </w:rPr>
        <w:t>7</w:t>
      </w:r>
      <w:r w:rsidR="001857E3" w:rsidRPr="00DC7523">
        <w:rPr>
          <w:lang w:val="en-US"/>
        </w:rPr>
        <w:t xml:space="preserve"> </w:t>
      </w:r>
      <w:r w:rsidRPr="00DC7523">
        <w:rPr>
          <w:lang w:val="en-US"/>
        </w:rPr>
        <w:t xml:space="preserve">(3): 79–101. </w:t>
      </w:r>
      <w:hyperlink r:id="rId13" w:history="1">
        <w:r w:rsidRPr="00DC7523">
          <w:rPr>
            <w:rStyle w:val="Hyperlink"/>
            <w:lang w:val="en-US"/>
          </w:rPr>
          <w:t>https://doi.org/10.1353/ncr.0.0008</w:t>
        </w:r>
      </w:hyperlink>
      <w:r w:rsidR="00B84B56" w:rsidRPr="00DC7523">
        <w:rPr>
          <w:lang w:val="en-US"/>
        </w:rPr>
        <w:t>.</w:t>
      </w:r>
    </w:p>
    <w:p w14:paraId="4717E740" w14:textId="29EA2F2D" w:rsidR="00F0228E" w:rsidRPr="000F6F55" w:rsidRDefault="00F0228E" w:rsidP="00471270">
      <w:pPr>
        <w:pStyle w:val="References"/>
        <w:rPr>
          <w:iCs/>
          <w:lang w:val="en-US"/>
        </w:rPr>
      </w:pPr>
      <w:r>
        <w:rPr>
          <w:lang w:val="en-US"/>
        </w:rPr>
        <w:t>Appleton,</w:t>
      </w:r>
      <w:r w:rsidR="00C20D5E" w:rsidRPr="00C20D5E">
        <w:t xml:space="preserve"> </w:t>
      </w:r>
      <w:r w:rsidR="00C20D5E" w:rsidRPr="00C20D5E">
        <w:rPr>
          <w:lang w:val="en-US"/>
        </w:rPr>
        <w:t>Nayantara Sheoran</w:t>
      </w:r>
      <w:r w:rsidR="00C20D5E">
        <w:rPr>
          <w:lang w:val="en-US"/>
        </w:rPr>
        <w:t xml:space="preserve"> and </w:t>
      </w:r>
      <w:r w:rsidR="008E009F">
        <w:rPr>
          <w:lang w:val="en-US"/>
        </w:rPr>
        <w:t>Aditya Bhradwaj.</w:t>
      </w:r>
      <w:r w:rsidR="006428C5">
        <w:rPr>
          <w:lang w:val="en-US"/>
        </w:rPr>
        <w:t xml:space="preserve"> </w:t>
      </w:r>
      <w:r w:rsidR="008E009F">
        <w:rPr>
          <w:lang w:val="en-US"/>
        </w:rPr>
        <w:t>2017</w:t>
      </w:r>
      <w:r w:rsidR="00C53C8B">
        <w:rPr>
          <w:lang w:val="en-US"/>
        </w:rPr>
        <w:t>.</w:t>
      </w:r>
      <w:r>
        <w:rPr>
          <w:lang w:val="en-US"/>
        </w:rPr>
        <w:t xml:space="preserve"> </w:t>
      </w:r>
      <w:r w:rsidR="006428C5">
        <w:rPr>
          <w:lang w:val="en-US"/>
        </w:rPr>
        <w:t>“</w:t>
      </w:r>
      <w:r w:rsidR="00471270" w:rsidRPr="00471270">
        <w:rPr>
          <w:lang w:val="en-US"/>
        </w:rPr>
        <w:t>Biocrossing Heterotopia: Revisiting</w:t>
      </w:r>
      <w:r w:rsidR="00471270">
        <w:rPr>
          <w:lang w:val="en-US"/>
        </w:rPr>
        <w:t xml:space="preserve"> </w:t>
      </w:r>
      <w:r w:rsidR="00471270" w:rsidRPr="00471270">
        <w:rPr>
          <w:lang w:val="en-US"/>
        </w:rPr>
        <w:t>Contemporary Stem Cell Research</w:t>
      </w:r>
      <w:r w:rsidR="00471270">
        <w:rPr>
          <w:lang w:val="en-US"/>
        </w:rPr>
        <w:t xml:space="preserve"> </w:t>
      </w:r>
      <w:r w:rsidR="00471270" w:rsidRPr="00471270">
        <w:rPr>
          <w:lang w:val="en-US"/>
        </w:rPr>
        <w:t>and Therapy in India</w:t>
      </w:r>
      <w:r w:rsidR="002621E2">
        <w:rPr>
          <w:lang w:val="en-US"/>
        </w:rPr>
        <w:t>.</w:t>
      </w:r>
      <w:r w:rsidR="006428C5">
        <w:rPr>
          <w:lang w:val="en-US"/>
        </w:rPr>
        <w:t>”</w:t>
      </w:r>
      <w:r w:rsidR="002621E2">
        <w:rPr>
          <w:lang w:val="en-US"/>
        </w:rPr>
        <w:t xml:space="preserve"> In </w:t>
      </w:r>
      <w:r w:rsidR="002621E2" w:rsidRPr="0033355E">
        <w:rPr>
          <w:i/>
          <w:lang w:val="en-US"/>
        </w:rPr>
        <w:t>Global Perspectives on Stem Cell Technologies</w:t>
      </w:r>
      <w:r w:rsidR="00D9620E">
        <w:rPr>
          <w:i/>
          <w:lang w:val="en-US"/>
        </w:rPr>
        <w:t xml:space="preserve"> </w:t>
      </w:r>
      <w:r w:rsidR="00D9620E" w:rsidRPr="00887E04">
        <w:rPr>
          <w:iCs/>
          <w:lang w:val="en-US"/>
        </w:rPr>
        <w:t>edited by</w:t>
      </w:r>
      <w:r w:rsidR="00D9620E">
        <w:rPr>
          <w:i/>
          <w:lang w:val="en-US"/>
        </w:rPr>
        <w:t xml:space="preserve"> </w:t>
      </w:r>
      <w:r w:rsidR="000F6F55">
        <w:rPr>
          <w:iCs/>
          <w:lang w:val="en-US"/>
        </w:rPr>
        <w:t xml:space="preserve">Aditya </w:t>
      </w:r>
      <w:r w:rsidR="00CD3B15">
        <w:rPr>
          <w:iCs/>
          <w:lang w:val="en-US"/>
        </w:rPr>
        <w:t>B</w:t>
      </w:r>
      <w:r w:rsidR="000F6F55">
        <w:rPr>
          <w:iCs/>
          <w:lang w:val="en-US"/>
        </w:rPr>
        <w:t>haradwaj</w:t>
      </w:r>
      <w:r w:rsidR="00887E04">
        <w:rPr>
          <w:iCs/>
          <w:lang w:val="en-US"/>
        </w:rPr>
        <w:t>,</w:t>
      </w:r>
      <w:r w:rsidR="000F6F55">
        <w:rPr>
          <w:iCs/>
          <w:lang w:val="en-US"/>
        </w:rPr>
        <w:t xml:space="preserve"> </w:t>
      </w:r>
      <w:r w:rsidR="00CD3B15">
        <w:rPr>
          <w:iCs/>
          <w:lang w:val="en-US"/>
        </w:rPr>
        <w:t>195</w:t>
      </w:r>
      <w:r w:rsidR="00BD2F6A" w:rsidRPr="00DC7523">
        <w:rPr>
          <w:lang w:val="en-US"/>
        </w:rPr>
        <w:t>–</w:t>
      </w:r>
      <w:r w:rsidR="00CD3B15">
        <w:rPr>
          <w:iCs/>
          <w:lang w:val="en-US"/>
        </w:rPr>
        <w:t xml:space="preserve">214. </w:t>
      </w:r>
      <w:r w:rsidR="008A3120" w:rsidRPr="0076100E">
        <w:rPr>
          <w:lang w:val="en-US"/>
        </w:rPr>
        <w:t>London: Springer.</w:t>
      </w:r>
    </w:p>
    <w:p w14:paraId="24A29561" w14:textId="1ACF67F0" w:rsidR="004E209F" w:rsidRDefault="004E209F" w:rsidP="0033355E">
      <w:pPr>
        <w:pStyle w:val="References"/>
        <w:rPr>
          <w:lang w:val="en-US"/>
        </w:rPr>
      </w:pPr>
      <w:r w:rsidRPr="0076100E">
        <w:rPr>
          <w:lang w:val="en-US"/>
        </w:rPr>
        <w:t>Bärnreuther, Sandra. 2016. “Innovations ‘</w:t>
      </w:r>
      <w:r w:rsidR="00C339BC" w:rsidRPr="0076100E">
        <w:rPr>
          <w:lang w:val="en-US"/>
        </w:rPr>
        <w:t>O</w:t>
      </w:r>
      <w:r w:rsidRPr="0076100E">
        <w:rPr>
          <w:lang w:val="en-US"/>
        </w:rPr>
        <w:t xml:space="preserve">ut of </w:t>
      </w:r>
      <w:r w:rsidR="00C339BC" w:rsidRPr="0076100E">
        <w:rPr>
          <w:lang w:val="en-US"/>
        </w:rPr>
        <w:t>P</w:t>
      </w:r>
      <w:r w:rsidRPr="0076100E">
        <w:rPr>
          <w:lang w:val="en-US"/>
        </w:rPr>
        <w:t xml:space="preserve">lace’: Controversies over IVF </w:t>
      </w:r>
      <w:r w:rsidR="00C339BC" w:rsidRPr="0076100E">
        <w:rPr>
          <w:lang w:val="en-US"/>
        </w:rPr>
        <w:t>B</w:t>
      </w:r>
      <w:r w:rsidRPr="0076100E">
        <w:rPr>
          <w:lang w:val="en-US"/>
        </w:rPr>
        <w:t xml:space="preserve">eginnings in India between 1978 and 2005.” </w:t>
      </w:r>
      <w:r w:rsidRPr="0076100E">
        <w:rPr>
          <w:i/>
          <w:lang w:val="en-US"/>
        </w:rPr>
        <w:t>Medical Anthropology</w:t>
      </w:r>
      <w:r w:rsidRPr="0076100E">
        <w:rPr>
          <w:lang w:val="en-US"/>
        </w:rPr>
        <w:t xml:space="preserve"> 35 (1): 73</w:t>
      </w:r>
      <w:r w:rsidR="00C339BC" w:rsidRPr="0076100E">
        <w:rPr>
          <w:lang w:val="en-US"/>
        </w:rPr>
        <w:t>–</w:t>
      </w:r>
      <w:r w:rsidRPr="0076100E">
        <w:rPr>
          <w:lang w:val="en-US"/>
        </w:rPr>
        <w:t xml:space="preserve">89. </w:t>
      </w:r>
      <w:hyperlink r:id="rId14" w:history="1">
        <w:r w:rsidRPr="0076100E">
          <w:rPr>
            <w:rStyle w:val="Hyperlink"/>
            <w:lang w:val="en-US"/>
          </w:rPr>
          <w:t>https://doi.org/10.1080/01459740.2015.1094066</w:t>
        </w:r>
      </w:hyperlink>
      <w:r w:rsidR="00B84B56" w:rsidRPr="0076100E">
        <w:rPr>
          <w:lang w:val="en-US"/>
        </w:rPr>
        <w:t>.</w:t>
      </w:r>
    </w:p>
    <w:p w14:paraId="21D31D02" w14:textId="1D8D4E30" w:rsidR="009B6C63" w:rsidRDefault="009B6C63" w:rsidP="0033355E">
      <w:pPr>
        <w:pStyle w:val="References"/>
        <w:rPr>
          <w:lang w:val="en-US"/>
        </w:rPr>
      </w:pPr>
      <w:r w:rsidRPr="009B6C63">
        <w:rPr>
          <w:lang w:val="en-US"/>
        </w:rPr>
        <w:t>Bharadwaj</w:t>
      </w:r>
      <w:r>
        <w:rPr>
          <w:lang w:val="en-US"/>
        </w:rPr>
        <w:t>, Aditya</w:t>
      </w:r>
      <w:r w:rsidRPr="009B6C63">
        <w:rPr>
          <w:lang w:val="en-US"/>
        </w:rPr>
        <w:t xml:space="preserve">. </w:t>
      </w:r>
      <w:r>
        <w:rPr>
          <w:lang w:val="en-US"/>
        </w:rPr>
        <w:t>2013. “</w:t>
      </w:r>
      <w:r w:rsidRPr="009B6C63">
        <w:rPr>
          <w:lang w:val="en-US"/>
        </w:rPr>
        <w:t xml:space="preserve">Subaltern </w:t>
      </w:r>
      <w:r w:rsidR="00BD2F6A">
        <w:rPr>
          <w:lang w:val="en-US"/>
        </w:rPr>
        <w:t>B</w:t>
      </w:r>
      <w:r w:rsidRPr="009B6C63">
        <w:rPr>
          <w:lang w:val="en-US"/>
        </w:rPr>
        <w:t xml:space="preserve">iology? Local </w:t>
      </w:r>
      <w:r w:rsidR="00BD2F6A">
        <w:rPr>
          <w:lang w:val="en-US"/>
        </w:rPr>
        <w:t>B</w:t>
      </w:r>
      <w:r w:rsidRPr="009B6C63">
        <w:rPr>
          <w:lang w:val="en-US"/>
        </w:rPr>
        <w:t xml:space="preserve">iologies, Indian </w:t>
      </w:r>
      <w:r w:rsidR="00BD2F6A">
        <w:rPr>
          <w:lang w:val="en-US"/>
        </w:rPr>
        <w:t>Od</w:t>
      </w:r>
      <w:r w:rsidRPr="009B6C63">
        <w:rPr>
          <w:lang w:val="en-US"/>
        </w:rPr>
        <w:t xml:space="preserve">ysseys, and the </w:t>
      </w:r>
      <w:r w:rsidR="00BD2F6A">
        <w:rPr>
          <w:lang w:val="en-US"/>
        </w:rPr>
        <w:t>P</w:t>
      </w:r>
      <w:r w:rsidRPr="009B6C63">
        <w:rPr>
          <w:lang w:val="en-US"/>
        </w:rPr>
        <w:t xml:space="preserve">ursuit of </w:t>
      </w:r>
      <w:r w:rsidR="00BD2F6A">
        <w:rPr>
          <w:lang w:val="en-US"/>
        </w:rPr>
        <w:t>H</w:t>
      </w:r>
      <w:r w:rsidRPr="009B6C63">
        <w:rPr>
          <w:lang w:val="en-US"/>
        </w:rPr>
        <w:t xml:space="preserve">uman </w:t>
      </w:r>
      <w:r w:rsidR="00BD2F6A">
        <w:rPr>
          <w:lang w:val="en-US"/>
        </w:rPr>
        <w:t>E</w:t>
      </w:r>
      <w:r w:rsidRPr="009B6C63">
        <w:rPr>
          <w:lang w:val="en-US"/>
        </w:rPr>
        <w:t xml:space="preserve">mbryonic </w:t>
      </w:r>
      <w:r w:rsidR="00BD2F6A">
        <w:rPr>
          <w:lang w:val="en-US"/>
        </w:rPr>
        <w:t>S</w:t>
      </w:r>
      <w:r w:rsidRPr="009B6C63">
        <w:rPr>
          <w:lang w:val="en-US"/>
        </w:rPr>
        <w:t xml:space="preserve">tem </w:t>
      </w:r>
      <w:r w:rsidR="00BD2F6A">
        <w:rPr>
          <w:lang w:val="en-US"/>
        </w:rPr>
        <w:t>C</w:t>
      </w:r>
      <w:r w:rsidRPr="009B6C63">
        <w:rPr>
          <w:lang w:val="en-US"/>
        </w:rPr>
        <w:t xml:space="preserve">ell </w:t>
      </w:r>
      <w:r w:rsidR="00BD2F6A">
        <w:rPr>
          <w:lang w:val="en-US"/>
        </w:rPr>
        <w:t>T</w:t>
      </w:r>
      <w:r w:rsidRPr="009B6C63">
        <w:rPr>
          <w:lang w:val="en-US"/>
        </w:rPr>
        <w:t>herapies</w:t>
      </w:r>
      <w:r w:rsidR="00BD2F6A">
        <w:rPr>
          <w:lang w:val="en-US"/>
        </w:rPr>
        <w:t>.”</w:t>
      </w:r>
      <w:r w:rsidRPr="009B6C63">
        <w:rPr>
          <w:lang w:val="en-US"/>
        </w:rPr>
        <w:t xml:space="preserve"> </w:t>
      </w:r>
      <w:r w:rsidRPr="00BD2F6A">
        <w:rPr>
          <w:i/>
          <w:iCs/>
          <w:lang w:val="en-US"/>
        </w:rPr>
        <w:t>Medical  Anthropology</w:t>
      </w:r>
      <w:r>
        <w:rPr>
          <w:lang w:val="en-US"/>
        </w:rPr>
        <w:t xml:space="preserve"> </w:t>
      </w:r>
      <w:r w:rsidRPr="009B6C63">
        <w:rPr>
          <w:lang w:val="en-US"/>
        </w:rPr>
        <w:t>32</w:t>
      </w:r>
      <w:r w:rsidR="00BD2F6A">
        <w:rPr>
          <w:lang w:val="en-US"/>
        </w:rPr>
        <w:t xml:space="preserve"> </w:t>
      </w:r>
      <w:r w:rsidRPr="009B6C63">
        <w:rPr>
          <w:lang w:val="en-US"/>
        </w:rPr>
        <w:t>(4):</w:t>
      </w:r>
      <w:r w:rsidR="00BD2F6A">
        <w:rPr>
          <w:lang w:val="en-US"/>
        </w:rPr>
        <w:t xml:space="preserve"> </w:t>
      </w:r>
      <w:r w:rsidRPr="009B6C63">
        <w:rPr>
          <w:lang w:val="en-US"/>
        </w:rPr>
        <w:t>359</w:t>
      </w:r>
      <w:r w:rsidR="00BD2F6A" w:rsidRPr="0076100E">
        <w:rPr>
          <w:lang w:val="en-US"/>
        </w:rPr>
        <w:t>–</w:t>
      </w:r>
      <w:r w:rsidRPr="009B6C63">
        <w:rPr>
          <w:lang w:val="en-US"/>
        </w:rPr>
        <w:t>73.</w:t>
      </w:r>
      <w:r w:rsidR="00BD2F6A">
        <w:rPr>
          <w:lang w:val="en-US"/>
        </w:rPr>
        <w:t xml:space="preserve"> </w:t>
      </w:r>
      <w:hyperlink r:id="rId15" w:history="1">
        <w:r w:rsidR="00BD2F6A" w:rsidRPr="00014D4C">
          <w:rPr>
            <w:rStyle w:val="Hyperlink"/>
            <w:lang w:val="en-US"/>
          </w:rPr>
          <w:t>https://doi.org/10.1080/01459740.2013.787533</w:t>
        </w:r>
      </w:hyperlink>
      <w:r w:rsidR="00BD2F6A" w:rsidRPr="009B6C63">
        <w:rPr>
          <w:lang w:val="en-US"/>
        </w:rPr>
        <w:t>.</w:t>
      </w:r>
      <w:r w:rsidR="00BD2F6A">
        <w:rPr>
          <w:lang w:val="en-US"/>
        </w:rPr>
        <w:t xml:space="preserve"> </w:t>
      </w:r>
    </w:p>
    <w:p w14:paraId="170AA4C6" w14:textId="12B85EA1" w:rsidR="00CF124B" w:rsidRPr="0076100E" w:rsidRDefault="005822F8" w:rsidP="0033355E">
      <w:pPr>
        <w:pStyle w:val="References"/>
        <w:rPr>
          <w:lang w:val="en-US"/>
        </w:rPr>
      </w:pPr>
      <w:r w:rsidRPr="005822F8">
        <w:rPr>
          <w:lang w:val="en-US"/>
        </w:rPr>
        <w:t>Bharadwaj</w:t>
      </w:r>
      <w:r>
        <w:rPr>
          <w:lang w:val="en-US"/>
        </w:rPr>
        <w:t>, Aditya.</w:t>
      </w:r>
      <w:r w:rsidRPr="005822F8">
        <w:rPr>
          <w:lang w:val="en-US"/>
        </w:rPr>
        <w:t xml:space="preserve"> 2014</w:t>
      </w:r>
      <w:r>
        <w:rPr>
          <w:lang w:val="en-US"/>
        </w:rPr>
        <w:t>. “</w:t>
      </w:r>
      <w:r w:rsidRPr="005822F8">
        <w:rPr>
          <w:lang w:val="en-US"/>
        </w:rPr>
        <w:t>Experimental Subjectification:</w:t>
      </w:r>
      <w:r w:rsidR="00E34CE2">
        <w:rPr>
          <w:lang w:val="en-US"/>
        </w:rPr>
        <w:t xml:space="preserve"> </w:t>
      </w:r>
      <w:r w:rsidRPr="005822F8">
        <w:rPr>
          <w:lang w:val="en-US"/>
        </w:rPr>
        <w:t>The Pursuit of Human Embryonic Stem Cells in India</w:t>
      </w:r>
      <w:r w:rsidR="00C07790">
        <w:rPr>
          <w:lang w:val="en-US"/>
        </w:rPr>
        <w:t xml:space="preserve">.” </w:t>
      </w:r>
      <w:r w:rsidRPr="00BD2F6A">
        <w:rPr>
          <w:i/>
          <w:iCs/>
          <w:lang w:val="en-US"/>
        </w:rPr>
        <w:t>Ethnos</w:t>
      </w:r>
      <w:r w:rsidRPr="005822F8">
        <w:rPr>
          <w:lang w:val="en-US"/>
        </w:rPr>
        <w:t>, 79</w:t>
      </w:r>
      <w:r w:rsidR="00F648D0">
        <w:rPr>
          <w:lang w:val="en-US"/>
        </w:rPr>
        <w:t xml:space="preserve"> (</w:t>
      </w:r>
      <w:r w:rsidRPr="005822F8">
        <w:rPr>
          <w:lang w:val="en-US"/>
        </w:rPr>
        <w:t>1</w:t>
      </w:r>
      <w:r w:rsidR="00F648D0">
        <w:rPr>
          <w:lang w:val="en-US"/>
        </w:rPr>
        <w:t>):</w:t>
      </w:r>
      <w:r w:rsidRPr="005822F8">
        <w:rPr>
          <w:lang w:val="en-US"/>
        </w:rPr>
        <w:t xml:space="preserve"> 84</w:t>
      </w:r>
      <w:r w:rsidR="00E34CE2" w:rsidRPr="0076100E">
        <w:rPr>
          <w:lang w:val="en-US"/>
        </w:rPr>
        <w:t>–</w:t>
      </w:r>
      <w:r w:rsidRPr="005822F8">
        <w:rPr>
          <w:lang w:val="en-US"/>
        </w:rPr>
        <w:t>107</w:t>
      </w:r>
      <w:r w:rsidR="00E34CE2">
        <w:rPr>
          <w:lang w:val="en-US"/>
        </w:rPr>
        <w:t xml:space="preserve">. </w:t>
      </w:r>
      <w:hyperlink r:id="rId16" w:history="1">
        <w:r w:rsidR="00E34CE2" w:rsidRPr="00014D4C">
          <w:rPr>
            <w:rStyle w:val="Hyperlink"/>
            <w:lang w:val="en-US"/>
          </w:rPr>
          <w:t>https://doi.org/10.1080/00141844.2013.806947</w:t>
        </w:r>
      </w:hyperlink>
      <w:r w:rsidR="00E34CE2">
        <w:rPr>
          <w:lang w:val="en-US"/>
        </w:rPr>
        <w:t xml:space="preserve">. </w:t>
      </w:r>
    </w:p>
    <w:p w14:paraId="505892FD" w14:textId="6C90130B" w:rsidR="00E175D4" w:rsidRPr="0076100E" w:rsidRDefault="00E175D4" w:rsidP="00B84B56">
      <w:pPr>
        <w:pStyle w:val="References"/>
        <w:rPr>
          <w:lang w:val="en-US"/>
        </w:rPr>
      </w:pPr>
      <w:r w:rsidRPr="0076100E">
        <w:rPr>
          <w:lang w:val="en-US"/>
        </w:rPr>
        <w:t xml:space="preserve">Bharadwaj, Aditya. 2016a. </w:t>
      </w:r>
      <w:r w:rsidRPr="0076100E">
        <w:rPr>
          <w:i/>
          <w:lang w:val="en-US"/>
        </w:rPr>
        <w:t>Conceptions: Infertility and Procreative Technologies in India</w:t>
      </w:r>
      <w:r w:rsidRPr="0076100E">
        <w:rPr>
          <w:lang w:val="en-US"/>
        </w:rPr>
        <w:t>. New York: Berghahn Books.</w:t>
      </w:r>
    </w:p>
    <w:p w14:paraId="4721BD3D" w14:textId="3BAFC357" w:rsidR="004E209F" w:rsidRPr="0076100E" w:rsidRDefault="00E553FD" w:rsidP="00B84B56">
      <w:pPr>
        <w:pStyle w:val="References"/>
        <w:rPr>
          <w:lang w:val="en-US"/>
        </w:rPr>
      </w:pPr>
      <w:r w:rsidRPr="0076100E">
        <w:rPr>
          <w:lang w:val="en-US"/>
        </w:rPr>
        <w:t>———</w:t>
      </w:r>
      <w:r w:rsidR="004E209F" w:rsidRPr="0076100E">
        <w:rPr>
          <w:lang w:val="en-US"/>
        </w:rPr>
        <w:t>. 2016</w:t>
      </w:r>
      <w:r w:rsidR="001E4B15" w:rsidRPr="0076100E">
        <w:rPr>
          <w:lang w:val="en-US"/>
        </w:rPr>
        <w:t>b</w:t>
      </w:r>
      <w:r w:rsidR="004E209F" w:rsidRPr="0076100E">
        <w:rPr>
          <w:lang w:val="en-US"/>
        </w:rPr>
        <w:t xml:space="preserve">. “The Indian IVF </w:t>
      </w:r>
      <w:r w:rsidR="001E4B15" w:rsidRPr="0076100E">
        <w:rPr>
          <w:lang w:val="en-US"/>
        </w:rPr>
        <w:t>Saga: A Contested History</w:t>
      </w:r>
      <w:r w:rsidR="004E209F" w:rsidRPr="0076100E">
        <w:rPr>
          <w:lang w:val="en-US"/>
        </w:rPr>
        <w:t xml:space="preserve">.” </w:t>
      </w:r>
      <w:r w:rsidR="001E4B15" w:rsidRPr="0076100E">
        <w:rPr>
          <w:i/>
          <w:lang w:val="en-US"/>
        </w:rPr>
        <w:t>Reproductive Biomedicine &amp; Society Online</w:t>
      </w:r>
      <w:r w:rsidR="001E4B15" w:rsidRPr="0076100E">
        <w:rPr>
          <w:lang w:val="en-US"/>
        </w:rPr>
        <w:t xml:space="preserve">, no. </w:t>
      </w:r>
      <w:r w:rsidR="004E209F" w:rsidRPr="0076100E">
        <w:rPr>
          <w:lang w:val="en-US"/>
        </w:rPr>
        <w:t>2</w:t>
      </w:r>
      <w:r w:rsidR="001E4B15" w:rsidRPr="0076100E">
        <w:rPr>
          <w:lang w:val="en-US"/>
        </w:rPr>
        <w:t xml:space="preserve">, </w:t>
      </w:r>
      <w:r w:rsidR="004E209F" w:rsidRPr="0076100E">
        <w:rPr>
          <w:lang w:val="en-US"/>
        </w:rPr>
        <w:t>54</w:t>
      </w:r>
      <w:r w:rsidR="00B84B56" w:rsidRPr="0076100E">
        <w:rPr>
          <w:lang w:val="en-US"/>
        </w:rPr>
        <w:t>–</w:t>
      </w:r>
      <w:r w:rsidR="004E209F" w:rsidRPr="0076100E">
        <w:rPr>
          <w:lang w:val="en-US"/>
        </w:rPr>
        <w:t xml:space="preserve">61. </w:t>
      </w:r>
      <w:hyperlink r:id="rId17" w:history="1">
        <w:r w:rsidR="004E209F" w:rsidRPr="0033355E">
          <w:rPr>
            <w:rStyle w:val="Hyperlink"/>
            <w:lang w:val="en-US"/>
          </w:rPr>
          <w:t>https://doi.org/10.1016/j.rbms.2016.06.002</w:t>
        </w:r>
      </w:hyperlink>
      <w:r w:rsidR="00B84B56" w:rsidRPr="0076100E">
        <w:rPr>
          <w:lang w:val="en-US"/>
        </w:rPr>
        <w:t>.</w:t>
      </w:r>
    </w:p>
    <w:p w14:paraId="4413BD2C" w14:textId="4A25A237" w:rsidR="000F6738" w:rsidRPr="0076100E" w:rsidRDefault="000F6738" w:rsidP="000F6738">
      <w:pPr>
        <w:pStyle w:val="References"/>
        <w:rPr>
          <w:lang w:val="en-US"/>
        </w:rPr>
      </w:pPr>
      <w:r w:rsidRPr="0076100E">
        <w:rPr>
          <w:lang w:val="en-US"/>
        </w:rPr>
        <w:t xml:space="preserve">Bharadwaj, Aditya, and Peter Glasner. 2008. </w:t>
      </w:r>
      <w:r w:rsidRPr="0033355E">
        <w:rPr>
          <w:i/>
          <w:lang w:val="en-US"/>
        </w:rPr>
        <w:t xml:space="preserve">Local </w:t>
      </w:r>
      <w:r w:rsidRPr="0076100E">
        <w:rPr>
          <w:i/>
          <w:lang w:val="en-US"/>
        </w:rPr>
        <w:t>Cells, Global Science</w:t>
      </w:r>
      <w:r w:rsidRPr="0033355E">
        <w:rPr>
          <w:i/>
          <w:lang w:val="en-US"/>
        </w:rPr>
        <w:t xml:space="preserve">: The rise of </w:t>
      </w:r>
      <w:r w:rsidRPr="0076100E">
        <w:rPr>
          <w:i/>
          <w:lang w:val="en-US"/>
        </w:rPr>
        <w:t xml:space="preserve">Embryonic Stem Cell Research </w:t>
      </w:r>
      <w:r w:rsidRPr="0033355E">
        <w:rPr>
          <w:i/>
          <w:lang w:val="en-US"/>
        </w:rPr>
        <w:t>in India</w:t>
      </w:r>
      <w:r w:rsidRPr="0076100E">
        <w:rPr>
          <w:lang w:val="en-US"/>
        </w:rPr>
        <w:t>. London: Routledge.</w:t>
      </w:r>
    </w:p>
    <w:p w14:paraId="7DB59AC9" w14:textId="1DFD4364" w:rsidR="004E209F" w:rsidRPr="00987EB8" w:rsidRDefault="004E209F" w:rsidP="0033355E">
      <w:pPr>
        <w:pStyle w:val="References"/>
        <w:rPr>
          <w:lang w:val="en-US"/>
        </w:rPr>
      </w:pPr>
      <w:r w:rsidRPr="00987EB8">
        <w:rPr>
          <w:lang w:val="en-US"/>
        </w:rPr>
        <w:t xml:space="preserve">Bond, Patrick. 2013. “Sub-imperialism as </w:t>
      </w:r>
      <w:r w:rsidR="00E02489" w:rsidRPr="00987EB8">
        <w:rPr>
          <w:lang w:val="en-US"/>
        </w:rPr>
        <w:t>L</w:t>
      </w:r>
      <w:r w:rsidRPr="00987EB8">
        <w:rPr>
          <w:lang w:val="en-US"/>
        </w:rPr>
        <w:t xml:space="preserve">ubricant of </w:t>
      </w:r>
      <w:r w:rsidR="00E02489" w:rsidRPr="00987EB8">
        <w:rPr>
          <w:lang w:val="en-US"/>
        </w:rPr>
        <w:t>N</w:t>
      </w:r>
      <w:r w:rsidRPr="00987EB8">
        <w:rPr>
          <w:lang w:val="en-US"/>
        </w:rPr>
        <w:t xml:space="preserve">eoliberalism: South African </w:t>
      </w:r>
      <w:r w:rsidR="00E02489" w:rsidRPr="00987EB8">
        <w:rPr>
          <w:lang w:val="en-US"/>
        </w:rPr>
        <w:t xml:space="preserve">‘Deputy Sheriff’ Duty </w:t>
      </w:r>
      <w:r w:rsidRPr="00987EB8">
        <w:rPr>
          <w:lang w:val="en-US"/>
        </w:rPr>
        <w:t xml:space="preserve">within BRICS.” </w:t>
      </w:r>
      <w:r w:rsidRPr="00987EB8">
        <w:rPr>
          <w:i/>
          <w:lang w:val="en-US"/>
        </w:rPr>
        <w:t>Third World Quarterly</w:t>
      </w:r>
      <w:r w:rsidRPr="00987EB8">
        <w:rPr>
          <w:lang w:val="en-US"/>
        </w:rPr>
        <w:t xml:space="preserve"> 34 (2): 251</w:t>
      </w:r>
      <w:r w:rsidR="00B84B56" w:rsidRPr="00987EB8">
        <w:rPr>
          <w:lang w:val="en-US"/>
        </w:rPr>
        <w:t>–</w:t>
      </w:r>
      <w:r w:rsidRPr="00987EB8">
        <w:rPr>
          <w:lang w:val="en-US"/>
        </w:rPr>
        <w:t xml:space="preserve">70. </w:t>
      </w:r>
      <w:hyperlink r:id="rId18" w:history="1">
        <w:r w:rsidRPr="00987EB8">
          <w:rPr>
            <w:rStyle w:val="Hyperlink"/>
            <w:lang w:val="en-US"/>
          </w:rPr>
          <w:t>https://doi.org/10.1080/01436597.2013.775783</w:t>
        </w:r>
      </w:hyperlink>
      <w:r w:rsidR="00B84B56" w:rsidRPr="00987EB8">
        <w:rPr>
          <w:lang w:val="en-US"/>
        </w:rPr>
        <w:t>.</w:t>
      </w:r>
    </w:p>
    <w:p w14:paraId="3B000B3A" w14:textId="180F0323" w:rsidR="004E209F" w:rsidRPr="00C70C6F" w:rsidRDefault="002F2C17" w:rsidP="0033355E">
      <w:pPr>
        <w:pStyle w:val="References"/>
        <w:rPr>
          <w:lang w:val="en-US"/>
        </w:rPr>
      </w:pPr>
      <w:r>
        <w:rPr>
          <w:lang w:val="en-US"/>
        </w:rPr>
        <w:t>———</w:t>
      </w:r>
      <w:r w:rsidR="004E209F" w:rsidRPr="00C70C6F">
        <w:rPr>
          <w:lang w:val="en-US"/>
        </w:rPr>
        <w:t>. 2018</w:t>
      </w:r>
      <w:r w:rsidR="00A9643F" w:rsidRPr="00C70C6F">
        <w:rPr>
          <w:lang w:val="en-US"/>
        </w:rPr>
        <w:t>.</w:t>
      </w:r>
      <w:r w:rsidR="004E209F" w:rsidRPr="00C70C6F">
        <w:rPr>
          <w:lang w:val="en-US"/>
        </w:rPr>
        <w:t xml:space="preserve"> “The BRICS, </w:t>
      </w:r>
      <w:r w:rsidR="00A9643F" w:rsidRPr="00C70C6F">
        <w:rPr>
          <w:lang w:val="en-US"/>
        </w:rPr>
        <w:t xml:space="preserve">Global Governance, Accumulation, Class Struggle </w:t>
      </w:r>
      <w:r w:rsidR="004E209F" w:rsidRPr="00C70C6F">
        <w:rPr>
          <w:lang w:val="en-US"/>
        </w:rPr>
        <w:t xml:space="preserve">and </w:t>
      </w:r>
      <w:r w:rsidR="00A9643F" w:rsidRPr="00C70C6F">
        <w:rPr>
          <w:lang w:val="en-US"/>
        </w:rPr>
        <w:t>Resource Extractivism</w:t>
      </w:r>
      <w:r w:rsidR="004E209F" w:rsidRPr="00C70C6F">
        <w:rPr>
          <w:lang w:val="en-US"/>
        </w:rPr>
        <w:t xml:space="preserve">.” </w:t>
      </w:r>
      <w:r w:rsidR="004E209F" w:rsidRPr="0033355E">
        <w:rPr>
          <w:lang w:val="en-US"/>
        </w:rPr>
        <w:t>Committee for the Abolition of Illegitimate Debt</w:t>
      </w:r>
      <w:r w:rsidR="00A9643F" w:rsidRPr="00C70C6F">
        <w:rPr>
          <w:lang w:val="en-US"/>
        </w:rPr>
        <w:t>. April 25, 2018.</w:t>
      </w:r>
      <w:r w:rsidR="004E209F" w:rsidRPr="0033355E">
        <w:rPr>
          <w:lang w:val="en-US"/>
        </w:rPr>
        <w:t xml:space="preserve"> </w:t>
      </w:r>
      <w:hyperlink r:id="rId19" w:history="1">
        <w:r w:rsidR="004E209F" w:rsidRPr="00C70C6F">
          <w:rPr>
            <w:rStyle w:val="Hyperlink"/>
            <w:lang w:val="en-US"/>
          </w:rPr>
          <w:t>https://www.cadtm.org/The-BRICS-global-governance-accumulation-class-struggle-and-resource</w:t>
        </w:r>
      </w:hyperlink>
      <w:r w:rsidR="00B84B56" w:rsidRPr="00C70C6F">
        <w:rPr>
          <w:lang w:val="en-US"/>
        </w:rPr>
        <w:t>.</w:t>
      </w:r>
      <w:r w:rsidR="004E209F" w:rsidRPr="00C70C6F">
        <w:rPr>
          <w:lang w:val="en-US"/>
        </w:rPr>
        <w:t xml:space="preserve"> </w:t>
      </w:r>
    </w:p>
    <w:p w14:paraId="0B3B2671" w14:textId="10228F7D" w:rsidR="00C56341" w:rsidRPr="0033355E" w:rsidRDefault="00C56341" w:rsidP="0033355E">
      <w:pPr>
        <w:pStyle w:val="References"/>
        <w:rPr>
          <w:lang w:val="en-US"/>
        </w:rPr>
      </w:pPr>
      <w:r w:rsidRPr="0033355E">
        <w:rPr>
          <w:lang w:val="en-US"/>
        </w:rPr>
        <w:t>Chatterjee, Pradrip. 2018.</w:t>
      </w:r>
      <w:r w:rsidR="00E66E8E" w:rsidRPr="0033355E">
        <w:rPr>
          <w:lang w:val="en-US"/>
        </w:rPr>
        <w:t xml:space="preserve"> “Creator of India’s First Test-Tube Baby Awarded Posthumously.” </w:t>
      </w:r>
      <w:r w:rsidR="00E66E8E" w:rsidRPr="0033355E">
        <w:rPr>
          <w:i/>
          <w:lang w:val="en-US"/>
        </w:rPr>
        <w:t>Millennium Post</w:t>
      </w:r>
      <w:r w:rsidR="00E66E8E" w:rsidRPr="0033355E">
        <w:rPr>
          <w:lang w:val="en-US"/>
        </w:rPr>
        <w:t>, April 23, 2018.</w:t>
      </w:r>
      <w:r w:rsidR="00BE6BAC" w:rsidRPr="0033355E">
        <w:rPr>
          <w:lang w:val="en-US"/>
        </w:rPr>
        <w:t xml:space="preserve"> </w:t>
      </w:r>
      <w:hyperlink r:id="rId20" w:history="1">
        <w:r w:rsidR="00BE6BAC" w:rsidRPr="0033355E">
          <w:rPr>
            <w:rStyle w:val="Hyperlink"/>
            <w:lang w:val="en-US"/>
          </w:rPr>
          <w:t>http://www.millenniumpost.in/kolkata/creator-of-indias-first-test-tube-baby-awarded-posthumously-296047</w:t>
        </w:r>
      </w:hyperlink>
      <w:r w:rsidR="00BE6BAC" w:rsidRPr="0033355E">
        <w:rPr>
          <w:lang w:val="en-US"/>
        </w:rPr>
        <w:t>.</w:t>
      </w:r>
    </w:p>
    <w:p w14:paraId="0BBB93CE" w14:textId="63A72C66" w:rsidR="004E209F" w:rsidRPr="00313F1B" w:rsidRDefault="004E209F" w:rsidP="0033355E">
      <w:pPr>
        <w:pStyle w:val="References"/>
        <w:rPr>
          <w:lang w:val="en-US"/>
        </w:rPr>
      </w:pPr>
      <w:r w:rsidRPr="00313F1B">
        <w:rPr>
          <w:lang w:val="en-US"/>
        </w:rPr>
        <w:t>Chibber, Vivek. 2018. “South Af</w:t>
      </w:r>
      <w:r w:rsidR="008135F1">
        <w:rPr>
          <w:lang w:val="en-US"/>
        </w:rPr>
        <w:t>rica, the Global South and the Future of C</w:t>
      </w:r>
      <w:r w:rsidRPr="00313F1B">
        <w:rPr>
          <w:lang w:val="en-US"/>
        </w:rPr>
        <w:t xml:space="preserve">apitalism: Interview.” </w:t>
      </w:r>
      <w:r w:rsidRPr="00313F1B">
        <w:rPr>
          <w:i/>
          <w:lang w:val="en-US"/>
        </w:rPr>
        <w:t>New Agenda</w:t>
      </w:r>
      <w:r w:rsidRPr="00313F1B">
        <w:rPr>
          <w:lang w:val="en-US"/>
        </w:rPr>
        <w:t>, February</w:t>
      </w:r>
      <w:r w:rsidR="002240B1" w:rsidRPr="00313F1B">
        <w:rPr>
          <w:lang w:val="en-US"/>
        </w:rPr>
        <w:t xml:space="preserve"> 21, 2018.</w:t>
      </w:r>
      <w:r w:rsidR="002240B1" w:rsidRPr="00313F1B">
        <w:rPr>
          <w:rStyle w:val="Hyperlink"/>
          <w:lang w:val="en-US"/>
        </w:rPr>
        <w:t xml:space="preserve"> </w:t>
      </w:r>
    </w:p>
    <w:p w14:paraId="3621F03F" w14:textId="3FC6D41E" w:rsidR="004E209F" w:rsidRPr="0076100E" w:rsidRDefault="004E209F" w:rsidP="0033355E">
      <w:pPr>
        <w:pStyle w:val="References"/>
        <w:rPr>
          <w:lang w:val="en-US"/>
        </w:rPr>
      </w:pPr>
      <w:r w:rsidRPr="0076100E">
        <w:rPr>
          <w:lang w:val="en-US"/>
        </w:rPr>
        <w:t xml:space="preserve">Connelly, Matthew. </w:t>
      </w:r>
      <w:r w:rsidRPr="0033355E">
        <w:rPr>
          <w:lang w:val="en-US"/>
        </w:rPr>
        <w:t>2006</w:t>
      </w:r>
      <w:r w:rsidRPr="0076100E">
        <w:rPr>
          <w:lang w:val="en-US"/>
        </w:rPr>
        <w:t xml:space="preserve">. “Population </w:t>
      </w:r>
      <w:r w:rsidR="00535B22" w:rsidRPr="0076100E">
        <w:rPr>
          <w:lang w:val="en-US"/>
        </w:rPr>
        <w:t>C</w:t>
      </w:r>
      <w:r w:rsidRPr="0076100E">
        <w:rPr>
          <w:lang w:val="en-US"/>
        </w:rPr>
        <w:t xml:space="preserve">ontrol in India: Prologue to the </w:t>
      </w:r>
      <w:r w:rsidR="00535B22" w:rsidRPr="0076100E">
        <w:rPr>
          <w:lang w:val="en-US"/>
        </w:rPr>
        <w:t>E</w:t>
      </w:r>
      <w:r w:rsidRPr="0076100E">
        <w:rPr>
          <w:lang w:val="en-US"/>
        </w:rPr>
        <w:t xml:space="preserve">mergency </w:t>
      </w:r>
      <w:r w:rsidR="00535B22" w:rsidRPr="0076100E">
        <w:rPr>
          <w:lang w:val="en-US"/>
        </w:rPr>
        <w:t>P</w:t>
      </w:r>
      <w:r w:rsidRPr="0076100E">
        <w:rPr>
          <w:lang w:val="en-US"/>
        </w:rPr>
        <w:t xml:space="preserve">eriod.” </w:t>
      </w:r>
      <w:r w:rsidRPr="0076100E">
        <w:rPr>
          <w:i/>
          <w:lang w:val="en-US"/>
        </w:rPr>
        <w:t>Population and Development Review</w:t>
      </w:r>
      <w:r w:rsidRPr="0076100E">
        <w:rPr>
          <w:lang w:val="en-US"/>
        </w:rPr>
        <w:t xml:space="preserve"> 32</w:t>
      </w:r>
      <w:r w:rsidR="00535B22" w:rsidRPr="0076100E">
        <w:rPr>
          <w:lang w:val="en-US"/>
        </w:rPr>
        <w:t xml:space="preserve"> </w:t>
      </w:r>
      <w:r w:rsidRPr="0076100E">
        <w:rPr>
          <w:lang w:val="en-US"/>
        </w:rPr>
        <w:t>(4): 629</w:t>
      </w:r>
      <w:r w:rsidR="00B84B56" w:rsidRPr="0076100E">
        <w:rPr>
          <w:lang w:val="en-US"/>
        </w:rPr>
        <w:t>–</w:t>
      </w:r>
      <w:r w:rsidRPr="0076100E">
        <w:rPr>
          <w:lang w:val="en-US"/>
        </w:rPr>
        <w:t xml:space="preserve">67. </w:t>
      </w:r>
      <w:hyperlink r:id="rId21" w:history="1">
        <w:r w:rsidR="002409F9" w:rsidRPr="0076100E">
          <w:rPr>
            <w:rStyle w:val="Hyperlink"/>
            <w:lang w:val="en-US"/>
          </w:rPr>
          <w:t>https://doi.org/10.1111/j.1728-4457.2006.00145.x</w:t>
        </w:r>
      </w:hyperlink>
      <w:r w:rsidR="00B84B56" w:rsidRPr="0076100E">
        <w:rPr>
          <w:lang w:val="en-US"/>
        </w:rPr>
        <w:t>.</w:t>
      </w:r>
    </w:p>
    <w:p w14:paraId="4F0A7362" w14:textId="189614D6" w:rsidR="004E209F" w:rsidRPr="00117197" w:rsidRDefault="004E209F" w:rsidP="0033355E">
      <w:pPr>
        <w:pStyle w:val="References"/>
        <w:rPr>
          <w:lang w:val="en-US"/>
        </w:rPr>
      </w:pPr>
      <w:r w:rsidRPr="00117197">
        <w:rPr>
          <w:lang w:val="en-US"/>
        </w:rPr>
        <w:t xml:space="preserve">Cooper, Melinda, and Catherine Waldby. 2014. </w:t>
      </w:r>
      <w:r w:rsidRPr="00117197">
        <w:rPr>
          <w:i/>
          <w:lang w:val="en-US"/>
        </w:rPr>
        <w:t xml:space="preserve">Clinical </w:t>
      </w:r>
      <w:r w:rsidR="00535B22" w:rsidRPr="00117197">
        <w:rPr>
          <w:i/>
          <w:lang w:val="en-US"/>
        </w:rPr>
        <w:t xml:space="preserve">Labor: </w:t>
      </w:r>
      <w:r w:rsidRPr="00117197">
        <w:rPr>
          <w:i/>
          <w:lang w:val="en-US"/>
        </w:rPr>
        <w:t xml:space="preserve">Tissue </w:t>
      </w:r>
      <w:r w:rsidR="00535B22" w:rsidRPr="00117197">
        <w:rPr>
          <w:i/>
          <w:lang w:val="en-US"/>
        </w:rPr>
        <w:t xml:space="preserve">Donors </w:t>
      </w:r>
      <w:r w:rsidRPr="00117197">
        <w:rPr>
          <w:i/>
          <w:lang w:val="en-US"/>
        </w:rPr>
        <w:t xml:space="preserve">and </w:t>
      </w:r>
      <w:r w:rsidR="00535B22" w:rsidRPr="00117197">
        <w:rPr>
          <w:i/>
          <w:lang w:val="en-US"/>
        </w:rPr>
        <w:t xml:space="preserve">Research Subjects </w:t>
      </w:r>
      <w:r w:rsidRPr="00117197">
        <w:rPr>
          <w:i/>
          <w:lang w:val="en-US"/>
        </w:rPr>
        <w:t xml:space="preserve">in the </w:t>
      </w:r>
      <w:r w:rsidR="00535B22" w:rsidRPr="00117197">
        <w:rPr>
          <w:i/>
          <w:lang w:val="en-US"/>
        </w:rPr>
        <w:t>Global Bioeconomy</w:t>
      </w:r>
      <w:r w:rsidRPr="00117197">
        <w:rPr>
          <w:lang w:val="en-US"/>
        </w:rPr>
        <w:t>. Durham</w:t>
      </w:r>
      <w:r w:rsidR="00535B22" w:rsidRPr="00117197">
        <w:rPr>
          <w:lang w:val="en-US"/>
        </w:rPr>
        <w:t>, NC</w:t>
      </w:r>
      <w:r w:rsidRPr="00117197">
        <w:rPr>
          <w:lang w:val="en-US"/>
        </w:rPr>
        <w:t>: Duke University Press.</w:t>
      </w:r>
    </w:p>
    <w:p w14:paraId="5EF94FEA" w14:textId="49C455C5" w:rsidR="004E209F" w:rsidRPr="0076100E" w:rsidRDefault="004E209F" w:rsidP="0033355E">
      <w:pPr>
        <w:pStyle w:val="References"/>
        <w:rPr>
          <w:lang w:val="en-US"/>
        </w:rPr>
      </w:pPr>
      <w:r w:rsidRPr="0076100E">
        <w:rPr>
          <w:lang w:val="en-US"/>
        </w:rPr>
        <w:lastRenderedPageBreak/>
        <w:t xml:space="preserve">Deomampo, Daisy. 2016. </w:t>
      </w:r>
      <w:r w:rsidRPr="0033355E">
        <w:rPr>
          <w:i/>
          <w:lang w:val="en-US"/>
        </w:rPr>
        <w:t xml:space="preserve">Transnational </w:t>
      </w:r>
      <w:r w:rsidR="007C7CF8" w:rsidRPr="0076100E">
        <w:rPr>
          <w:i/>
          <w:lang w:val="en-US"/>
        </w:rPr>
        <w:t>R</w:t>
      </w:r>
      <w:r w:rsidRPr="0033355E">
        <w:rPr>
          <w:i/>
          <w:lang w:val="en-US"/>
        </w:rPr>
        <w:t>ep</w:t>
      </w:r>
      <w:r w:rsidR="00CC5CC1" w:rsidRPr="0076100E">
        <w:rPr>
          <w:i/>
          <w:lang w:val="en-US"/>
        </w:rPr>
        <w:t>roduction: Race, K</w:t>
      </w:r>
      <w:r w:rsidRPr="0033355E">
        <w:rPr>
          <w:i/>
          <w:lang w:val="en-US"/>
        </w:rPr>
        <w:t xml:space="preserve">inship, and </w:t>
      </w:r>
      <w:r w:rsidR="007C7CF8" w:rsidRPr="0076100E">
        <w:rPr>
          <w:i/>
          <w:lang w:val="en-US"/>
        </w:rPr>
        <w:t>Commercial Surrogac</w:t>
      </w:r>
      <w:r w:rsidRPr="0033355E">
        <w:rPr>
          <w:i/>
          <w:lang w:val="en-US"/>
        </w:rPr>
        <w:t>y in India</w:t>
      </w:r>
      <w:r w:rsidRPr="0076100E">
        <w:rPr>
          <w:lang w:val="en-US"/>
        </w:rPr>
        <w:t>. New York: NYU Press.</w:t>
      </w:r>
    </w:p>
    <w:p w14:paraId="55E712B7" w14:textId="54FB4878" w:rsidR="00A23D7B" w:rsidRPr="0033355E" w:rsidRDefault="00EC72C4" w:rsidP="0033355E">
      <w:pPr>
        <w:pStyle w:val="References"/>
        <w:rPr>
          <w:lang w:val="en-US"/>
        </w:rPr>
      </w:pPr>
      <w:r>
        <w:rPr>
          <w:lang w:val="en-US"/>
        </w:rPr>
        <w:t>Dey</w:t>
      </w:r>
      <w:r w:rsidR="005B3E28">
        <w:rPr>
          <w:lang w:val="en-US"/>
        </w:rPr>
        <w:t xml:space="preserve">, Sushmi. 2017. “Only 20% IVF Clinics 2% ART Units Registered with ICMR.” </w:t>
      </w:r>
      <w:r w:rsidR="005B3E28" w:rsidRPr="0033355E">
        <w:rPr>
          <w:i/>
          <w:lang w:val="en-US"/>
        </w:rPr>
        <w:t>Times of India</w:t>
      </w:r>
      <w:r w:rsidR="005B3E28">
        <w:rPr>
          <w:lang w:val="en-US"/>
        </w:rPr>
        <w:t xml:space="preserve">, August 21, 2017. </w:t>
      </w:r>
      <w:hyperlink r:id="rId22" w:history="1">
        <w:r w:rsidR="005B3E28" w:rsidRPr="005B3E28">
          <w:rPr>
            <w:rStyle w:val="Hyperlink"/>
            <w:lang w:val="en-US"/>
          </w:rPr>
          <w:t>https://timesofindia.indiatimes.com/india/only-20-ivf-clinics-2-art-units-registered-with-icmr/articleshow/60150184.cms</w:t>
        </w:r>
      </w:hyperlink>
      <w:r w:rsidR="005B3E28" w:rsidRPr="0076100E">
        <w:rPr>
          <w:lang w:val="en-US"/>
        </w:rPr>
        <w:t>.</w:t>
      </w:r>
    </w:p>
    <w:p w14:paraId="1D7BB1A1" w14:textId="0C1B3C5D" w:rsidR="004E209F" w:rsidRPr="009D065B" w:rsidRDefault="004E209F" w:rsidP="0033355E">
      <w:pPr>
        <w:pStyle w:val="References"/>
        <w:rPr>
          <w:lang w:val="en-US"/>
        </w:rPr>
      </w:pPr>
      <w:r w:rsidRPr="009D065B">
        <w:rPr>
          <w:lang w:val="en-US"/>
        </w:rPr>
        <w:t xml:space="preserve">Gerrits, Trudie. 2018. “Reproductive Travel to Ghana: Testimonies, Transnational Relationships, and Stratified Reproduction.” </w:t>
      </w:r>
      <w:r w:rsidRPr="009D065B">
        <w:rPr>
          <w:i/>
          <w:lang w:val="en-US"/>
        </w:rPr>
        <w:t>Medical Anthropology: Cross Cultural Studies in Health and Illness</w:t>
      </w:r>
      <w:r w:rsidRPr="0033355E">
        <w:rPr>
          <w:lang w:val="en-US"/>
        </w:rPr>
        <w:t xml:space="preserve"> </w:t>
      </w:r>
      <w:r w:rsidRPr="009D065B">
        <w:rPr>
          <w:lang w:val="en-US"/>
        </w:rPr>
        <w:t>37</w:t>
      </w:r>
      <w:r w:rsidR="00FA48CB" w:rsidRPr="009D065B">
        <w:rPr>
          <w:lang w:val="en-US"/>
        </w:rPr>
        <w:t xml:space="preserve"> </w:t>
      </w:r>
      <w:r w:rsidRPr="009D065B">
        <w:rPr>
          <w:lang w:val="en-US"/>
        </w:rPr>
        <w:t xml:space="preserve">(2): 131–44. </w:t>
      </w:r>
      <w:hyperlink r:id="rId23" w:history="1">
        <w:r w:rsidRPr="009D065B">
          <w:rPr>
            <w:rStyle w:val="Hyperlink"/>
            <w:lang w:val="en-US"/>
          </w:rPr>
          <w:t>https://doi.org10.1080/01459740.2017.1419223</w:t>
        </w:r>
      </w:hyperlink>
      <w:r w:rsidR="00B84B56" w:rsidRPr="009D065B">
        <w:rPr>
          <w:lang w:val="en-US"/>
        </w:rPr>
        <w:t>.</w:t>
      </w:r>
      <w:r w:rsidRPr="009D065B">
        <w:rPr>
          <w:lang w:val="en-US"/>
        </w:rPr>
        <w:t xml:space="preserve"> </w:t>
      </w:r>
    </w:p>
    <w:p w14:paraId="2D5A3D5D" w14:textId="14904DAE" w:rsidR="004E209F" w:rsidRPr="0076100E" w:rsidRDefault="004E209F" w:rsidP="0033355E">
      <w:pPr>
        <w:pStyle w:val="References"/>
        <w:rPr>
          <w:lang w:val="en-US"/>
        </w:rPr>
      </w:pPr>
      <w:r w:rsidRPr="0076100E">
        <w:rPr>
          <w:lang w:val="en-US"/>
        </w:rPr>
        <w:t xml:space="preserve">Harding, Sandra. 2016. “Latin American </w:t>
      </w:r>
      <w:r w:rsidR="00635F9E" w:rsidRPr="0076100E">
        <w:rPr>
          <w:lang w:val="en-US"/>
        </w:rPr>
        <w:t>D</w:t>
      </w:r>
      <w:r w:rsidRPr="0076100E">
        <w:rPr>
          <w:lang w:val="en-US"/>
        </w:rPr>
        <w:t xml:space="preserve">ecolonial </w:t>
      </w:r>
      <w:r w:rsidR="00635F9E" w:rsidRPr="0076100E">
        <w:rPr>
          <w:lang w:val="en-US"/>
        </w:rPr>
        <w:t xml:space="preserve">Social Studies </w:t>
      </w:r>
      <w:r w:rsidRPr="0076100E">
        <w:rPr>
          <w:lang w:val="en-US"/>
        </w:rPr>
        <w:t xml:space="preserve">of </w:t>
      </w:r>
      <w:r w:rsidR="00635F9E" w:rsidRPr="0076100E">
        <w:rPr>
          <w:lang w:val="en-US"/>
        </w:rPr>
        <w:t xml:space="preserve">Scientific Knowledge: </w:t>
      </w:r>
      <w:r w:rsidRPr="0076100E">
        <w:rPr>
          <w:lang w:val="en-US"/>
        </w:rPr>
        <w:t xml:space="preserve">Alliances and </w:t>
      </w:r>
      <w:r w:rsidR="00635F9E" w:rsidRPr="0076100E">
        <w:rPr>
          <w:lang w:val="en-US"/>
        </w:rPr>
        <w:t>T</w:t>
      </w:r>
      <w:r w:rsidRPr="0076100E">
        <w:rPr>
          <w:lang w:val="en-US"/>
        </w:rPr>
        <w:t xml:space="preserve">ensions.” </w:t>
      </w:r>
      <w:r w:rsidRPr="0076100E">
        <w:rPr>
          <w:i/>
          <w:lang w:val="en-US"/>
        </w:rPr>
        <w:t>Science, Technology, &amp; Human Values</w:t>
      </w:r>
      <w:r w:rsidRPr="0076100E">
        <w:rPr>
          <w:lang w:val="en-US"/>
        </w:rPr>
        <w:t xml:space="preserve"> 41</w:t>
      </w:r>
      <w:r w:rsidR="00635F9E" w:rsidRPr="0076100E">
        <w:rPr>
          <w:lang w:val="en-US"/>
        </w:rPr>
        <w:t xml:space="preserve"> </w:t>
      </w:r>
      <w:r w:rsidRPr="0076100E">
        <w:rPr>
          <w:lang w:val="en-US"/>
        </w:rPr>
        <w:t>(6): 1063</w:t>
      </w:r>
      <w:r w:rsidR="00B84B56" w:rsidRPr="0076100E">
        <w:rPr>
          <w:lang w:val="en-US"/>
        </w:rPr>
        <w:t>–</w:t>
      </w:r>
      <w:r w:rsidRPr="0076100E">
        <w:rPr>
          <w:lang w:val="en-US"/>
        </w:rPr>
        <w:t>87.</w:t>
      </w:r>
      <w:r w:rsidRPr="0033355E">
        <w:rPr>
          <w:rStyle w:val="Hyperlink"/>
          <w:lang w:val="en-US"/>
        </w:rPr>
        <w:t xml:space="preserve"> </w:t>
      </w:r>
      <w:hyperlink r:id="rId24" w:history="1">
        <w:r w:rsidRPr="0076100E">
          <w:rPr>
            <w:rStyle w:val="Hyperlink"/>
            <w:lang w:val="en-US"/>
          </w:rPr>
          <w:t>https://doi.org/10.1177/0162243916656465</w:t>
        </w:r>
      </w:hyperlink>
      <w:r w:rsidR="00B84B56" w:rsidRPr="0076100E">
        <w:rPr>
          <w:lang w:val="en-US"/>
        </w:rPr>
        <w:t>.</w:t>
      </w:r>
    </w:p>
    <w:p w14:paraId="340E22A6" w14:textId="1FD8A830" w:rsidR="002C3E24" w:rsidRPr="0076100E" w:rsidRDefault="002C3E24" w:rsidP="00E04C68">
      <w:pPr>
        <w:pStyle w:val="References"/>
        <w:rPr>
          <w:lang w:val="en-US"/>
        </w:rPr>
      </w:pPr>
      <w:r w:rsidRPr="0076100E">
        <w:rPr>
          <w:i/>
          <w:lang w:val="en-US"/>
        </w:rPr>
        <w:t>The Hindu</w:t>
      </w:r>
      <w:r w:rsidRPr="0076100E">
        <w:rPr>
          <w:lang w:val="en-US"/>
        </w:rPr>
        <w:t>. 2011. “Bourn Hall Clinic Opens First IVF Centre in India.</w:t>
      </w:r>
      <w:r w:rsidR="009D3AE0" w:rsidRPr="0076100E">
        <w:rPr>
          <w:lang w:val="en-US"/>
        </w:rPr>
        <w:t>”</w:t>
      </w:r>
      <w:r w:rsidRPr="0076100E">
        <w:rPr>
          <w:lang w:val="en-US"/>
        </w:rPr>
        <w:t xml:space="preserve"> April 14, 2011. </w:t>
      </w:r>
      <w:hyperlink r:id="rId25" w:history="1">
        <w:r w:rsidR="00C24A6F" w:rsidRPr="0076100E">
          <w:rPr>
            <w:rStyle w:val="Hyperlink"/>
            <w:lang w:val="en-US"/>
          </w:rPr>
          <w:t>https://www.thehindu.com/sci-tech/health/medicine-and-research/Bourn-Hall-Clinic-opens-first-IVF-centre-in-India/article14683115.ece</w:t>
        </w:r>
      </w:hyperlink>
      <w:r w:rsidR="00C24A6F" w:rsidRPr="0076100E">
        <w:rPr>
          <w:lang w:val="en-US"/>
        </w:rPr>
        <w:t>.</w:t>
      </w:r>
    </w:p>
    <w:p w14:paraId="29768E5F" w14:textId="5E0BCFAD" w:rsidR="004E209F" w:rsidRPr="007E0517" w:rsidRDefault="004E209F" w:rsidP="0033355E">
      <w:pPr>
        <w:pStyle w:val="References"/>
        <w:rPr>
          <w:lang w:val="en-US"/>
        </w:rPr>
      </w:pPr>
      <w:r w:rsidRPr="007E0517">
        <w:rPr>
          <w:lang w:val="en-US"/>
        </w:rPr>
        <w:t xml:space="preserve">Hörbst, Viola, and Trudie Gerrits. 2016. “Transnational </w:t>
      </w:r>
      <w:r w:rsidR="00A01BB6" w:rsidRPr="007E0517">
        <w:rPr>
          <w:lang w:val="en-US"/>
        </w:rPr>
        <w:t>C</w:t>
      </w:r>
      <w:r w:rsidRPr="007E0517">
        <w:rPr>
          <w:lang w:val="en-US"/>
        </w:rPr>
        <w:t xml:space="preserve">onnections of </w:t>
      </w:r>
      <w:r w:rsidR="00A01BB6" w:rsidRPr="007E0517">
        <w:rPr>
          <w:lang w:val="en-US"/>
        </w:rPr>
        <w:t>Health Professionals: Medicoscap</w:t>
      </w:r>
      <w:r w:rsidRPr="007E0517">
        <w:rPr>
          <w:lang w:val="en-US"/>
        </w:rPr>
        <w:t xml:space="preserve">es and </w:t>
      </w:r>
      <w:r w:rsidR="00A01BB6" w:rsidRPr="007E0517">
        <w:rPr>
          <w:lang w:val="en-US"/>
        </w:rPr>
        <w:t xml:space="preserve">Assisted Reproduction </w:t>
      </w:r>
      <w:r w:rsidRPr="007E0517">
        <w:rPr>
          <w:lang w:val="en-US"/>
        </w:rPr>
        <w:t xml:space="preserve">in Ghana and Uganda.” </w:t>
      </w:r>
      <w:r w:rsidRPr="007E0517">
        <w:rPr>
          <w:i/>
          <w:lang w:val="en-US"/>
        </w:rPr>
        <w:t>Ethnicity and Health</w:t>
      </w:r>
      <w:r w:rsidRPr="0033355E">
        <w:rPr>
          <w:lang w:val="en-US"/>
        </w:rPr>
        <w:t xml:space="preserve"> </w:t>
      </w:r>
      <w:r w:rsidRPr="007E0517">
        <w:rPr>
          <w:lang w:val="en-US"/>
        </w:rPr>
        <w:t>21</w:t>
      </w:r>
      <w:r w:rsidR="00A01BB6" w:rsidRPr="007E0517">
        <w:rPr>
          <w:lang w:val="en-US"/>
        </w:rPr>
        <w:t xml:space="preserve"> </w:t>
      </w:r>
      <w:r w:rsidRPr="007E0517">
        <w:rPr>
          <w:lang w:val="en-US"/>
        </w:rPr>
        <w:t xml:space="preserve">(4): 357–74. </w:t>
      </w:r>
      <w:hyperlink r:id="rId26" w:history="1">
        <w:r w:rsidRPr="007E0517">
          <w:rPr>
            <w:rStyle w:val="Hyperlink"/>
            <w:lang w:val="en-US"/>
          </w:rPr>
          <w:t>https://doi.org/10.1080/13557858.2015.1105184</w:t>
        </w:r>
      </w:hyperlink>
      <w:r w:rsidR="00B84B56" w:rsidRPr="007E0517">
        <w:rPr>
          <w:lang w:val="en-US"/>
        </w:rPr>
        <w:t>.</w:t>
      </w:r>
      <w:r w:rsidRPr="007E0517">
        <w:rPr>
          <w:lang w:val="en-US"/>
        </w:rPr>
        <w:t xml:space="preserve"> </w:t>
      </w:r>
    </w:p>
    <w:p w14:paraId="44409546" w14:textId="39608A9F" w:rsidR="004E209F" w:rsidRPr="0076100E" w:rsidRDefault="004E209F" w:rsidP="0033355E">
      <w:pPr>
        <w:pStyle w:val="References"/>
        <w:rPr>
          <w:lang w:val="en-US"/>
        </w:rPr>
      </w:pPr>
      <w:r w:rsidRPr="0076100E">
        <w:rPr>
          <w:lang w:val="en-US"/>
        </w:rPr>
        <w:t>Johnson</w:t>
      </w:r>
      <w:r w:rsidR="00473252">
        <w:rPr>
          <w:lang w:val="en-US"/>
        </w:rPr>
        <w:t>,</w:t>
      </w:r>
      <w:r w:rsidRPr="0076100E">
        <w:rPr>
          <w:lang w:val="en-US"/>
        </w:rPr>
        <w:t xml:space="preserve"> Martin H. 2018. “IVF: The </w:t>
      </w:r>
      <w:r w:rsidR="008440E7" w:rsidRPr="0076100E">
        <w:rPr>
          <w:lang w:val="en-US"/>
        </w:rPr>
        <w:t>Women Who Helped Make It Happen</w:t>
      </w:r>
      <w:r w:rsidRPr="0076100E">
        <w:rPr>
          <w:lang w:val="en-US"/>
        </w:rPr>
        <w:t xml:space="preserve">.” </w:t>
      </w:r>
      <w:r w:rsidRPr="0076100E">
        <w:rPr>
          <w:i/>
          <w:lang w:val="en-US"/>
        </w:rPr>
        <w:t xml:space="preserve">Reproductive </w:t>
      </w:r>
      <w:r w:rsidR="008440E7" w:rsidRPr="0076100E">
        <w:rPr>
          <w:i/>
          <w:lang w:val="en-US"/>
        </w:rPr>
        <w:t>Biomedicine &amp; Society Online</w:t>
      </w:r>
      <w:r w:rsidR="008440E7" w:rsidRPr="0076100E">
        <w:rPr>
          <w:lang w:val="en-US"/>
        </w:rPr>
        <w:t xml:space="preserve">, no. </w:t>
      </w:r>
      <w:r w:rsidRPr="0076100E">
        <w:rPr>
          <w:lang w:val="en-US"/>
        </w:rPr>
        <w:t>8</w:t>
      </w:r>
      <w:r w:rsidR="008440E7" w:rsidRPr="0076100E">
        <w:rPr>
          <w:lang w:val="en-US"/>
        </w:rPr>
        <w:t>,</w:t>
      </w:r>
      <w:r w:rsidRPr="0076100E">
        <w:rPr>
          <w:lang w:val="en-US"/>
        </w:rPr>
        <w:t xml:space="preserve"> 1–6. </w:t>
      </w:r>
      <w:hyperlink r:id="rId27" w:history="1">
        <w:r w:rsidRPr="0076100E">
          <w:rPr>
            <w:rStyle w:val="Hyperlink"/>
            <w:lang w:val="en-US"/>
          </w:rPr>
          <w:t>https://doi.org/10.1016/j.rbms.2018.11.002</w:t>
        </w:r>
      </w:hyperlink>
      <w:r w:rsidR="00B84B56" w:rsidRPr="0076100E">
        <w:rPr>
          <w:lang w:val="en-US"/>
        </w:rPr>
        <w:t>.</w:t>
      </w:r>
      <w:r w:rsidRPr="0076100E">
        <w:rPr>
          <w:lang w:val="en-US"/>
        </w:rPr>
        <w:t xml:space="preserve"> </w:t>
      </w:r>
    </w:p>
    <w:p w14:paraId="7CAB7232" w14:textId="2DE7E5C1" w:rsidR="004E209F" w:rsidRPr="0076100E" w:rsidRDefault="004E209F" w:rsidP="0033355E">
      <w:pPr>
        <w:pStyle w:val="References"/>
        <w:rPr>
          <w:lang w:val="en-US"/>
        </w:rPr>
      </w:pPr>
      <w:r w:rsidRPr="0076100E">
        <w:rPr>
          <w:lang w:val="en-US"/>
        </w:rPr>
        <w:t xml:space="preserve">Knecht, Michi, </w:t>
      </w:r>
      <w:r w:rsidR="00AC44B2" w:rsidRPr="0076100E">
        <w:rPr>
          <w:lang w:val="en-US"/>
        </w:rPr>
        <w:t xml:space="preserve">Maren Klotz, and </w:t>
      </w:r>
      <w:r w:rsidRPr="0076100E">
        <w:rPr>
          <w:lang w:val="en-US"/>
        </w:rPr>
        <w:t>Stefan Beck</w:t>
      </w:r>
      <w:r w:rsidR="00AC44B2" w:rsidRPr="0076100E">
        <w:rPr>
          <w:lang w:val="en-US"/>
        </w:rPr>
        <w:t>, eds</w:t>
      </w:r>
      <w:r w:rsidRPr="0076100E">
        <w:rPr>
          <w:lang w:val="en-US"/>
        </w:rPr>
        <w:t xml:space="preserve">. 2012. </w:t>
      </w:r>
      <w:r w:rsidRPr="0033355E">
        <w:rPr>
          <w:i/>
          <w:lang w:val="en-US"/>
        </w:rPr>
        <w:t xml:space="preserve">Reproductive </w:t>
      </w:r>
      <w:r w:rsidR="00AC44B2" w:rsidRPr="0076100E">
        <w:rPr>
          <w:i/>
          <w:lang w:val="en-US"/>
        </w:rPr>
        <w:t>T</w:t>
      </w:r>
      <w:r w:rsidRPr="0033355E">
        <w:rPr>
          <w:i/>
          <w:lang w:val="en-US"/>
        </w:rPr>
        <w:t xml:space="preserve">echnologies as </w:t>
      </w:r>
      <w:r w:rsidR="00AC44B2" w:rsidRPr="0076100E">
        <w:rPr>
          <w:i/>
          <w:lang w:val="en-US"/>
        </w:rPr>
        <w:t xml:space="preserve">Global Form: Ethnographies </w:t>
      </w:r>
      <w:r w:rsidRPr="0033355E">
        <w:rPr>
          <w:i/>
          <w:lang w:val="en-US"/>
        </w:rPr>
        <w:t xml:space="preserve">of </w:t>
      </w:r>
      <w:r w:rsidR="00AC44B2" w:rsidRPr="0076100E">
        <w:rPr>
          <w:i/>
          <w:lang w:val="en-US"/>
        </w:rPr>
        <w:t>Knowledge, Practi</w:t>
      </w:r>
      <w:r w:rsidRPr="0033355E">
        <w:rPr>
          <w:i/>
          <w:lang w:val="en-US"/>
        </w:rPr>
        <w:t xml:space="preserve">ces, and </w:t>
      </w:r>
      <w:r w:rsidR="00AC44B2" w:rsidRPr="0076100E">
        <w:rPr>
          <w:i/>
          <w:lang w:val="en-US"/>
        </w:rPr>
        <w:t>Transnational Encounters</w:t>
      </w:r>
      <w:r w:rsidRPr="0076100E">
        <w:rPr>
          <w:lang w:val="en-US"/>
        </w:rPr>
        <w:t>. Berlin: Verlag.</w:t>
      </w:r>
    </w:p>
    <w:p w14:paraId="5848EB36" w14:textId="6B4FC3E5" w:rsidR="004E209F" w:rsidRDefault="004E209F" w:rsidP="0033355E">
      <w:pPr>
        <w:pStyle w:val="References"/>
        <w:rPr>
          <w:lang w:val="en-US"/>
        </w:rPr>
      </w:pPr>
      <w:r w:rsidRPr="008F25CF">
        <w:rPr>
          <w:lang w:val="en-US"/>
        </w:rPr>
        <w:t xml:space="preserve">Lock, Margaret. 2001. “The </w:t>
      </w:r>
      <w:r w:rsidR="00604B2C" w:rsidRPr="008F25CF">
        <w:rPr>
          <w:lang w:val="en-US"/>
        </w:rPr>
        <w:t>T</w:t>
      </w:r>
      <w:r w:rsidRPr="008F25CF">
        <w:rPr>
          <w:lang w:val="en-US"/>
        </w:rPr>
        <w:t xml:space="preserve">empering of </w:t>
      </w:r>
      <w:r w:rsidR="00604B2C" w:rsidRPr="008F25CF">
        <w:rPr>
          <w:lang w:val="en-US"/>
        </w:rPr>
        <w:t>Medical Anthropology: Troubling Natural Categori</w:t>
      </w:r>
      <w:r w:rsidRPr="008F25CF">
        <w:rPr>
          <w:lang w:val="en-US"/>
        </w:rPr>
        <w:t xml:space="preserve">es.” </w:t>
      </w:r>
      <w:r w:rsidRPr="008F25CF">
        <w:rPr>
          <w:i/>
          <w:lang w:val="en-US"/>
        </w:rPr>
        <w:t>Medical Anthropology Quarterly</w:t>
      </w:r>
      <w:r w:rsidRPr="008F25CF">
        <w:rPr>
          <w:lang w:val="en-US"/>
        </w:rPr>
        <w:t xml:space="preserve"> 15</w:t>
      </w:r>
      <w:r w:rsidR="00604B2C" w:rsidRPr="008F25CF">
        <w:rPr>
          <w:lang w:val="en-US"/>
        </w:rPr>
        <w:t xml:space="preserve"> </w:t>
      </w:r>
      <w:r w:rsidRPr="008F25CF">
        <w:rPr>
          <w:lang w:val="en-US"/>
        </w:rPr>
        <w:t>(4): 478</w:t>
      </w:r>
      <w:r w:rsidR="00B84B56" w:rsidRPr="008F25CF">
        <w:rPr>
          <w:lang w:val="en-US"/>
        </w:rPr>
        <w:t>–</w:t>
      </w:r>
      <w:r w:rsidRPr="008F25CF">
        <w:rPr>
          <w:lang w:val="en-US"/>
        </w:rPr>
        <w:t xml:space="preserve">92. </w:t>
      </w:r>
      <w:hyperlink r:id="rId28" w:history="1">
        <w:r w:rsidRPr="008F25CF">
          <w:rPr>
            <w:rStyle w:val="Hyperlink"/>
            <w:lang w:val="en-US"/>
          </w:rPr>
          <w:t>https://doi.org/10.1525/maq.2001.15.4.478</w:t>
        </w:r>
      </w:hyperlink>
      <w:r w:rsidR="00B84B56" w:rsidRPr="008F25CF">
        <w:rPr>
          <w:lang w:val="en-US"/>
        </w:rPr>
        <w:t>.</w:t>
      </w:r>
    </w:p>
    <w:p w14:paraId="0D38FC66" w14:textId="6B0EE14D" w:rsidR="004E209F" w:rsidRDefault="004E209F" w:rsidP="0033355E">
      <w:pPr>
        <w:pStyle w:val="References"/>
        <w:rPr>
          <w:lang w:val="en-US"/>
        </w:rPr>
      </w:pPr>
      <w:r w:rsidRPr="0076100E">
        <w:rPr>
          <w:lang w:val="en-US"/>
        </w:rPr>
        <w:t xml:space="preserve">Marini, Ruy Mauro. 1965. “Brazilian </w:t>
      </w:r>
      <w:r w:rsidR="00144B0E" w:rsidRPr="0076100E">
        <w:rPr>
          <w:lang w:val="en-US"/>
        </w:rPr>
        <w:t>‘</w:t>
      </w:r>
      <w:r w:rsidR="00497608" w:rsidRPr="0076100E">
        <w:rPr>
          <w:lang w:val="en-US"/>
        </w:rPr>
        <w:t>I</w:t>
      </w:r>
      <w:r w:rsidRPr="0076100E">
        <w:rPr>
          <w:lang w:val="en-US"/>
        </w:rPr>
        <w:t>nterdependence</w:t>
      </w:r>
      <w:r w:rsidR="00144B0E" w:rsidRPr="0076100E">
        <w:rPr>
          <w:lang w:val="en-US"/>
        </w:rPr>
        <w:t>’</w:t>
      </w:r>
      <w:r w:rsidRPr="0076100E">
        <w:rPr>
          <w:lang w:val="en-US"/>
        </w:rPr>
        <w:t xml:space="preserve"> and </w:t>
      </w:r>
      <w:r w:rsidR="00497608" w:rsidRPr="0076100E">
        <w:rPr>
          <w:lang w:val="en-US"/>
        </w:rPr>
        <w:t>Imperialist Integration</w:t>
      </w:r>
      <w:r w:rsidRPr="0076100E">
        <w:rPr>
          <w:lang w:val="en-US"/>
        </w:rPr>
        <w:t xml:space="preserve">.” </w:t>
      </w:r>
      <w:r w:rsidRPr="0076100E">
        <w:rPr>
          <w:i/>
          <w:lang w:val="en-US"/>
        </w:rPr>
        <w:t>Monthly Review</w:t>
      </w:r>
      <w:r w:rsidRPr="0076100E">
        <w:rPr>
          <w:lang w:val="en-US"/>
        </w:rPr>
        <w:t xml:space="preserve"> 17</w:t>
      </w:r>
      <w:r w:rsidR="00497608" w:rsidRPr="0076100E">
        <w:rPr>
          <w:lang w:val="en-US"/>
        </w:rPr>
        <w:t xml:space="preserve"> </w:t>
      </w:r>
      <w:r w:rsidRPr="0076100E">
        <w:rPr>
          <w:lang w:val="en-US"/>
        </w:rPr>
        <w:t xml:space="preserve">(7): 14–24. </w:t>
      </w:r>
      <w:hyperlink r:id="rId29" w:history="1">
        <w:r w:rsidRPr="0076100E">
          <w:rPr>
            <w:rStyle w:val="Hyperlink"/>
            <w:lang w:val="en-US"/>
          </w:rPr>
          <w:t>https://doi.org/10.14452/MR-017-07-1965-11_2</w:t>
        </w:r>
      </w:hyperlink>
      <w:r w:rsidR="00B84B56" w:rsidRPr="0076100E">
        <w:rPr>
          <w:lang w:val="en-US"/>
        </w:rPr>
        <w:t>.</w:t>
      </w:r>
    </w:p>
    <w:p w14:paraId="2648D020" w14:textId="77777777" w:rsidR="00FC2FF9" w:rsidRPr="00FC2FF9" w:rsidRDefault="00BA6FEA" w:rsidP="0033355E">
      <w:pPr>
        <w:pStyle w:val="References"/>
        <w:rPr>
          <w:lang w:val="en-US"/>
        </w:rPr>
      </w:pPr>
      <w:r>
        <w:rPr>
          <w:lang w:val="en-US"/>
        </w:rPr>
        <w:t>Market Data Forecast IVF Market Report</w:t>
      </w:r>
      <w:r w:rsidR="00C95AE4">
        <w:rPr>
          <w:lang w:val="en-US"/>
        </w:rPr>
        <w:t>.</w:t>
      </w:r>
      <w:r>
        <w:rPr>
          <w:lang w:val="en-US"/>
        </w:rPr>
        <w:t xml:space="preserve"> 2018</w:t>
      </w:r>
      <w:r w:rsidR="00C95AE4">
        <w:rPr>
          <w:lang w:val="en-US"/>
        </w:rPr>
        <w:t>.</w:t>
      </w:r>
      <w:r w:rsidR="00FC2FF9">
        <w:rPr>
          <w:lang w:val="en-US"/>
        </w:rPr>
        <w:t xml:space="preserve"> </w:t>
      </w:r>
      <w:r w:rsidR="00FC2FF9">
        <w:rPr>
          <w:lang w:val="en-US"/>
        </w:rPr>
        <w:fldChar w:fldCharType="begin"/>
      </w:r>
      <w:r w:rsidR="00FC2FF9">
        <w:rPr>
          <w:lang w:val="en-US"/>
        </w:rPr>
        <w:instrText xml:space="preserve"> HYPERLINK "</w:instrText>
      </w:r>
      <w:r w:rsidR="00FC2FF9" w:rsidRPr="00FC2FF9">
        <w:rPr>
          <w:lang w:val="en-US"/>
        </w:rPr>
        <w:instrText>https://www.marketdataforecast.com/market-reports/mea-in-vitro-fertilization-market</w:instrText>
      </w:r>
    </w:p>
    <w:p w14:paraId="52651F36" w14:textId="58A44174" w:rsidR="00FC2FF9" w:rsidRPr="00014D4C" w:rsidRDefault="00FC2FF9" w:rsidP="0033355E">
      <w:pPr>
        <w:pStyle w:val="References"/>
        <w:rPr>
          <w:rStyle w:val="Hyperlink"/>
          <w:lang w:val="en-US"/>
        </w:rPr>
      </w:pPr>
      <w:r>
        <w:rPr>
          <w:lang w:val="en-US"/>
        </w:rPr>
        <w:instrText xml:space="preserve">" </w:instrText>
      </w:r>
      <w:r>
        <w:rPr>
          <w:lang w:val="en-US"/>
        </w:rPr>
        <w:fldChar w:fldCharType="separate"/>
      </w:r>
      <w:r w:rsidRPr="00014D4C">
        <w:rPr>
          <w:rStyle w:val="Hyperlink"/>
          <w:lang w:val="en-US"/>
        </w:rPr>
        <w:t>https://www.marketdataforecast.com/market-reports/mea-in-vitro-fertilization-market</w:t>
      </w:r>
      <w:r w:rsidR="00E014FA">
        <w:rPr>
          <w:lang w:val="en-US"/>
        </w:rPr>
        <w:t>.</w:t>
      </w:r>
    </w:p>
    <w:p w14:paraId="6DEC8CC5" w14:textId="0C6B2E51" w:rsidR="005F6615" w:rsidRPr="0076100E" w:rsidRDefault="00FC2FF9" w:rsidP="005F6615">
      <w:pPr>
        <w:pStyle w:val="References"/>
        <w:rPr>
          <w:lang w:val="en-US"/>
        </w:rPr>
      </w:pPr>
      <w:r>
        <w:rPr>
          <w:lang w:val="en-US"/>
        </w:rPr>
        <w:fldChar w:fldCharType="end"/>
      </w:r>
      <w:r w:rsidR="005F6615" w:rsidRPr="0076100E">
        <w:rPr>
          <w:lang w:val="en-US"/>
        </w:rPr>
        <w:t xml:space="preserve">Müller, Martin, and </w:t>
      </w:r>
      <w:proofErr w:type="spellStart"/>
      <w:r w:rsidR="005F6615" w:rsidRPr="0076100E">
        <w:rPr>
          <w:lang w:val="en-US"/>
        </w:rPr>
        <w:t>Carolin</w:t>
      </w:r>
      <w:proofErr w:type="spellEnd"/>
      <w:r w:rsidR="005F6615" w:rsidRPr="0076100E">
        <w:rPr>
          <w:lang w:val="en-US"/>
        </w:rPr>
        <w:t xml:space="preserve"> Schurr. 2016. “Assemblage Thinking and Actor‐Network Theory: Conjunctions, Disjunctions, Cross‐Fertilisations.” </w:t>
      </w:r>
      <w:r w:rsidR="005F6615" w:rsidRPr="0076100E">
        <w:rPr>
          <w:i/>
          <w:lang w:val="en-US"/>
        </w:rPr>
        <w:t>Transactions of the Institute of British Geographers</w:t>
      </w:r>
      <w:r w:rsidR="005F6615" w:rsidRPr="0076100E">
        <w:rPr>
          <w:lang w:val="en-US"/>
        </w:rPr>
        <w:t xml:space="preserve"> 41</w:t>
      </w:r>
      <w:r w:rsidR="00963878">
        <w:rPr>
          <w:lang w:val="en-US"/>
        </w:rPr>
        <w:t xml:space="preserve"> </w:t>
      </w:r>
      <w:r w:rsidR="005F6615" w:rsidRPr="0076100E">
        <w:rPr>
          <w:lang w:val="en-US"/>
        </w:rPr>
        <w:t xml:space="preserve">(3): 217–29. </w:t>
      </w:r>
      <w:hyperlink r:id="rId30" w:history="1">
        <w:r w:rsidR="005F6615" w:rsidRPr="0076100E">
          <w:rPr>
            <w:rStyle w:val="Hyperlink"/>
            <w:lang w:val="en-US"/>
          </w:rPr>
          <w:t>https://doi.org/10.1111/tran.12117</w:t>
        </w:r>
      </w:hyperlink>
      <w:r w:rsidR="005F6615" w:rsidRPr="0076100E">
        <w:rPr>
          <w:lang w:val="en-US"/>
        </w:rPr>
        <w:t>.</w:t>
      </w:r>
    </w:p>
    <w:p w14:paraId="2D3F99A2" w14:textId="243C593A" w:rsidR="00132957" w:rsidRPr="0076100E" w:rsidRDefault="00132957" w:rsidP="00132957">
      <w:pPr>
        <w:pStyle w:val="References"/>
        <w:rPr>
          <w:lang w:val="en-US"/>
        </w:rPr>
      </w:pPr>
      <w:r w:rsidRPr="0076100E">
        <w:rPr>
          <w:lang w:val="en-US"/>
        </w:rPr>
        <w:t xml:space="preserve">Nadimpally, Sarojini, and Vrinda Marwah, eds. 2015. </w:t>
      </w:r>
      <w:r w:rsidRPr="0076100E">
        <w:rPr>
          <w:i/>
          <w:lang w:val="en-US"/>
        </w:rPr>
        <w:t>Reconfiguring Reproduction: Feminist Health Perspectives on Assisted Reproductive Technologies</w:t>
      </w:r>
      <w:r w:rsidRPr="0076100E">
        <w:rPr>
          <w:lang w:val="en-US"/>
        </w:rPr>
        <w:t>. Delhi: Zubaan.</w:t>
      </w:r>
    </w:p>
    <w:p w14:paraId="7BF596BE" w14:textId="77777777" w:rsidR="00132957" w:rsidRPr="0076100E" w:rsidRDefault="00132957" w:rsidP="00132957">
      <w:pPr>
        <w:pStyle w:val="References"/>
        <w:rPr>
          <w:lang w:val="en-US"/>
        </w:rPr>
      </w:pPr>
      <w:r w:rsidRPr="0076100E">
        <w:rPr>
          <w:lang w:val="en-US"/>
        </w:rPr>
        <w:lastRenderedPageBreak/>
        <w:t xml:space="preserve">Nadimpally, Sarojini, Subha Sri, Vaibhao Ambhore, and Deepa Venkatachalam. 2015. “Bilaspur Sterilisation Deaths: Evidence of Oppressive Population Control Policy.” </w:t>
      </w:r>
      <w:r w:rsidRPr="0076100E">
        <w:rPr>
          <w:i/>
          <w:lang w:val="en-US"/>
        </w:rPr>
        <w:t>Indian Journal of Medical Ethics</w:t>
      </w:r>
      <w:r w:rsidRPr="0076100E">
        <w:rPr>
          <w:lang w:val="en-US"/>
        </w:rPr>
        <w:t xml:space="preserve"> 12 (1): 2–5. </w:t>
      </w:r>
      <w:hyperlink r:id="rId31" w:history="1">
        <w:r w:rsidRPr="0076100E">
          <w:rPr>
            <w:rStyle w:val="Hyperlink"/>
            <w:lang w:val="en-US"/>
          </w:rPr>
          <w:t>https://doi.org/10.20529/IJME.2015.001</w:t>
        </w:r>
      </w:hyperlink>
      <w:r w:rsidRPr="0076100E">
        <w:rPr>
          <w:lang w:val="en-US"/>
        </w:rPr>
        <w:t>.</w:t>
      </w:r>
    </w:p>
    <w:p w14:paraId="3776FE42" w14:textId="227AA7AA" w:rsidR="00132957" w:rsidRPr="000A2AE8" w:rsidRDefault="00132957" w:rsidP="00132957">
      <w:pPr>
        <w:pStyle w:val="References"/>
        <w:rPr>
          <w:lang w:val="en-US"/>
        </w:rPr>
      </w:pPr>
      <w:r w:rsidRPr="000A2AE8">
        <w:rPr>
          <w:lang w:val="en-US"/>
        </w:rPr>
        <w:t xml:space="preserve">Nair, Sadasiva, P. 2010. “Understanding Below-Replacement Fertility in Kerala, India.” </w:t>
      </w:r>
      <w:r w:rsidRPr="000A2AE8">
        <w:rPr>
          <w:i/>
          <w:lang w:val="en-US"/>
        </w:rPr>
        <w:t>Journal of Health, Population, and Nutrition</w:t>
      </w:r>
      <w:r w:rsidRPr="000A2AE8">
        <w:rPr>
          <w:lang w:val="en-US"/>
        </w:rPr>
        <w:t xml:space="preserve"> 28 (4): 405–12. </w:t>
      </w:r>
      <w:hyperlink r:id="rId32" w:history="1">
        <w:r w:rsidRPr="000A2AE8">
          <w:rPr>
            <w:rStyle w:val="Hyperlink"/>
            <w:lang w:val="en-US"/>
          </w:rPr>
          <w:t>https://doi.org/10.3329/jhpn.v28i4.6048</w:t>
        </w:r>
      </w:hyperlink>
      <w:r w:rsidRPr="000A2AE8">
        <w:rPr>
          <w:lang w:val="en-US"/>
        </w:rPr>
        <w:t>.</w:t>
      </w:r>
    </w:p>
    <w:p w14:paraId="38EC1DF4" w14:textId="3EF0BDDC" w:rsidR="004E209F" w:rsidRPr="00C40A5A" w:rsidRDefault="004E209F" w:rsidP="0033355E">
      <w:pPr>
        <w:pStyle w:val="References"/>
        <w:rPr>
          <w:lang w:val="en-US"/>
        </w:rPr>
      </w:pPr>
      <w:r w:rsidRPr="00C40A5A">
        <w:rPr>
          <w:lang w:val="en-US"/>
        </w:rPr>
        <w:t>Omb</w:t>
      </w:r>
      <w:r w:rsidR="00852168">
        <w:rPr>
          <w:lang w:val="en-US"/>
        </w:rPr>
        <w:t>e</w:t>
      </w:r>
      <w:r w:rsidRPr="00C40A5A">
        <w:rPr>
          <w:lang w:val="en-US"/>
        </w:rPr>
        <w:t xml:space="preserve">let, Willem, and Jaime Onofre. 2019. “IVF in Africa: </w:t>
      </w:r>
      <w:r w:rsidR="005D2DBB" w:rsidRPr="00C40A5A">
        <w:rPr>
          <w:lang w:val="en-US"/>
        </w:rPr>
        <w:t xml:space="preserve">What Is It All About?” </w:t>
      </w:r>
      <w:r w:rsidRPr="00C40A5A">
        <w:rPr>
          <w:i/>
          <w:lang w:val="en-US"/>
        </w:rPr>
        <w:t>Facts, Views &amp; Vision in ObGyn</w:t>
      </w:r>
      <w:r w:rsidRPr="00C40A5A">
        <w:rPr>
          <w:lang w:val="en-US"/>
        </w:rPr>
        <w:t xml:space="preserve"> 11</w:t>
      </w:r>
      <w:r w:rsidR="00B47164" w:rsidRPr="00C40A5A">
        <w:rPr>
          <w:lang w:val="en-US"/>
        </w:rPr>
        <w:t xml:space="preserve"> </w:t>
      </w:r>
      <w:r w:rsidRPr="00C40A5A">
        <w:rPr>
          <w:lang w:val="en-US"/>
        </w:rPr>
        <w:t xml:space="preserve">(1): 65 </w:t>
      </w:r>
      <w:r w:rsidR="00B84B56" w:rsidRPr="00C40A5A">
        <w:rPr>
          <w:lang w:val="en-US"/>
        </w:rPr>
        <w:t>–</w:t>
      </w:r>
      <w:r w:rsidRPr="00C40A5A">
        <w:rPr>
          <w:lang w:val="en-US"/>
        </w:rPr>
        <w:t>76</w:t>
      </w:r>
      <w:r w:rsidR="00B84B56" w:rsidRPr="00C40A5A">
        <w:rPr>
          <w:lang w:val="en-US"/>
        </w:rPr>
        <w:t>.</w:t>
      </w:r>
      <w:r w:rsidR="00C40A5A">
        <w:rPr>
          <w:lang w:val="en-US"/>
        </w:rPr>
        <w:t xml:space="preserve"> </w:t>
      </w:r>
      <w:hyperlink r:id="rId33" w:history="1">
        <w:r w:rsidR="00C40A5A" w:rsidRPr="00C40A5A">
          <w:rPr>
            <w:rStyle w:val="Hyperlink"/>
            <w:lang w:val="en-US"/>
          </w:rPr>
          <w:t>https://www.ncbi.nlm.nih.gov/pmc/articles/PMC6822948/</w:t>
        </w:r>
      </w:hyperlink>
      <w:r w:rsidR="008D4460" w:rsidRPr="00C40A5A">
        <w:rPr>
          <w:lang w:val="en-US"/>
        </w:rPr>
        <w:t>.</w:t>
      </w:r>
      <w:r w:rsidR="008D4460">
        <w:rPr>
          <w:lang w:val="en-US"/>
        </w:rPr>
        <w:t xml:space="preserve"> </w:t>
      </w:r>
      <w:r w:rsidR="00C40A5A">
        <w:rPr>
          <w:lang w:val="en-US"/>
        </w:rPr>
        <w:t xml:space="preserve"> </w:t>
      </w:r>
      <w:r w:rsidRPr="00C40A5A">
        <w:rPr>
          <w:lang w:val="en-US"/>
        </w:rPr>
        <w:t xml:space="preserve"> </w:t>
      </w:r>
    </w:p>
    <w:p w14:paraId="5545F07B" w14:textId="72D15A36" w:rsidR="004E209F" w:rsidRPr="0076100E" w:rsidRDefault="004E209F" w:rsidP="002409F9">
      <w:pPr>
        <w:pStyle w:val="References"/>
        <w:rPr>
          <w:lang w:val="en-US"/>
        </w:rPr>
      </w:pPr>
      <w:r w:rsidRPr="0076100E">
        <w:rPr>
          <w:lang w:val="en-US"/>
        </w:rPr>
        <w:t xml:space="preserve">Pande, Amrita. 2014. </w:t>
      </w:r>
      <w:r w:rsidRPr="0076100E">
        <w:rPr>
          <w:i/>
          <w:lang w:val="en-US"/>
        </w:rPr>
        <w:t xml:space="preserve">Wombs in </w:t>
      </w:r>
      <w:r w:rsidR="004112E0" w:rsidRPr="0076100E">
        <w:rPr>
          <w:i/>
          <w:lang w:val="en-US"/>
        </w:rPr>
        <w:t xml:space="preserve">Labor: </w:t>
      </w:r>
      <w:r w:rsidRPr="0076100E">
        <w:rPr>
          <w:i/>
          <w:lang w:val="en-US"/>
        </w:rPr>
        <w:t xml:space="preserve">Transnational </w:t>
      </w:r>
      <w:r w:rsidR="004112E0" w:rsidRPr="0076100E">
        <w:rPr>
          <w:i/>
          <w:lang w:val="en-US"/>
        </w:rPr>
        <w:t xml:space="preserve">Commercial Surrogacy </w:t>
      </w:r>
      <w:r w:rsidRPr="0076100E">
        <w:rPr>
          <w:i/>
          <w:lang w:val="en-US"/>
        </w:rPr>
        <w:t>in India</w:t>
      </w:r>
      <w:r w:rsidRPr="0076100E">
        <w:rPr>
          <w:lang w:val="en-US"/>
        </w:rPr>
        <w:t>. New York: Columbia University Press.</w:t>
      </w:r>
    </w:p>
    <w:p w14:paraId="77278C87" w14:textId="030D03DC" w:rsidR="004E209F" w:rsidRDefault="004E209F" w:rsidP="0033355E">
      <w:pPr>
        <w:pStyle w:val="References"/>
        <w:rPr>
          <w:lang w:val="en-US"/>
        </w:rPr>
      </w:pPr>
      <w:r w:rsidRPr="0076100E">
        <w:rPr>
          <w:lang w:val="en-US"/>
        </w:rPr>
        <w:t xml:space="preserve">Parry, Brownyn. 2015. “Narratives of </w:t>
      </w:r>
      <w:r w:rsidR="00BE038C" w:rsidRPr="0076100E">
        <w:rPr>
          <w:lang w:val="en-US"/>
        </w:rPr>
        <w:t xml:space="preserve">Neoliberalism: ‘Clinical Labour’ </w:t>
      </w:r>
      <w:r w:rsidRPr="0076100E">
        <w:rPr>
          <w:lang w:val="en-US"/>
        </w:rPr>
        <w:t xml:space="preserve">in </w:t>
      </w:r>
      <w:r w:rsidR="00BE038C" w:rsidRPr="0076100E">
        <w:rPr>
          <w:lang w:val="en-US"/>
        </w:rPr>
        <w:t>C</w:t>
      </w:r>
      <w:r w:rsidRPr="0076100E">
        <w:rPr>
          <w:lang w:val="en-US"/>
        </w:rPr>
        <w:t xml:space="preserve">ontext.” </w:t>
      </w:r>
      <w:r w:rsidRPr="0076100E">
        <w:rPr>
          <w:i/>
          <w:lang w:val="en-US"/>
        </w:rPr>
        <w:t>Medical Humanities</w:t>
      </w:r>
      <w:r w:rsidRPr="0076100E">
        <w:rPr>
          <w:lang w:val="en-US"/>
        </w:rPr>
        <w:t xml:space="preserve"> 41</w:t>
      </w:r>
      <w:r w:rsidR="00BE038C" w:rsidRPr="0076100E">
        <w:rPr>
          <w:lang w:val="en-US"/>
        </w:rPr>
        <w:t xml:space="preserve"> </w:t>
      </w:r>
      <w:r w:rsidRPr="0076100E">
        <w:rPr>
          <w:lang w:val="en-US"/>
        </w:rPr>
        <w:t>(1): 32</w:t>
      </w:r>
      <w:r w:rsidR="00B84B56" w:rsidRPr="0076100E">
        <w:rPr>
          <w:lang w:val="en-US"/>
        </w:rPr>
        <w:t>–</w:t>
      </w:r>
      <w:r w:rsidRPr="0076100E">
        <w:rPr>
          <w:lang w:val="en-US"/>
        </w:rPr>
        <w:t xml:space="preserve">37. </w:t>
      </w:r>
      <w:hyperlink r:id="rId34" w:history="1">
        <w:r w:rsidRPr="0076100E">
          <w:rPr>
            <w:rStyle w:val="Hyperlink"/>
            <w:lang w:val="en-US"/>
          </w:rPr>
          <w:t>http://doi.org/10.1136/medhum-2014-010606</w:t>
        </w:r>
      </w:hyperlink>
      <w:r w:rsidR="00B84B56" w:rsidRPr="0076100E">
        <w:rPr>
          <w:lang w:val="en-US"/>
        </w:rPr>
        <w:t>.</w:t>
      </w:r>
      <w:r w:rsidR="00866B85">
        <w:rPr>
          <w:lang w:val="en-US"/>
        </w:rPr>
        <w:t>.</w:t>
      </w:r>
    </w:p>
    <w:p w14:paraId="385CA15B" w14:textId="0CEA52CD" w:rsidR="00AF46C6" w:rsidRPr="0076100E" w:rsidRDefault="00AF46C6" w:rsidP="0033355E">
      <w:pPr>
        <w:pStyle w:val="References"/>
        <w:rPr>
          <w:lang w:val="en-US"/>
        </w:rPr>
      </w:pPr>
      <w:r>
        <w:rPr>
          <w:lang w:val="en-US"/>
        </w:rPr>
        <w:t>Patel</w:t>
      </w:r>
      <w:r w:rsidR="00D259D6">
        <w:rPr>
          <w:lang w:val="en-US"/>
        </w:rPr>
        <w:t xml:space="preserve">, </w:t>
      </w:r>
      <w:r w:rsidR="00866B85">
        <w:rPr>
          <w:lang w:val="en-US"/>
        </w:rPr>
        <w:t>Vibhuti</w:t>
      </w:r>
      <w:r w:rsidR="00D259D6">
        <w:rPr>
          <w:lang w:val="en-US"/>
        </w:rPr>
        <w:t>.</w:t>
      </w:r>
      <w:r w:rsidR="00ED0B78">
        <w:rPr>
          <w:lang w:val="en-US"/>
        </w:rPr>
        <w:t xml:space="preserve"> </w:t>
      </w:r>
      <w:r w:rsidR="00D259D6">
        <w:rPr>
          <w:lang w:val="en-US"/>
        </w:rPr>
        <w:t>2007.</w:t>
      </w:r>
      <w:r w:rsidR="00866B85" w:rsidRPr="00866B85">
        <w:t xml:space="preserve"> </w:t>
      </w:r>
      <w:r w:rsidR="00ED0B78">
        <w:t>“</w:t>
      </w:r>
      <w:r w:rsidR="00866B85" w:rsidRPr="00866B85">
        <w:rPr>
          <w:lang w:val="en-US"/>
        </w:rPr>
        <w:t>Female Foeticide, Family Planning and State–Society Intersection in India</w:t>
      </w:r>
      <w:r w:rsidR="009F6330">
        <w:rPr>
          <w:lang w:val="en-US"/>
        </w:rPr>
        <w:t>.</w:t>
      </w:r>
      <w:r w:rsidR="00ED0B78">
        <w:rPr>
          <w:lang w:val="en-US"/>
        </w:rPr>
        <w:t>”</w:t>
      </w:r>
      <w:r w:rsidR="009F6330">
        <w:rPr>
          <w:lang w:val="en-US"/>
        </w:rPr>
        <w:t xml:space="preserve"> In </w:t>
      </w:r>
      <w:r w:rsidR="00191AFC" w:rsidRPr="00ED0B78">
        <w:rPr>
          <w:i/>
          <w:iCs/>
          <w:lang w:val="en-US"/>
        </w:rPr>
        <w:t xml:space="preserve">Sex Selective </w:t>
      </w:r>
      <w:r w:rsidR="00ED0B78">
        <w:rPr>
          <w:i/>
          <w:iCs/>
          <w:lang w:val="en-US"/>
        </w:rPr>
        <w:t>A</w:t>
      </w:r>
      <w:r w:rsidR="00191AFC" w:rsidRPr="00ED0B78">
        <w:rPr>
          <w:i/>
          <w:iCs/>
          <w:lang w:val="en-US"/>
        </w:rPr>
        <w:t>bortion in India:</w:t>
      </w:r>
      <w:r w:rsidR="00007B88" w:rsidRPr="00ED0B78">
        <w:rPr>
          <w:i/>
          <w:iCs/>
          <w:lang w:val="en-US"/>
        </w:rPr>
        <w:t xml:space="preserve"> </w:t>
      </w:r>
      <w:r w:rsidR="00191AFC" w:rsidRPr="00ED0B78">
        <w:rPr>
          <w:i/>
          <w:iCs/>
          <w:lang w:val="en-US"/>
        </w:rPr>
        <w:t xml:space="preserve">Gender, </w:t>
      </w:r>
      <w:r w:rsidR="00ED0B78">
        <w:rPr>
          <w:i/>
          <w:iCs/>
          <w:lang w:val="en-US"/>
        </w:rPr>
        <w:t>S</w:t>
      </w:r>
      <w:r w:rsidR="00007B88" w:rsidRPr="00ED0B78">
        <w:rPr>
          <w:i/>
          <w:iCs/>
          <w:lang w:val="en-US"/>
        </w:rPr>
        <w:t>ociety and</w:t>
      </w:r>
      <w:r w:rsidR="00191AFC" w:rsidRPr="00ED0B78">
        <w:rPr>
          <w:i/>
          <w:iCs/>
          <w:lang w:val="en-US"/>
        </w:rPr>
        <w:t xml:space="preserve"> </w:t>
      </w:r>
      <w:r w:rsidR="00ED0B78">
        <w:rPr>
          <w:i/>
          <w:iCs/>
          <w:lang w:val="en-US"/>
        </w:rPr>
        <w:t>N</w:t>
      </w:r>
      <w:r w:rsidR="00191AFC" w:rsidRPr="00ED0B78">
        <w:rPr>
          <w:i/>
          <w:iCs/>
          <w:lang w:val="en-US"/>
        </w:rPr>
        <w:t xml:space="preserve">ew </w:t>
      </w:r>
      <w:r w:rsidR="00ED0B78">
        <w:rPr>
          <w:i/>
          <w:iCs/>
          <w:lang w:val="en-US"/>
        </w:rPr>
        <w:t>R</w:t>
      </w:r>
      <w:r w:rsidR="00007B88" w:rsidRPr="00ED0B78">
        <w:rPr>
          <w:i/>
          <w:iCs/>
          <w:lang w:val="en-US"/>
        </w:rPr>
        <w:t xml:space="preserve">eproductive </w:t>
      </w:r>
      <w:r w:rsidR="00ED0B78">
        <w:rPr>
          <w:i/>
          <w:iCs/>
          <w:lang w:val="en-US"/>
        </w:rPr>
        <w:t>T</w:t>
      </w:r>
      <w:r w:rsidR="00007B88" w:rsidRPr="00ED0B78">
        <w:rPr>
          <w:i/>
          <w:iCs/>
          <w:lang w:val="en-US"/>
        </w:rPr>
        <w:t>echnologies</w:t>
      </w:r>
      <w:r w:rsidR="00FC5900">
        <w:rPr>
          <w:i/>
          <w:iCs/>
          <w:lang w:val="en-US"/>
        </w:rPr>
        <w:t>,</w:t>
      </w:r>
      <w:r w:rsidR="009F6330">
        <w:rPr>
          <w:i/>
          <w:iCs/>
          <w:lang w:val="en-US"/>
        </w:rPr>
        <w:t xml:space="preserve"> </w:t>
      </w:r>
      <w:r w:rsidR="009F6330" w:rsidRPr="00ED0B78">
        <w:rPr>
          <w:lang w:val="en-US"/>
        </w:rPr>
        <w:t>edited by Tulsi Patel</w:t>
      </w:r>
      <w:r w:rsidR="00FC5900">
        <w:rPr>
          <w:lang w:val="en-US"/>
        </w:rPr>
        <w:t xml:space="preserve">, </w:t>
      </w:r>
      <w:r w:rsidR="00B54C7C">
        <w:rPr>
          <w:lang w:val="en-US"/>
        </w:rPr>
        <w:t>286</w:t>
      </w:r>
      <w:r w:rsidR="00ED0B78" w:rsidRPr="0076100E">
        <w:rPr>
          <w:lang w:val="en-US"/>
        </w:rPr>
        <w:t>–</w:t>
      </w:r>
      <w:r w:rsidR="00B54C7C">
        <w:rPr>
          <w:lang w:val="en-US"/>
        </w:rPr>
        <w:t xml:space="preserve">316. </w:t>
      </w:r>
      <w:r w:rsidR="00423934">
        <w:rPr>
          <w:lang w:val="en-US"/>
        </w:rPr>
        <w:t>New Delhi: Sage Publications.</w:t>
      </w:r>
    </w:p>
    <w:p w14:paraId="4346FBD2" w14:textId="01F52388" w:rsidR="004E209F" w:rsidRPr="0076100E" w:rsidRDefault="004E209F" w:rsidP="0033355E">
      <w:pPr>
        <w:pStyle w:val="References"/>
        <w:rPr>
          <w:lang w:val="en-US"/>
        </w:rPr>
      </w:pPr>
      <w:r w:rsidRPr="0076100E">
        <w:rPr>
          <w:lang w:val="en-US"/>
        </w:rPr>
        <w:t xml:space="preserve">Pollock, Anne, and Banu Subramaniam. 2016. “Resisting </w:t>
      </w:r>
      <w:r w:rsidR="00E34E50" w:rsidRPr="0076100E">
        <w:rPr>
          <w:lang w:val="en-US"/>
        </w:rPr>
        <w:t xml:space="preserve">Power, Retooling Justice: </w:t>
      </w:r>
      <w:r w:rsidRPr="0076100E">
        <w:rPr>
          <w:lang w:val="en-US"/>
        </w:rPr>
        <w:t xml:space="preserve">Promises of </w:t>
      </w:r>
      <w:r w:rsidR="00E34E50" w:rsidRPr="0076100E">
        <w:rPr>
          <w:lang w:val="en-US"/>
        </w:rPr>
        <w:t>Feminist Postcolonial Technosciences</w:t>
      </w:r>
      <w:r w:rsidRPr="0076100E">
        <w:rPr>
          <w:lang w:val="en-US"/>
        </w:rPr>
        <w:t xml:space="preserve">.” </w:t>
      </w:r>
      <w:r w:rsidRPr="0033355E">
        <w:rPr>
          <w:lang w:val="en-US"/>
        </w:rPr>
        <w:t>S</w:t>
      </w:r>
      <w:r w:rsidRPr="0076100E">
        <w:rPr>
          <w:i/>
          <w:lang w:val="en-US"/>
        </w:rPr>
        <w:t>cience, Technology &amp; Human Values</w:t>
      </w:r>
      <w:r w:rsidRPr="0076100E">
        <w:rPr>
          <w:lang w:val="en-US"/>
        </w:rPr>
        <w:t xml:space="preserve"> 41</w:t>
      </w:r>
      <w:r w:rsidR="00E34E50" w:rsidRPr="0076100E">
        <w:rPr>
          <w:lang w:val="en-US"/>
        </w:rPr>
        <w:t xml:space="preserve"> </w:t>
      </w:r>
      <w:r w:rsidRPr="0076100E">
        <w:rPr>
          <w:lang w:val="en-US"/>
        </w:rPr>
        <w:t>(6): 951</w:t>
      </w:r>
      <w:r w:rsidR="00B84B56" w:rsidRPr="0076100E">
        <w:rPr>
          <w:lang w:val="en-US"/>
        </w:rPr>
        <w:t>–</w:t>
      </w:r>
      <w:r w:rsidRPr="0076100E">
        <w:rPr>
          <w:lang w:val="en-US"/>
        </w:rPr>
        <w:t xml:space="preserve">66. </w:t>
      </w:r>
      <w:hyperlink r:id="rId35" w:history="1">
        <w:r w:rsidRPr="0076100E">
          <w:rPr>
            <w:rStyle w:val="Hyperlink"/>
            <w:lang w:val="en-US"/>
          </w:rPr>
          <w:t>https://doi.org/10.1177/0162243916657879</w:t>
        </w:r>
      </w:hyperlink>
      <w:r w:rsidR="00B84B56" w:rsidRPr="0076100E">
        <w:rPr>
          <w:lang w:val="en-US"/>
        </w:rPr>
        <w:t>.</w:t>
      </w:r>
    </w:p>
    <w:p w14:paraId="15378CF8" w14:textId="3460CAC2" w:rsidR="004E209F" w:rsidRPr="00BB4B5A" w:rsidRDefault="004E209F" w:rsidP="0033355E">
      <w:pPr>
        <w:pStyle w:val="References"/>
        <w:rPr>
          <w:lang w:val="en-US"/>
        </w:rPr>
      </w:pPr>
      <w:r w:rsidRPr="00BB4B5A">
        <w:rPr>
          <w:lang w:val="en-US"/>
        </w:rPr>
        <w:t xml:space="preserve">Ramanathan, Arundhati. 2016. “How Bourn Hall </w:t>
      </w:r>
      <w:r w:rsidR="00C95F81" w:rsidRPr="00BB4B5A">
        <w:rPr>
          <w:lang w:val="en-US"/>
        </w:rPr>
        <w:t>Got Knocked Down</w:t>
      </w:r>
      <w:r w:rsidRPr="00BB4B5A">
        <w:rPr>
          <w:lang w:val="en-US"/>
        </w:rPr>
        <w:t xml:space="preserve">.” </w:t>
      </w:r>
      <w:r w:rsidRPr="00BB4B5A">
        <w:rPr>
          <w:i/>
          <w:lang w:val="en-US"/>
        </w:rPr>
        <w:t xml:space="preserve">The Ken </w:t>
      </w:r>
      <w:r w:rsidR="00C95F81" w:rsidRPr="0033355E">
        <w:rPr>
          <w:i/>
          <w:lang w:val="en-US"/>
        </w:rPr>
        <w:t>(</w:t>
      </w:r>
      <w:r w:rsidRPr="00BB4B5A">
        <w:rPr>
          <w:i/>
          <w:lang w:val="en-US"/>
        </w:rPr>
        <w:t>India Edition</w:t>
      </w:r>
      <w:r w:rsidR="00C95F81" w:rsidRPr="0033355E">
        <w:rPr>
          <w:i/>
          <w:lang w:val="en-US"/>
        </w:rPr>
        <w:t>)</w:t>
      </w:r>
      <w:r w:rsidR="00C95F81" w:rsidRPr="00BB4B5A">
        <w:rPr>
          <w:lang w:val="en-US"/>
        </w:rPr>
        <w:t>, December 1, 2016.</w:t>
      </w:r>
      <w:r w:rsidRPr="00BB4B5A">
        <w:rPr>
          <w:lang w:val="en-US"/>
        </w:rPr>
        <w:t xml:space="preserve"> </w:t>
      </w:r>
      <w:hyperlink r:id="rId36" w:history="1">
        <w:r w:rsidRPr="00BB4B5A">
          <w:rPr>
            <w:rStyle w:val="Hyperlink"/>
            <w:lang w:val="en-US"/>
          </w:rPr>
          <w:t>https://the-ken.com/story/how-bourn-hall-got-knocked-down/?searchTerm=bourn%20hall</w:t>
        </w:r>
      </w:hyperlink>
      <w:r w:rsidR="00B84B56" w:rsidRPr="00BB4B5A">
        <w:rPr>
          <w:lang w:val="en-US"/>
        </w:rPr>
        <w:t>.</w:t>
      </w:r>
      <w:r w:rsidR="002409F9" w:rsidRPr="00BB4B5A">
        <w:rPr>
          <w:lang w:val="en-US"/>
        </w:rPr>
        <w:t xml:space="preserve"> </w:t>
      </w:r>
    </w:p>
    <w:p w14:paraId="0F27CC3B" w14:textId="0B154412" w:rsidR="004E209F" w:rsidRPr="0076100E" w:rsidRDefault="004E209F" w:rsidP="0033355E">
      <w:pPr>
        <w:pStyle w:val="References"/>
        <w:rPr>
          <w:lang w:val="en-US"/>
        </w:rPr>
      </w:pPr>
      <w:r w:rsidRPr="0076100E">
        <w:rPr>
          <w:lang w:val="en-US"/>
        </w:rPr>
        <w:t xml:space="preserve">Rudrappa, Sharmila. 2015. </w:t>
      </w:r>
      <w:r w:rsidRPr="0033355E">
        <w:rPr>
          <w:i/>
          <w:lang w:val="en-US"/>
        </w:rPr>
        <w:t xml:space="preserve">Discounted </w:t>
      </w:r>
      <w:r w:rsidR="00C95F81" w:rsidRPr="0076100E">
        <w:rPr>
          <w:i/>
          <w:lang w:val="en-US"/>
        </w:rPr>
        <w:t xml:space="preserve">Life: </w:t>
      </w:r>
      <w:r w:rsidRPr="0033355E">
        <w:rPr>
          <w:i/>
          <w:lang w:val="en-US"/>
        </w:rPr>
        <w:t xml:space="preserve">The </w:t>
      </w:r>
      <w:r w:rsidR="00C95F81" w:rsidRPr="0076100E">
        <w:rPr>
          <w:i/>
          <w:lang w:val="en-US"/>
        </w:rPr>
        <w:t xml:space="preserve">Price </w:t>
      </w:r>
      <w:r w:rsidRPr="0033355E">
        <w:rPr>
          <w:i/>
          <w:lang w:val="en-US"/>
        </w:rPr>
        <w:t xml:space="preserve">of </w:t>
      </w:r>
      <w:r w:rsidR="00C95F81" w:rsidRPr="0076100E">
        <w:rPr>
          <w:i/>
          <w:lang w:val="en-US"/>
        </w:rPr>
        <w:t xml:space="preserve">Global Surrogacy </w:t>
      </w:r>
      <w:r w:rsidRPr="0033355E">
        <w:rPr>
          <w:i/>
          <w:lang w:val="en-US"/>
        </w:rPr>
        <w:t>in India</w:t>
      </w:r>
      <w:r w:rsidRPr="0076100E">
        <w:rPr>
          <w:lang w:val="en-US"/>
        </w:rPr>
        <w:t>. New York: NYU Press.</w:t>
      </w:r>
    </w:p>
    <w:p w14:paraId="04D2A783" w14:textId="1EFCD721" w:rsidR="004E209F" w:rsidRPr="0076100E" w:rsidRDefault="00FC24EF" w:rsidP="0033355E">
      <w:pPr>
        <w:pStyle w:val="References"/>
        <w:rPr>
          <w:lang w:val="en-US"/>
        </w:rPr>
      </w:pPr>
      <w:r w:rsidRPr="0076100E">
        <w:rPr>
          <w:lang w:val="en-US"/>
        </w:rPr>
        <w:t>———</w:t>
      </w:r>
      <w:r w:rsidR="004E209F" w:rsidRPr="0076100E">
        <w:rPr>
          <w:lang w:val="en-US"/>
        </w:rPr>
        <w:t xml:space="preserve">. 2018. “Land, </w:t>
      </w:r>
      <w:r w:rsidR="004F455D" w:rsidRPr="0076100E">
        <w:rPr>
          <w:lang w:val="en-US"/>
        </w:rPr>
        <w:t>W</w:t>
      </w:r>
      <w:r w:rsidR="004E209F" w:rsidRPr="0076100E">
        <w:rPr>
          <w:lang w:val="en-US"/>
        </w:rPr>
        <w:t xml:space="preserve">omen and </w:t>
      </w:r>
      <w:r w:rsidR="004F455D" w:rsidRPr="0076100E">
        <w:rPr>
          <w:lang w:val="en-US"/>
        </w:rPr>
        <w:t xml:space="preserve">Techno-Pastoral Development </w:t>
      </w:r>
      <w:r w:rsidR="004E209F" w:rsidRPr="0076100E">
        <w:rPr>
          <w:lang w:val="en-US"/>
        </w:rPr>
        <w:t xml:space="preserve">in </w:t>
      </w:r>
      <w:r w:rsidR="004F455D" w:rsidRPr="0076100E">
        <w:rPr>
          <w:lang w:val="en-US"/>
        </w:rPr>
        <w:t>S</w:t>
      </w:r>
      <w:r w:rsidR="004E209F" w:rsidRPr="0076100E">
        <w:rPr>
          <w:lang w:val="en-US"/>
        </w:rPr>
        <w:t xml:space="preserve">outhern Karnataka, India.” </w:t>
      </w:r>
      <w:r w:rsidR="004E209F" w:rsidRPr="0076100E">
        <w:rPr>
          <w:i/>
          <w:lang w:val="en-US"/>
        </w:rPr>
        <w:t xml:space="preserve">Reproductive </w:t>
      </w:r>
      <w:r w:rsidR="004F455D" w:rsidRPr="0076100E">
        <w:rPr>
          <w:i/>
          <w:lang w:val="en-US"/>
        </w:rPr>
        <w:t>Biomedicine &amp; Society Online</w:t>
      </w:r>
      <w:r w:rsidR="004F455D" w:rsidRPr="0076100E">
        <w:rPr>
          <w:lang w:val="en-US"/>
        </w:rPr>
        <w:t xml:space="preserve">, no. </w:t>
      </w:r>
      <w:r w:rsidR="004E209F" w:rsidRPr="0076100E">
        <w:rPr>
          <w:lang w:val="en-US"/>
        </w:rPr>
        <w:t>7</w:t>
      </w:r>
      <w:r w:rsidR="004F455D" w:rsidRPr="0076100E">
        <w:rPr>
          <w:lang w:val="en-US"/>
        </w:rPr>
        <w:t xml:space="preserve">, </w:t>
      </w:r>
      <w:r w:rsidR="004E209F" w:rsidRPr="0076100E">
        <w:rPr>
          <w:lang w:val="en-US"/>
        </w:rPr>
        <w:t>141</w:t>
      </w:r>
      <w:r w:rsidR="00B84B56" w:rsidRPr="0076100E">
        <w:rPr>
          <w:lang w:val="en-US"/>
        </w:rPr>
        <w:t>–</w:t>
      </w:r>
      <w:r w:rsidR="004E209F" w:rsidRPr="0076100E">
        <w:rPr>
          <w:lang w:val="en-US"/>
        </w:rPr>
        <w:t xml:space="preserve">49. </w:t>
      </w:r>
      <w:hyperlink r:id="rId37" w:history="1">
        <w:r w:rsidR="004E209F" w:rsidRPr="0076100E">
          <w:rPr>
            <w:rStyle w:val="Hyperlink"/>
            <w:lang w:val="en-US"/>
          </w:rPr>
          <w:t>https://doi.org/10.1016/j.rbms.2018.12.001</w:t>
        </w:r>
      </w:hyperlink>
      <w:r w:rsidR="00B84B56" w:rsidRPr="0076100E">
        <w:rPr>
          <w:lang w:val="en-US"/>
        </w:rPr>
        <w:t>.</w:t>
      </w:r>
    </w:p>
    <w:p w14:paraId="20710949" w14:textId="64D5E028" w:rsidR="004E209F" w:rsidRPr="0076100E" w:rsidRDefault="004E209F" w:rsidP="0033355E">
      <w:pPr>
        <w:pStyle w:val="References"/>
        <w:rPr>
          <w:lang w:val="en-US"/>
        </w:rPr>
      </w:pPr>
      <w:r w:rsidRPr="0076100E">
        <w:rPr>
          <w:lang w:val="en-US"/>
        </w:rPr>
        <w:t xml:space="preserve">Salter, Brian, Yinhua Zhou, and Saheli Datta. 2014. “Health </w:t>
      </w:r>
      <w:r w:rsidR="00A275AA" w:rsidRPr="0076100E">
        <w:rPr>
          <w:lang w:val="en-US"/>
        </w:rPr>
        <w:t>C</w:t>
      </w:r>
      <w:r w:rsidRPr="0076100E">
        <w:rPr>
          <w:lang w:val="en-US"/>
        </w:rPr>
        <w:t xml:space="preserve">onsumers and </w:t>
      </w:r>
      <w:r w:rsidR="00A275AA" w:rsidRPr="0076100E">
        <w:rPr>
          <w:lang w:val="en-US"/>
        </w:rPr>
        <w:t xml:space="preserve">Stem Cell Therapy Innovation: Markets, Models </w:t>
      </w:r>
      <w:r w:rsidRPr="0076100E">
        <w:rPr>
          <w:lang w:val="en-US"/>
        </w:rPr>
        <w:t xml:space="preserve">and </w:t>
      </w:r>
      <w:r w:rsidR="00A275AA" w:rsidRPr="0076100E">
        <w:rPr>
          <w:lang w:val="en-US"/>
        </w:rPr>
        <w:t>R</w:t>
      </w:r>
      <w:r w:rsidRPr="0076100E">
        <w:rPr>
          <w:lang w:val="en-US"/>
        </w:rPr>
        <w:t xml:space="preserve">egulation.” </w:t>
      </w:r>
      <w:r w:rsidRPr="0076100E">
        <w:rPr>
          <w:i/>
          <w:lang w:val="en-US"/>
        </w:rPr>
        <w:t>Regenerative Medicine</w:t>
      </w:r>
      <w:r w:rsidRPr="0076100E">
        <w:rPr>
          <w:lang w:val="en-US"/>
        </w:rPr>
        <w:t xml:space="preserve"> 9</w:t>
      </w:r>
      <w:r w:rsidR="00A275AA" w:rsidRPr="0076100E">
        <w:rPr>
          <w:lang w:val="en-US"/>
        </w:rPr>
        <w:t xml:space="preserve"> </w:t>
      </w:r>
      <w:r w:rsidRPr="0076100E">
        <w:rPr>
          <w:lang w:val="en-US"/>
        </w:rPr>
        <w:t>(3): 353</w:t>
      </w:r>
      <w:r w:rsidR="00B84B56" w:rsidRPr="0076100E">
        <w:rPr>
          <w:lang w:val="en-US"/>
        </w:rPr>
        <w:t>–</w:t>
      </w:r>
      <w:r w:rsidRPr="0076100E">
        <w:rPr>
          <w:lang w:val="en-US"/>
        </w:rPr>
        <w:t>66.</w:t>
      </w:r>
      <w:r w:rsidRPr="0033355E">
        <w:rPr>
          <w:rStyle w:val="Hyperlink"/>
          <w:lang w:val="en-US"/>
        </w:rPr>
        <w:t xml:space="preserve"> </w:t>
      </w:r>
      <w:hyperlink r:id="rId38" w:history="1">
        <w:r w:rsidRPr="0076100E">
          <w:rPr>
            <w:rStyle w:val="Hyperlink"/>
            <w:lang w:val="en-US"/>
          </w:rPr>
          <w:t>https://doi.org/10.2217/rme.13.99</w:t>
        </w:r>
      </w:hyperlink>
      <w:r w:rsidR="00B84B56" w:rsidRPr="0076100E">
        <w:rPr>
          <w:lang w:val="en-US"/>
        </w:rPr>
        <w:t>.</w:t>
      </w:r>
    </w:p>
    <w:p w14:paraId="2B7DEDF1" w14:textId="622A3280" w:rsidR="004E209F" w:rsidRDefault="000D660F" w:rsidP="0033355E">
      <w:pPr>
        <w:pStyle w:val="References"/>
        <w:rPr>
          <w:lang w:val="en-US"/>
        </w:rPr>
      </w:pPr>
      <w:r>
        <w:rPr>
          <w:lang w:val="en-US"/>
        </w:rPr>
        <w:t>———</w:t>
      </w:r>
      <w:r w:rsidR="004E209F" w:rsidRPr="0076100E">
        <w:rPr>
          <w:lang w:val="en-US"/>
        </w:rPr>
        <w:t xml:space="preserve">. 2017. “Governing </w:t>
      </w:r>
      <w:r w:rsidR="0051711B" w:rsidRPr="0076100E">
        <w:rPr>
          <w:lang w:val="en-US"/>
        </w:rPr>
        <w:t>New Global Health-Care Markets: The Cas</w:t>
      </w:r>
      <w:r w:rsidR="004E209F" w:rsidRPr="0076100E">
        <w:rPr>
          <w:lang w:val="en-US"/>
        </w:rPr>
        <w:t xml:space="preserve">e of </w:t>
      </w:r>
      <w:r w:rsidR="0051711B" w:rsidRPr="0076100E">
        <w:rPr>
          <w:lang w:val="en-US"/>
        </w:rPr>
        <w:t>Stem Cell Treatments</w:t>
      </w:r>
      <w:r w:rsidR="004E209F" w:rsidRPr="0076100E">
        <w:rPr>
          <w:lang w:val="en-US"/>
        </w:rPr>
        <w:t xml:space="preserve">.” </w:t>
      </w:r>
      <w:r w:rsidR="004E209F" w:rsidRPr="0076100E">
        <w:rPr>
          <w:i/>
          <w:lang w:val="en-US"/>
        </w:rPr>
        <w:t>New Political Economy</w:t>
      </w:r>
      <w:r w:rsidR="004E209F" w:rsidRPr="0076100E">
        <w:rPr>
          <w:lang w:val="en-US"/>
        </w:rPr>
        <w:t xml:space="preserve"> 22</w:t>
      </w:r>
      <w:r w:rsidR="0051711B" w:rsidRPr="0076100E">
        <w:rPr>
          <w:lang w:val="en-US"/>
        </w:rPr>
        <w:t xml:space="preserve"> </w:t>
      </w:r>
      <w:r w:rsidR="004E209F" w:rsidRPr="0076100E">
        <w:rPr>
          <w:lang w:val="en-US"/>
        </w:rPr>
        <w:t>(1): 76</w:t>
      </w:r>
      <w:r w:rsidR="00B84B56" w:rsidRPr="0076100E">
        <w:rPr>
          <w:lang w:val="en-US"/>
        </w:rPr>
        <w:t>–</w:t>
      </w:r>
      <w:r w:rsidR="004E209F" w:rsidRPr="0076100E">
        <w:rPr>
          <w:lang w:val="en-US"/>
        </w:rPr>
        <w:t xml:space="preserve">91. </w:t>
      </w:r>
      <w:hyperlink r:id="rId39" w:history="1">
        <w:r w:rsidR="004E209F" w:rsidRPr="0076100E">
          <w:rPr>
            <w:rStyle w:val="Hyperlink"/>
            <w:lang w:val="en-US"/>
          </w:rPr>
          <w:t>https://doi.org/10.1080/13563467.2016.1198757</w:t>
        </w:r>
      </w:hyperlink>
      <w:r w:rsidR="00B84B56" w:rsidRPr="0076100E">
        <w:rPr>
          <w:lang w:val="en-US"/>
        </w:rPr>
        <w:t>.</w:t>
      </w:r>
    </w:p>
    <w:p w14:paraId="07E04380" w14:textId="0B390D27" w:rsidR="00BE0988" w:rsidRPr="0076100E" w:rsidRDefault="00BE0988" w:rsidP="0033355E">
      <w:pPr>
        <w:pStyle w:val="References"/>
        <w:rPr>
          <w:lang w:val="en-US"/>
        </w:rPr>
      </w:pPr>
      <w:r w:rsidRPr="00BE0988">
        <w:rPr>
          <w:lang w:val="en-US"/>
        </w:rPr>
        <w:t xml:space="preserve">Salter, Brian. </w:t>
      </w:r>
      <w:r>
        <w:rPr>
          <w:lang w:val="en-US"/>
        </w:rPr>
        <w:t xml:space="preserve">2022. </w:t>
      </w:r>
      <w:r w:rsidR="00FC2FF9">
        <w:rPr>
          <w:lang w:val="en-US"/>
        </w:rPr>
        <w:t>“</w:t>
      </w:r>
      <w:r w:rsidRPr="00BE0988">
        <w:rPr>
          <w:lang w:val="en-US"/>
        </w:rPr>
        <w:t>Markets, Cultures, and the Politics of Value: The Case of Assisted Reproductive Technology.</w:t>
      </w:r>
      <w:r w:rsidR="00FC2FF9">
        <w:rPr>
          <w:lang w:val="en-US"/>
        </w:rPr>
        <w:t>”</w:t>
      </w:r>
      <w:r w:rsidRPr="00BE0988">
        <w:rPr>
          <w:lang w:val="en-US"/>
        </w:rPr>
        <w:t xml:space="preserve"> </w:t>
      </w:r>
      <w:r w:rsidRPr="00FC2FF9">
        <w:rPr>
          <w:i/>
          <w:iCs/>
          <w:lang w:val="en-US"/>
        </w:rPr>
        <w:t>Science, Technology, &amp; Human Values</w:t>
      </w:r>
      <w:r w:rsidR="00397797">
        <w:rPr>
          <w:i/>
          <w:iCs/>
          <w:lang w:val="en-US"/>
        </w:rPr>
        <w:t xml:space="preserve"> </w:t>
      </w:r>
      <w:r w:rsidR="00563289" w:rsidRPr="00FC2FF9">
        <w:rPr>
          <w:lang w:val="en-US"/>
        </w:rPr>
        <w:t>47 (1)</w:t>
      </w:r>
      <w:r w:rsidR="00FC2FF9">
        <w:rPr>
          <w:lang w:val="en-US"/>
        </w:rPr>
        <w:t>:</w:t>
      </w:r>
      <w:r w:rsidR="00563289" w:rsidRPr="00FC2FF9">
        <w:rPr>
          <w:lang w:val="en-US"/>
        </w:rPr>
        <w:t xml:space="preserve"> 3</w:t>
      </w:r>
      <w:r w:rsidR="00FC2FF9" w:rsidRPr="0076100E">
        <w:rPr>
          <w:lang w:val="en-US"/>
        </w:rPr>
        <w:t>–</w:t>
      </w:r>
      <w:r w:rsidR="00563289" w:rsidRPr="00FC2FF9">
        <w:rPr>
          <w:lang w:val="en-US"/>
        </w:rPr>
        <w:t>28.</w:t>
      </w:r>
      <w:r w:rsidR="00563289">
        <w:rPr>
          <w:i/>
          <w:iCs/>
          <w:lang w:val="en-US"/>
        </w:rPr>
        <w:t xml:space="preserve"> </w:t>
      </w:r>
      <w:hyperlink r:id="rId40" w:history="1">
        <w:r w:rsidR="00FC2FF9" w:rsidRPr="00014D4C">
          <w:rPr>
            <w:rStyle w:val="Hyperlink"/>
            <w:lang w:val="en-US"/>
          </w:rPr>
          <w:t>https://doi.org/10.1177/0162243921991929</w:t>
        </w:r>
      </w:hyperlink>
      <w:r w:rsidR="00FC2FF9" w:rsidRPr="00FC2FF9">
        <w:rPr>
          <w:lang w:val="en-US"/>
        </w:rPr>
        <w:t>.</w:t>
      </w:r>
      <w:r w:rsidR="00FC2FF9">
        <w:rPr>
          <w:lang w:val="en-US"/>
        </w:rPr>
        <w:t xml:space="preserve"> </w:t>
      </w:r>
      <w:r w:rsidRPr="00BE0988">
        <w:rPr>
          <w:lang w:val="en-US"/>
        </w:rPr>
        <w:t xml:space="preserve"> </w:t>
      </w:r>
    </w:p>
    <w:p w14:paraId="06450E62" w14:textId="58027184" w:rsidR="004828E7" w:rsidRDefault="002164CD" w:rsidP="000554F4">
      <w:pPr>
        <w:pStyle w:val="References"/>
        <w:rPr>
          <w:lang w:val="en-US"/>
        </w:rPr>
      </w:pPr>
      <w:r w:rsidRPr="0076100E">
        <w:rPr>
          <w:lang w:val="en-US"/>
        </w:rPr>
        <w:t>Shi</w:t>
      </w:r>
      <w:r w:rsidR="004828E7" w:rsidRPr="0076100E">
        <w:rPr>
          <w:lang w:val="en-US"/>
        </w:rPr>
        <w:t xml:space="preserve">vani Scientific. 2014. “About Us.” </w:t>
      </w:r>
      <w:hyperlink r:id="rId41" w:history="1">
        <w:r w:rsidR="008078E6" w:rsidRPr="0076100E">
          <w:rPr>
            <w:rStyle w:val="Hyperlink"/>
            <w:lang w:val="en-US"/>
          </w:rPr>
          <w:t>https://www.shivaniivf.com/about-us.php</w:t>
        </w:r>
      </w:hyperlink>
      <w:r w:rsidR="000554F4" w:rsidRPr="0076100E">
        <w:rPr>
          <w:lang w:val="en-US"/>
        </w:rPr>
        <w:t>.</w:t>
      </w:r>
    </w:p>
    <w:p w14:paraId="02463407" w14:textId="7EABD87D" w:rsidR="00FF0F09" w:rsidRPr="0033355E" w:rsidRDefault="00FF0F09" w:rsidP="000554F4">
      <w:pPr>
        <w:pStyle w:val="References"/>
      </w:pPr>
      <w:r>
        <w:rPr>
          <w:lang w:val="en-US"/>
        </w:rPr>
        <w:lastRenderedPageBreak/>
        <w:t>TVM Capital</w:t>
      </w:r>
      <w:r w:rsidR="002B79E1">
        <w:rPr>
          <w:lang w:val="en-US"/>
        </w:rPr>
        <w:t xml:space="preserve"> Healthcare</w:t>
      </w:r>
      <w:r>
        <w:rPr>
          <w:lang w:val="en-US"/>
        </w:rPr>
        <w:t>. n.d. “</w:t>
      </w:r>
      <w:r w:rsidR="00A21ED6">
        <w:rPr>
          <w:lang w:val="en-US"/>
        </w:rPr>
        <w:t xml:space="preserve">Bourn </w:t>
      </w:r>
      <w:r>
        <w:rPr>
          <w:lang w:val="en-US"/>
        </w:rPr>
        <w:t xml:space="preserve">Hall International.” Accessed December 10, 2021. </w:t>
      </w:r>
      <w:hyperlink r:id="rId42" w:history="1">
        <w:r w:rsidR="00407177" w:rsidRPr="00407177">
          <w:rPr>
            <w:rStyle w:val="Hyperlink"/>
            <w:lang w:val="en-US"/>
          </w:rPr>
          <w:t>https://www.tvmcapitalhealthcare.com/portfolio/bourn-hall-international/</w:t>
        </w:r>
      </w:hyperlink>
      <w:r w:rsidR="00407177">
        <w:t>.</w:t>
      </w:r>
    </w:p>
    <w:p w14:paraId="5DA7460E" w14:textId="05802B0B" w:rsidR="00F365D8" w:rsidRPr="0076100E" w:rsidRDefault="00517D5D" w:rsidP="002E326B">
      <w:pPr>
        <w:pStyle w:val="References"/>
        <w:rPr>
          <w:lang w:val="en-US"/>
        </w:rPr>
      </w:pPr>
      <w:r>
        <w:t>V</w:t>
      </w:r>
      <w:r w:rsidRPr="00584E68">
        <w:t>an de Wiel</w:t>
      </w:r>
      <w:r>
        <w:t xml:space="preserve">, Lucy. </w:t>
      </w:r>
      <w:r w:rsidR="00563E6C">
        <w:t xml:space="preserve">2020. </w:t>
      </w:r>
      <w:r w:rsidR="00E02014">
        <w:t>“</w:t>
      </w:r>
      <w:r w:rsidR="00F365D8" w:rsidRPr="00584E68">
        <w:t xml:space="preserve">The </w:t>
      </w:r>
      <w:r w:rsidR="002E326B" w:rsidRPr="00584E68">
        <w:t>Speculative Turn</w:t>
      </w:r>
      <w:r w:rsidR="00F365D8" w:rsidRPr="00584E68">
        <w:t xml:space="preserve"> in IVF: </w:t>
      </w:r>
      <w:r w:rsidR="002E326B" w:rsidRPr="00584E68">
        <w:t xml:space="preserve">Egg Freezing </w:t>
      </w:r>
      <w:r w:rsidR="00F365D8" w:rsidRPr="00584E68">
        <w:t>and th</w:t>
      </w:r>
      <w:r w:rsidR="002E326B">
        <w:t>e Financialization of F</w:t>
      </w:r>
      <w:r w:rsidR="00E02014">
        <w:t xml:space="preserve">ertility.” </w:t>
      </w:r>
      <w:r w:rsidR="00E02014" w:rsidRPr="0033355E">
        <w:rPr>
          <w:i/>
        </w:rPr>
        <w:t>New Genetics and Society</w:t>
      </w:r>
      <w:r w:rsidR="00E02014">
        <w:t xml:space="preserve"> 39 (3): 306–26. </w:t>
      </w:r>
      <w:hyperlink r:id="rId43" w:history="1">
        <w:r w:rsidR="00E02014" w:rsidRPr="00E02014">
          <w:rPr>
            <w:rStyle w:val="Hyperlink"/>
          </w:rPr>
          <w:t>http://doi.org.</w:t>
        </w:r>
        <w:r w:rsidR="00F365D8" w:rsidRPr="00E02014">
          <w:rPr>
            <w:rStyle w:val="Hyperlink"/>
          </w:rPr>
          <w:t>10.1080/14636778.2019.1709430</w:t>
        </w:r>
      </w:hyperlink>
      <w:r w:rsidR="002E326B" w:rsidRPr="00267DAA">
        <w:rPr>
          <w:lang w:val="en-US"/>
        </w:rPr>
        <w:t>.</w:t>
      </w:r>
    </w:p>
    <w:p w14:paraId="5EB72CE7" w14:textId="34992B42" w:rsidR="004E209F" w:rsidRDefault="004E209F" w:rsidP="0033355E">
      <w:pPr>
        <w:pStyle w:val="References"/>
        <w:rPr>
          <w:lang w:val="en-US"/>
        </w:rPr>
      </w:pPr>
      <w:r w:rsidRPr="0076100E">
        <w:rPr>
          <w:lang w:val="en-US"/>
        </w:rPr>
        <w:t xml:space="preserve">Vertommen, Sigrid, Vincenzo Pavone, and Michal Nahman. </w:t>
      </w:r>
      <w:r w:rsidR="00F26A7E" w:rsidRPr="0076100E">
        <w:rPr>
          <w:lang w:val="en-US"/>
        </w:rPr>
        <w:t xml:space="preserve">2021. </w:t>
      </w:r>
      <w:r w:rsidRPr="0076100E">
        <w:rPr>
          <w:lang w:val="en-US"/>
        </w:rPr>
        <w:t xml:space="preserve">“Global Fertility Chains: An Integrative Political Economy Approach to Understanding the Reproductive Bioeconomy.” </w:t>
      </w:r>
      <w:r w:rsidRPr="0076100E">
        <w:rPr>
          <w:i/>
          <w:lang w:val="en-US"/>
        </w:rPr>
        <w:t>Science, Technology, &amp; Human Values</w:t>
      </w:r>
      <w:r w:rsidRPr="0076100E">
        <w:rPr>
          <w:lang w:val="en-US"/>
        </w:rPr>
        <w:t xml:space="preserve"> </w:t>
      </w:r>
      <w:r w:rsidR="008D2C79" w:rsidRPr="0076100E">
        <w:rPr>
          <w:lang w:val="en-US"/>
        </w:rPr>
        <w:t xml:space="preserve">47 (1). </w:t>
      </w:r>
      <w:hyperlink r:id="rId44" w:history="1">
        <w:r w:rsidR="00A105B9" w:rsidRPr="0076100E">
          <w:rPr>
            <w:rStyle w:val="Hyperlink"/>
            <w:lang w:val="en-US"/>
          </w:rPr>
          <w:t>https://doi.org/10.1177/0162243921996460</w:t>
        </w:r>
      </w:hyperlink>
      <w:r w:rsidR="00B84B56" w:rsidRPr="0076100E">
        <w:rPr>
          <w:lang w:val="en-US"/>
        </w:rPr>
        <w:t>.</w:t>
      </w:r>
      <w:r w:rsidRPr="0076100E">
        <w:rPr>
          <w:lang w:val="en-US"/>
        </w:rPr>
        <w:t xml:space="preserve"> </w:t>
      </w:r>
    </w:p>
    <w:p w14:paraId="3BCBB2A9" w14:textId="77777777" w:rsidR="003D2741" w:rsidRDefault="003D2741" w:rsidP="003D2741">
      <w:pPr>
        <w:pStyle w:val="References"/>
        <w:rPr>
          <w:lang w:val="en-US"/>
        </w:rPr>
      </w:pPr>
      <w:r w:rsidRPr="0076100E">
        <w:rPr>
          <w:lang w:val="en-US"/>
        </w:rPr>
        <w:t xml:space="preserve">Vora, Kalindi. 2015. “Re-imagining Reproduction: Unsettling Metaphors in the History of Imperial Science and Commercial Surrogacy in India.” </w:t>
      </w:r>
      <w:r w:rsidRPr="0076100E">
        <w:rPr>
          <w:i/>
          <w:lang w:val="en-US"/>
        </w:rPr>
        <w:t>Somatechnics</w:t>
      </w:r>
      <w:r w:rsidRPr="0076100E">
        <w:rPr>
          <w:lang w:val="en-US"/>
        </w:rPr>
        <w:t xml:space="preserve"> 5 (1): 88–103. </w:t>
      </w:r>
      <w:hyperlink r:id="rId45" w:history="1">
        <w:r w:rsidRPr="0076100E">
          <w:rPr>
            <w:rStyle w:val="Hyperlink"/>
            <w:lang w:val="en-US"/>
          </w:rPr>
          <w:t>https://doi.org/10.3366/soma.2015.0149</w:t>
        </w:r>
      </w:hyperlink>
      <w:r w:rsidRPr="0076100E">
        <w:rPr>
          <w:lang w:val="en-US"/>
        </w:rPr>
        <w:t>.</w:t>
      </w:r>
    </w:p>
    <w:p w14:paraId="34428358" w14:textId="0266C486" w:rsidR="004E209F" w:rsidRPr="00267DAA" w:rsidRDefault="004E209F" w:rsidP="0033355E">
      <w:pPr>
        <w:pStyle w:val="References"/>
        <w:rPr>
          <w:lang w:val="en-US"/>
        </w:rPr>
      </w:pPr>
      <w:r w:rsidRPr="00267DAA">
        <w:rPr>
          <w:lang w:val="en-US"/>
        </w:rPr>
        <w:t>Wahlberg, Ayo. 2016</w:t>
      </w:r>
      <w:r w:rsidR="00267DAA">
        <w:rPr>
          <w:lang w:val="en-US"/>
        </w:rPr>
        <w:t>.</w:t>
      </w:r>
      <w:r w:rsidRPr="00267DAA">
        <w:rPr>
          <w:lang w:val="en-US"/>
        </w:rPr>
        <w:t xml:space="preserve"> “The </w:t>
      </w:r>
      <w:r w:rsidR="008D2C79" w:rsidRPr="00267DAA">
        <w:rPr>
          <w:lang w:val="en-US"/>
        </w:rPr>
        <w:t>B</w:t>
      </w:r>
      <w:r w:rsidRPr="00267DAA">
        <w:rPr>
          <w:lang w:val="en-US"/>
        </w:rPr>
        <w:t xml:space="preserve">irth and </w:t>
      </w:r>
      <w:r w:rsidR="008D2C79" w:rsidRPr="00267DAA">
        <w:rPr>
          <w:lang w:val="en-US"/>
        </w:rPr>
        <w:t>R</w:t>
      </w:r>
      <w:r w:rsidRPr="00267DAA">
        <w:rPr>
          <w:lang w:val="en-US"/>
        </w:rPr>
        <w:t xml:space="preserve">outinization of IVF in China.” </w:t>
      </w:r>
      <w:r w:rsidRPr="00267DAA">
        <w:rPr>
          <w:i/>
          <w:lang w:val="en-US"/>
        </w:rPr>
        <w:t>Reproductive Biomedicine &amp; Society Online</w:t>
      </w:r>
      <w:r w:rsidR="008D2C79" w:rsidRPr="00267DAA">
        <w:rPr>
          <w:lang w:val="en-US"/>
        </w:rPr>
        <w:t>, no.</w:t>
      </w:r>
      <w:r w:rsidRPr="0033355E">
        <w:rPr>
          <w:lang w:val="en-US"/>
        </w:rPr>
        <w:t xml:space="preserve"> </w:t>
      </w:r>
      <w:r w:rsidRPr="00267DAA">
        <w:rPr>
          <w:lang w:val="en-US"/>
        </w:rPr>
        <w:t>2</w:t>
      </w:r>
      <w:r w:rsidR="00B30CF4">
        <w:rPr>
          <w:lang w:val="en-US"/>
        </w:rPr>
        <w:t xml:space="preserve">, </w:t>
      </w:r>
      <w:r w:rsidRPr="00267DAA">
        <w:rPr>
          <w:lang w:val="en-US"/>
        </w:rPr>
        <w:t xml:space="preserve">97–107. </w:t>
      </w:r>
      <w:hyperlink r:id="rId46" w:history="1">
        <w:r w:rsidRPr="00267DAA">
          <w:rPr>
            <w:rStyle w:val="Hyperlink"/>
            <w:lang w:val="en-US"/>
          </w:rPr>
          <w:t>https://doi.org/10.1016/j.rbms.2016.09.002</w:t>
        </w:r>
      </w:hyperlink>
      <w:r w:rsidR="00B84B56" w:rsidRPr="00267DAA">
        <w:rPr>
          <w:lang w:val="en-US"/>
        </w:rPr>
        <w:t>.</w:t>
      </w:r>
      <w:r w:rsidRPr="00267DAA">
        <w:rPr>
          <w:lang w:val="en-US"/>
        </w:rPr>
        <w:t xml:space="preserve"> </w:t>
      </w:r>
    </w:p>
    <w:p w14:paraId="76B5903F" w14:textId="3B8DEAEC" w:rsidR="004E209F" w:rsidRPr="0076100E" w:rsidRDefault="004E209F" w:rsidP="0033355E">
      <w:pPr>
        <w:pStyle w:val="References"/>
        <w:rPr>
          <w:lang w:val="en-US"/>
        </w:rPr>
      </w:pPr>
      <w:r w:rsidRPr="00987809">
        <w:rPr>
          <w:lang w:val="en-US"/>
        </w:rPr>
        <w:t>Whittaker, Andrea, Marcia C. Inhorn</w:t>
      </w:r>
      <w:r w:rsidR="009840D5" w:rsidRPr="00987809">
        <w:rPr>
          <w:lang w:val="en-US"/>
        </w:rPr>
        <w:t>,</w:t>
      </w:r>
      <w:r w:rsidRPr="00987809">
        <w:rPr>
          <w:lang w:val="en-US"/>
        </w:rPr>
        <w:t xml:space="preserve"> and Francoise Shenfield. 2019. “Globalised </w:t>
      </w:r>
      <w:r w:rsidR="009840D5" w:rsidRPr="00987809">
        <w:rPr>
          <w:lang w:val="en-US"/>
        </w:rPr>
        <w:t>Q</w:t>
      </w:r>
      <w:r w:rsidRPr="00987809">
        <w:rPr>
          <w:lang w:val="en-US"/>
        </w:rPr>
        <w:t xml:space="preserve">uests for </w:t>
      </w:r>
      <w:r w:rsidR="009840D5" w:rsidRPr="00987809">
        <w:rPr>
          <w:lang w:val="en-US"/>
        </w:rPr>
        <w:t xml:space="preserve">Assisted Conception: </w:t>
      </w:r>
      <w:r w:rsidRPr="00987809">
        <w:rPr>
          <w:lang w:val="en-US"/>
        </w:rPr>
        <w:t xml:space="preserve">Reproductive </w:t>
      </w:r>
      <w:r w:rsidR="009840D5" w:rsidRPr="00987809">
        <w:rPr>
          <w:lang w:val="en-US"/>
        </w:rPr>
        <w:t xml:space="preserve">Travel </w:t>
      </w:r>
      <w:r w:rsidRPr="00987809">
        <w:rPr>
          <w:lang w:val="en-US"/>
        </w:rPr>
        <w:t xml:space="preserve">for </w:t>
      </w:r>
      <w:r w:rsidR="009840D5" w:rsidRPr="00987809">
        <w:rPr>
          <w:lang w:val="en-US"/>
        </w:rPr>
        <w:t>I</w:t>
      </w:r>
      <w:r w:rsidRPr="00987809">
        <w:rPr>
          <w:lang w:val="en-US"/>
        </w:rPr>
        <w:t xml:space="preserve">nfertility and </w:t>
      </w:r>
      <w:r w:rsidR="009840D5" w:rsidRPr="00987809">
        <w:rPr>
          <w:lang w:val="en-US"/>
        </w:rPr>
        <w:t>I</w:t>
      </w:r>
      <w:r w:rsidRPr="00987809">
        <w:rPr>
          <w:lang w:val="en-US"/>
        </w:rPr>
        <w:t xml:space="preserve">nvoluntary </w:t>
      </w:r>
      <w:r w:rsidR="009840D5" w:rsidRPr="00987809">
        <w:rPr>
          <w:lang w:val="en-US"/>
        </w:rPr>
        <w:t>C</w:t>
      </w:r>
      <w:r w:rsidRPr="00987809">
        <w:rPr>
          <w:lang w:val="en-US"/>
        </w:rPr>
        <w:t xml:space="preserve">hildlessness.” </w:t>
      </w:r>
      <w:r w:rsidRPr="00987809">
        <w:rPr>
          <w:i/>
          <w:lang w:val="en-US"/>
        </w:rPr>
        <w:t>Global Public Health</w:t>
      </w:r>
      <w:r w:rsidR="009840D5" w:rsidRPr="00987809">
        <w:rPr>
          <w:lang w:val="en-US"/>
        </w:rPr>
        <w:t xml:space="preserve"> </w:t>
      </w:r>
      <w:r w:rsidRPr="00987809">
        <w:rPr>
          <w:lang w:val="en-US"/>
        </w:rPr>
        <w:t>14</w:t>
      </w:r>
      <w:r w:rsidR="009840D5" w:rsidRPr="00987809">
        <w:rPr>
          <w:lang w:val="en-US"/>
        </w:rPr>
        <w:t xml:space="preserve"> </w:t>
      </w:r>
      <w:r w:rsidRPr="00987809">
        <w:rPr>
          <w:lang w:val="en-US"/>
        </w:rPr>
        <w:t>(12): 1669</w:t>
      </w:r>
      <w:r w:rsidR="00B84B56" w:rsidRPr="00987809">
        <w:rPr>
          <w:lang w:val="en-US"/>
        </w:rPr>
        <w:t>–</w:t>
      </w:r>
      <w:r w:rsidRPr="00987809">
        <w:rPr>
          <w:lang w:val="en-US"/>
        </w:rPr>
        <w:t>88</w:t>
      </w:r>
      <w:r w:rsidR="009840D5" w:rsidRPr="00987809">
        <w:rPr>
          <w:lang w:val="en-US"/>
        </w:rPr>
        <w:t>.</w:t>
      </w:r>
      <w:r w:rsidRPr="00987809">
        <w:rPr>
          <w:lang w:val="en-US"/>
        </w:rPr>
        <w:t xml:space="preserve"> </w:t>
      </w:r>
      <w:hyperlink r:id="rId47" w:history="1">
        <w:r w:rsidRPr="00987809">
          <w:rPr>
            <w:rStyle w:val="Hyperlink"/>
            <w:lang w:val="en-US"/>
          </w:rPr>
          <w:t>https://doi.org/10.1080/17441692.2019.1627479</w:t>
        </w:r>
      </w:hyperlink>
      <w:r w:rsidR="00B84B56" w:rsidRPr="00987809">
        <w:rPr>
          <w:lang w:val="en-US"/>
        </w:rPr>
        <w:t>.</w:t>
      </w:r>
      <w:r w:rsidRPr="0076100E">
        <w:rPr>
          <w:lang w:val="en-US"/>
        </w:rPr>
        <w:t xml:space="preserve"> </w:t>
      </w:r>
    </w:p>
    <w:p w14:paraId="72619C5C" w14:textId="77777777" w:rsidR="002409F9" w:rsidRPr="0076100E" w:rsidRDefault="002409F9" w:rsidP="00671D4E">
      <w:pPr>
        <w:rPr>
          <w:lang w:val="en-US"/>
        </w:rPr>
      </w:pPr>
    </w:p>
    <w:p w14:paraId="485207C7" w14:textId="77777777" w:rsidR="00A92F13" w:rsidRPr="0076100E" w:rsidRDefault="00A92F13" w:rsidP="00B63ED4">
      <w:pPr>
        <w:rPr>
          <w:lang w:val="en-US"/>
        </w:rPr>
      </w:pPr>
    </w:p>
    <w:p w14:paraId="6259101B" w14:textId="79A2F1DB" w:rsidR="00480E8F" w:rsidRPr="0076100E" w:rsidRDefault="00480E8F" w:rsidP="00B63ED4">
      <w:pPr>
        <w:pStyle w:val="Heading3"/>
        <w:rPr>
          <w:lang w:val="en-US"/>
        </w:rPr>
      </w:pPr>
      <w:r w:rsidRPr="0076100E">
        <w:rPr>
          <w:lang w:val="en-US"/>
        </w:rPr>
        <w:t>Author Bio</w:t>
      </w:r>
      <w:r w:rsidR="003F4605">
        <w:rPr>
          <w:lang w:val="en-US"/>
        </w:rPr>
        <w:t>s</w:t>
      </w:r>
    </w:p>
    <w:p w14:paraId="5ADE523C" w14:textId="06BF4022" w:rsidR="007F79B8" w:rsidRDefault="004E209F" w:rsidP="00B313C1">
      <w:pPr>
        <w:rPr>
          <w:lang w:val="en-US"/>
        </w:rPr>
      </w:pPr>
      <w:r w:rsidRPr="00B313C1">
        <w:rPr>
          <w:b/>
          <w:bCs w:val="0"/>
          <w:lang w:val="en-US"/>
        </w:rPr>
        <w:t>Bronwyn Parry</w:t>
      </w:r>
      <w:r w:rsidR="00067126">
        <w:rPr>
          <w:lang w:val="en-US"/>
        </w:rPr>
        <w:t xml:space="preserve"> is Professor of Global Health and Social Medicine at King’s College London</w:t>
      </w:r>
      <w:r w:rsidR="0044139B">
        <w:rPr>
          <w:lang w:val="en-US"/>
        </w:rPr>
        <w:t xml:space="preserve">. </w:t>
      </w:r>
    </w:p>
    <w:p w14:paraId="720C0096" w14:textId="517F6916" w:rsidR="00B313C1" w:rsidRDefault="00B313C1" w:rsidP="00B313C1">
      <w:pPr>
        <w:rPr>
          <w:lang w:val="en-US"/>
        </w:rPr>
      </w:pPr>
    </w:p>
    <w:p w14:paraId="5FBAD416" w14:textId="5ECD00C2" w:rsidR="003F4605" w:rsidRPr="003F4605" w:rsidRDefault="00B313C1" w:rsidP="003F4605">
      <w:pPr>
        <w:shd w:val="clear" w:color="auto" w:fill="FFFFFF"/>
        <w:rPr>
          <w:lang w:val="en-US"/>
        </w:rPr>
      </w:pPr>
      <w:r w:rsidRPr="00B313C1">
        <w:rPr>
          <w:b/>
          <w:bCs w:val="0"/>
          <w:lang w:val="en-US"/>
        </w:rPr>
        <w:t xml:space="preserve">Rakhi </w:t>
      </w:r>
      <w:r w:rsidRPr="003F4605">
        <w:rPr>
          <w:b/>
          <w:bCs w:val="0"/>
          <w:lang w:val="en-US"/>
        </w:rPr>
        <w:t xml:space="preserve">Ghoshal </w:t>
      </w:r>
      <w:r w:rsidR="003F4605" w:rsidRPr="003F4605">
        <w:rPr>
          <w:b/>
          <w:bCs w:val="0"/>
          <w:lang w:val="en-US"/>
        </w:rPr>
        <w:t>(PhD)</w:t>
      </w:r>
      <w:r w:rsidR="003F4605">
        <w:rPr>
          <w:lang w:val="en-US"/>
        </w:rPr>
        <w:t xml:space="preserve"> </w:t>
      </w:r>
      <w:r w:rsidRPr="003F4605">
        <w:t>i</w:t>
      </w:r>
      <w:r w:rsidR="003F4605" w:rsidRPr="003F4605">
        <w:t xml:space="preserve">s </w:t>
      </w:r>
      <w:r w:rsidR="003F4605" w:rsidRPr="003F4605">
        <w:rPr>
          <w:lang w:val="en-US"/>
        </w:rPr>
        <w:t>a researcher from the global south; her research interests and outputs are in the area of gender, (in)fertility, health and violence against women. Currently, she is leading a learning-intervention pilot on health sector response to violence against women in Bihar, India. </w:t>
      </w:r>
    </w:p>
    <w:p w14:paraId="1D67463B" w14:textId="77777777" w:rsidR="003F4605" w:rsidRPr="003F4605" w:rsidRDefault="003F4605" w:rsidP="003F4605">
      <w:pPr>
        <w:shd w:val="clear" w:color="auto" w:fill="FFFFFF"/>
        <w:rPr>
          <w:rFonts w:ascii="Arial" w:hAnsi="Arial" w:cs="Arial"/>
          <w:bCs w:val="0"/>
          <w:color w:val="222222"/>
          <w:shd w:val="clear" w:color="auto" w:fill="EEEEEE"/>
          <w:lang w:val="en-US"/>
        </w:rPr>
      </w:pPr>
    </w:p>
    <w:p w14:paraId="3AAC1854" w14:textId="1DFE110A" w:rsidR="00B313C1" w:rsidRPr="000E06E0" w:rsidRDefault="00B313C1" w:rsidP="00B313C1">
      <w:pPr>
        <w:rPr>
          <w:lang w:val="en-US"/>
        </w:rPr>
      </w:pPr>
    </w:p>
    <w:p w14:paraId="1FEF4EBB" w14:textId="77777777" w:rsidR="00B313C1" w:rsidRPr="0076100E" w:rsidRDefault="00B313C1" w:rsidP="00A9643F">
      <w:pPr>
        <w:rPr>
          <w:lang w:val="en-US"/>
        </w:rPr>
      </w:pPr>
    </w:p>
    <w:sectPr w:rsidR="00B313C1" w:rsidRPr="0076100E" w:rsidSect="00576310">
      <w:headerReference w:type="even" r:id="rId48"/>
      <w:headerReference w:type="default" r:id="rId49"/>
      <w:footerReference w:type="even" r:id="rId50"/>
      <w:footerReference w:type="default" r:id="rId51"/>
      <w:headerReference w:type="first" r:id="rId52"/>
      <w:footerReference w:type="first" r:id="rId53"/>
      <w:endnotePr>
        <w:numFmt w:val="decimal"/>
      </w:endnotePr>
      <w:pgSz w:w="12240" w:h="15840"/>
      <w:pgMar w:top="432" w:right="1620" w:bottom="1440" w:left="2520" w:header="432" w:footer="576"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E2AE27" w14:textId="77777777" w:rsidR="00B53E59" w:rsidRDefault="00B53E59" w:rsidP="00E736C2"/>
  </w:endnote>
  <w:endnote w:type="continuationSeparator" w:id="0">
    <w:p w14:paraId="09BF0C56" w14:textId="77777777" w:rsidR="00B53E59" w:rsidRDefault="00B53E59" w:rsidP="00E736C2">
      <w:r>
        <w:continuationSeparator/>
      </w:r>
    </w:p>
    <w:p w14:paraId="0148E95B" w14:textId="77777777" w:rsidR="00B53E59" w:rsidRDefault="00B53E59" w:rsidP="00E736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Times">
    <w:altName w:val="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02507535"/>
      <w:docPartObj>
        <w:docPartGallery w:val="Page Numbers (Bottom of Page)"/>
        <w:docPartUnique/>
      </w:docPartObj>
    </w:sdtPr>
    <w:sdtEndPr>
      <w:rPr>
        <w:rStyle w:val="PageNumber"/>
      </w:rPr>
    </w:sdtEndPr>
    <w:sdtContent>
      <w:p w14:paraId="3990B7F1" w14:textId="539AB461" w:rsidR="008322C9" w:rsidRDefault="008322C9" w:rsidP="0033355E">
        <w:pPr>
          <w:pStyle w:val="Footer"/>
          <w:rPr>
            <w:rStyle w:val="PageNumber"/>
            <w:sz w:val="24"/>
            <w:szCs w:val="24"/>
            <w:lang w:val="en-GB"/>
          </w:rPr>
        </w:pPr>
        <w:r>
          <w:rPr>
            <w:rStyle w:val="PageNumber"/>
          </w:rPr>
          <w:fldChar w:fldCharType="begin"/>
        </w:r>
        <w:r>
          <w:rPr>
            <w:rStyle w:val="PageNumber"/>
          </w:rPr>
          <w:instrText xml:space="preserve"> PAGE </w:instrText>
        </w:r>
        <w:r>
          <w:rPr>
            <w:rStyle w:val="PageNumber"/>
          </w:rPr>
          <w:fldChar w:fldCharType="end"/>
        </w:r>
      </w:p>
    </w:sdtContent>
  </w:sdt>
  <w:p w14:paraId="2D10988D" w14:textId="6132D4FE" w:rsidR="008322C9" w:rsidRDefault="008322C9" w:rsidP="0033355E">
    <w:pPr>
      <w:pStyle w:val="Footer"/>
      <w:rPr>
        <w:rStyle w:val="PageNumber"/>
      </w:rPr>
    </w:pPr>
  </w:p>
  <w:p w14:paraId="70B930E3" w14:textId="77777777" w:rsidR="008322C9" w:rsidRDefault="008322C9" w:rsidP="00A9643F">
    <w:pPr>
      <w:pStyle w:val="Footer"/>
    </w:pPr>
  </w:p>
  <w:p w14:paraId="0B95623D" w14:textId="77777777" w:rsidR="008322C9" w:rsidRDefault="008322C9" w:rsidP="00A9643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3D84E8" w14:textId="19FC9128" w:rsidR="008322C9" w:rsidRPr="00CB20DD" w:rsidRDefault="00B53E59" w:rsidP="00671D4E">
    <w:pPr>
      <w:pStyle w:val="Footer"/>
    </w:pPr>
    <w:sdt>
      <w:sdtPr>
        <w:rPr>
          <w:rStyle w:val="PageNumber"/>
        </w:rPr>
        <w:id w:val="1559977254"/>
        <w:docPartObj>
          <w:docPartGallery w:val="Page Numbers (Bottom of Page)"/>
          <w:docPartUnique/>
        </w:docPartObj>
      </w:sdtPr>
      <w:sdtEndPr>
        <w:rPr>
          <w:rStyle w:val="PageNumber"/>
        </w:rPr>
      </w:sdtEndPr>
      <w:sdtContent>
        <w:r w:rsidR="008322C9">
          <w:rPr>
            <w:rStyle w:val="PageNumber"/>
          </w:rPr>
          <w:fldChar w:fldCharType="begin"/>
        </w:r>
        <w:r w:rsidR="008322C9">
          <w:rPr>
            <w:rStyle w:val="PageNumber"/>
          </w:rPr>
          <w:instrText xml:space="preserve"> PAGE </w:instrText>
        </w:r>
        <w:r w:rsidR="008322C9">
          <w:rPr>
            <w:rStyle w:val="PageNumber"/>
          </w:rPr>
          <w:fldChar w:fldCharType="separate"/>
        </w:r>
        <w:r w:rsidR="008322C9">
          <w:rPr>
            <w:rStyle w:val="PageNumber"/>
            <w:noProof/>
          </w:rPr>
          <w:t>2</w:t>
        </w:r>
        <w:r w:rsidR="008322C9">
          <w:rPr>
            <w:rStyle w:val="PageNumber"/>
          </w:rPr>
          <w:fldChar w:fldCharType="end"/>
        </w:r>
        <w:r w:rsidR="008322C9">
          <w:rPr>
            <w:rStyle w:val="PageNumber"/>
          </w:rPr>
          <w:t xml:space="preserve">  </w:t>
        </w:r>
      </w:sdtContent>
    </w:sdt>
    <w:sdt>
      <w:sdtPr>
        <w:rPr>
          <w:rStyle w:val="PageNumber"/>
          <w:sz w:val="18"/>
          <w:szCs w:val="18"/>
        </w:rPr>
        <w:id w:val="1382365115"/>
        <w:docPartObj>
          <w:docPartGallery w:val="Page Numbers (Bottom of Page)"/>
          <w:docPartUnique/>
        </w:docPartObj>
      </w:sdtPr>
      <w:sdtEndPr>
        <w:rPr>
          <w:rStyle w:val="PageNumber"/>
        </w:rPr>
      </w:sdtEndPr>
      <w:sdtContent>
        <w:r w:rsidR="008322C9">
          <w:rPr>
            <w:rStyle w:val="PageNumber"/>
            <w:sz w:val="18"/>
            <w:szCs w:val="18"/>
          </w:rPr>
          <w:t xml:space="preserve">   | </w:t>
        </w:r>
        <w:r w:rsidR="008322C9" w:rsidRPr="00CB20DD">
          <w:t xml:space="preserve">Catalyst: Feminism, Theory, Technoscience </w:t>
        </w:r>
        <w:r w:rsidR="008322C9">
          <w:t xml:space="preserve">8 </w:t>
        </w:r>
        <w:r w:rsidR="008322C9" w:rsidRPr="00CB20DD">
          <w:t>(</w:t>
        </w:r>
        <w:r w:rsidR="008322C9">
          <w:t>1</w:t>
        </w:r>
        <w:r w:rsidR="008322C9" w:rsidRPr="00CB20DD">
          <w:t>)</w:t>
        </w:r>
        <w:r w:rsidR="008322C9" w:rsidRPr="00CB20DD">
          <w:rPr>
            <w:color w:val="595959" w:themeColor="text1" w:themeTint="A6"/>
          </w:rPr>
          <w:t xml:space="preserve"> </w:t>
        </w:r>
        <w:r w:rsidR="008322C9" w:rsidRPr="00CB20DD">
          <w:rPr>
            <w:color w:val="595959" w:themeColor="text1" w:themeTint="A6"/>
          </w:rPr>
          <w:tab/>
          <w:t xml:space="preserve">  </w:t>
        </w:r>
        <w:r w:rsidR="008322C9">
          <w:rPr>
            <w:color w:val="595959" w:themeColor="text1" w:themeTint="A6"/>
          </w:rPr>
          <w:t xml:space="preserve">                                                       </w:t>
        </w:r>
        <w:r w:rsidR="008322C9">
          <w:t>Bronwyn Parry</w:t>
        </w:r>
        <w:r w:rsidR="006428C5">
          <w:t xml:space="preserve"> and Rakhi Ghoshal</w:t>
        </w:r>
        <w:r w:rsidR="008322C9" w:rsidRPr="00001B58">
          <w:t>, 202</w:t>
        </w:r>
        <w:r w:rsidR="008322C9">
          <w:t>2</w:t>
        </w:r>
      </w:sdtContent>
    </w:sdt>
  </w:p>
  <w:p w14:paraId="432072F3" w14:textId="77777777" w:rsidR="008322C9" w:rsidRPr="00CB20DD" w:rsidRDefault="008322C9" w:rsidP="00A9643F"/>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B81980" w14:textId="77777777" w:rsidR="008322C9" w:rsidRPr="003E769C" w:rsidRDefault="008322C9" w:rsidP="00671D4E">
    <w:pPr>
      <w:pStyle w:val="Footer"/>
    </w:pPr>
  </w:p>
  <w:p w14:paraId="77B7469F" w14:textId="39F7149E" w:rsidR="008322C9" w:rsidRDefault="008322C9" w:rsidP="0044663C">
    <w:pPr>
      <w:pStyle w:val="FirstPageFooter"/>
      <w:spacing w:after="60" w:line="216" w:lineRule="auto"/>
    </w:pPr>
    <w:r>
      <w:t>Parry, Bronwyn</w:t>
    </w:r>
    <w:r w:rsidR="006428C5">
      <w:t>, and Rakhi Ghoshal</w:t>
    </w:r>
    <w:r w:rsidRPr="008E338E">
      <w:t>. 202</w:t>
    </w:r>
    <w:r>
      <w:t>2</w:t>
    </w:r>
    <w:r w:rsidRPr="008E338E">
      <w:t>. “</w:t>
    </w:r>
    <w:r w:rsidRPr="00E60BA7">
      <w:t>Reproductive Empires and Perverse Markets: Unpacking the Paradoxical Dynamics of ART Market Expansion in Non-urban India and Beyond</w:t>
    </w:r>
    <w:r w:rsidRPr="008E338E">
      <w:t xml:space="preserve">.” </w:t>
    </w:r>
    <w:r w:rsidRPr="008E338E">
      <w:rPr>
        <w:i/>
      </w:rPr>
      <w:t>Catalyst: Feminism, Theory, Technoscience</w:t>
    </w:r>
    <w:r w:rsidRPr="008E338E">
      <w:t xml:space="preserve"> </w:t>
    </w:r>
    <w:r>
      <w:t>8</w:t>
    </w:r>
    <w:r w:rsidRPr="008E338E">
      <w:t xml:space="preserve"> (</w:t>
    </w:r>
    <w:r>
      <w:t>1</w:t>
    </w:r>
    <w:r w:rsidRPr="008E338E">
      <w:t>):</w:t>
    </w:r>
    <w:r>
      <w:t xml:space="preserve"> 1–26</w:t>
    </w:r>
    <w:r w:rsidRPr="008E338E">
      <w:t>.</w:t>
    </w:r>
  </w:p>
  <w:p w14:paraId="4D1D3D2B" w14:textId="77777777" w:rsidR="008322C9" w:rsidRPr="002B09A6" w:rsidRDefault="008322C9" w:rsidP="0044663C">
    <w:pPr>
      <w:pStyle w:val="FirstPageFooter"/>
      <w:spacing w:after="60" w:line="216" w:lineRule="auto"/>
    </w:pPr>
    <w:r w:rsidRPr="002B09A6">
      <w:t>http://www.catalystjournal.org | ISSN: 2380-3312</w:t>
    </w:r>
  </w:p>
  <w:p w14:paraId="75C07AC0" w14:textId="6178C490" w:rsidR="008322C9" w:rsidRPr="002B09A6" w:rsidRDefault="008322C9" w:rsidP="0044663C">
    <w:pPr>
      <w:pStyle w:val="FirstPageFooter"/>
      <w:spacing w:after="60" w:line="216" w:lineRule="auto"/>
    </w:pPr>
    <w:r w:rsidRPr="002B09A6">
      <w:t>©</w:t>
    </w:r>
    <w:r>
      <w:t xml:space="preserve"> Bronwyn Parry</w:t>
    </w:r>
    <w:r w:rsidRPr="004A28AF">
      <w:t>,</w:t>
    </w:r>
    <w:r w:rsidRPr="00E83775">
      <w:t xml:space="preserve"> 202</w:t>
    </w:r>
    <w:r>
      <w:t>2</w:t>
    </w:r>
    <w:r w:rsidRPr="00E83775">
      <w:t xml:space="preserve"> </w:t>
    </w:r>
    <w:r w:rsidRPr="002B09A6">
      <w:t>| Licensed to the Catalyst Project under a Creative Commons Attribution Non-Commercial No Derivatives license</w:t>
    </w:r>
  </w:p>
  <w:p w14:paraId="743219AC" w14:textId="77777777" w:rsidR="008322C9" w:rsidRPr="003E769C" w:rsidRDefault="008322C9" w:rsidP="00671D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D06FA0" w14:textId="77777777" w:rsidR="00B53E59" w:rsidRDefault="00B53E59" w:rsidP="00E736C2">
      <w:r>
        <w:separator/>
      </w:r>
    </w:p>
    <w:p w14:paraId="1B5701A7" w14:textId="77777777" w:rsidR="00B53E59" w:rsidRDefault="00B53E59" w:rsidP="00E736C2"/>
  </w:footnote>
  <w:footnote w:type="continuationSeparator" w:id="0">
    <w:p w14:paraId="05558243" w14:textId="77777777" w:rsidR="00B53E59" w:rsidRDefault="00B53E59" w:rsidP="00E736C2">
      <w:r>
        <w:continuationSeparator/>
      </w:r>
    </w:p>
    <w:p w14:paraId="3C72F186" w14:textId="77777777" w:rsidR="00B53E59" w:rsidRDefault="00B53E59" w:rsidP="00E736C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B33200" w14:textId="77777777" w:rsidR="008322C9" w:rsidRDefault="008322C9" w:rsidP="00E736C2">
    <w:pPr>
      <w:pStyle w:val="Header"/>
    </w:pPr>
  </w:p>
  <w:p w14:paraId="1F9203FE" w14:textId="77777777" w:rsidR="008322C9" w:rsidRDefault="008322C9" w:rsidP="00E736C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51F76" w14:textId="7B50D715" w:rsidR="008322C9" w:rsidRPr="00CB20DD" w:rsidRDefault="008322C9" w:rsidP="00E736C2">
    <w:pPr>
      <w:pStyle w:val="Header"/>
    </w:pPr>
    <w:r>
      <w:br/>
      <w:t>Special Section: Colonial Lineages of Global Fertility Chains</w:t>
    </w:r>
    <w:r w:rsidRPr="00CB20DD">
      <w:tab/>
      <w:t xml:space="preserve">                                              </w:t>
    </w:r>
  </w:p>
  <w:p w14:paraId="4BD4E734" w14:textId="77777777" w:rsidR="008322C9" w:rsidRDefault="008322C9" w:rsidP="00E736C2"/>
  <w:p w14:paraId="41B6A0F7" w14:textId="77777777" w:rsidR="008322C9" w:rsidRDefault="008322C9" w:rsidP="00E736C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95488D" w14:textId="77777777" w:rsidR="008322C9" w:rsidRDefault="008322C9" w:rsidP="00671D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845A6"/>
    <w:multiLevelType w:val="hybridMultilevel"/>
    <w:tmpl w:val="B7F01F96"/>
    <w:lvl w:ilvl="0" w:tplc="7CC86B60">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60750"/>
    <w:multiLevelType w:val="hybridMultilevel"/>
    <w:tmpl w:val="054A3A74"/>
    <w:lvl w:ilvl="0" w:tplc="C1DEF0F2">
      <w:start w:val="1"/>
      <w:numFmt w:val="upperLetter"/>
      <w:lvlText w:val="%1."/>
      <w:lvlJc w:val="left"/>
      <w:pPr>
        <w:ind w:left="630" w:hanging="360"/>
      </w:pPr>
      <w:rPr>
        <w:rFonts w:hint="default"/>
        <w:i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6842522"/>
    <w:multiLevelType w:val="hybridMultilevel"/>
    <w:tmpl w:val="72687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03FFB"/>
    <w:multiLevelType w:val="hybridMultilevel"/>
    <w:tmpl w:val="53B6FA72"/>
    <w:lvl w:ilvl="0" w:tplc="94AE7C26">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0A826097"/>
    <w:multiLevelType w:val="hybridMultilevel"/>
    <w:tmpl w:val="7826B14C"/>
    <w:lvl w:ilvl="0" w:tplc="A29A8EEC">
      <w:start w:val="1"/>
      <w:numFmt w:val="decimal"/>
      <w:lvlText w:val="%1."/>
      <w:lvlJc w:val="left"/>
      <w:pPr>
        <w:tabs>
          <w:tab w:val="num" w:pos="720"/>
        </w:tabs>
        <w:ind w:left="720" w:hanging="360"/>
      </w:pPr>
    </w:lvl>
    <w:lvl w:ilvl="1" w:tplc="5CA0DDC4" w:tentative="1">
      <w:start w:val="1"/>
      <w:numFmt w:val="decimal"/>
      <w:lvlText w:val="%2."/>
      <w:lvlJc w:val="left"/>
      <w:pPr>
        <w:tabs>
          <w:tab w:val="num" w:pos="1440"/>
        </w:tabs>
        <w:ind w:left="1440" w:hanging="360"/>
      </w:pPr>
    </w:lvl>
    <w:lvl w:ilvl="2" w:tplc="303AAF06" w:tentative="1">
      <w:start w:val="1"/>
      <w:numFmt w:val="decimal"/>
      <w:lvlText w:val="%3."/>
      <w:lvlJc w:val="left"/>
      <w:pPr>
        <w:tabs>
          <w:tab w:val="num" w:pos="2160"/>
        </w:tabs>
        <w:ind w:left="2160" w:hanging="360"/>
      </w:pPr>
    </w:lvl>
    <w:lvl w:ilvl="3" w:tplc="0D3CFADA" w:tentative="1">
      <w:start w:val="1"/>
      <w:numFmt w:val="decimal"/>
      <w:lvlText w:val="%4."/>
      <w:lvlJc w:val="left"/>
      <w:pPr>
        <w:tabs>
          <w:tab w:val="num" w:pos="2880"/>
        </w:tabs>
        <w:ind w:left="2880" w:hanging="360"/>
      </w:pPr>
    </w:lvl>
    <w:lvl w:ilvl="4" w:tplc="2E5E260C" w:tentative="1">
      <w:start w:val="1"/>
      <w:numFmt w:val="decimal"/>
      <w:lvlText w:val="%5."/>
      <w:lvlJc w:val="left"/>
      <w:pPr>
        <w:tabs>
          <w:tab w:val="num" w:pos="3600"/>
        </w:tabs>
        <w:ind w:left="3600" w:hanging="360"/>
      </w:pPr>
    </w:lvl>
    <w:lvl w:ilvl="5" w:tplc="2330310E" w:tentative="1">
      <w:start w:val="1"/>
      <w:numFmt w:val="decimal"/>
      <w:lvlText w:val="%6."/>
      <w:lvlJc w:val="left"/>
      <w:pPr>
        <w:tabs>
          <w:tab w:val="num" w:pos="4320"/>
        </w:tabs>
        <w:ind w:left="4320" w:hanging="360"/>
      </w:pPr>
    </w:lvl>
    <w:lvl w:ilvl="6" w:tplc="2FE6D878" w:tentative="1">
      <w:start w:val="1"/>
      <w:numFmt w:val="decimal"/>
      <w:lvlText w:val="%7."/>
      <w:lvlJc w:val="left"/>
      <w:pPr>
        <w:tabs>
          <w:tab w:val="num" w:pos="5040"/>
        </w:tabs>
        <w:ind w:left="5040" w:hanging="360"/>
      </w:pPr>
    </w:lvl>
    <w:lvl w:ilvl="7" w:tplc="312CACD8" w:tentative="1">
      <w:start w:val="1"/>
      <w:numFmt w:val="decimal"/>
      <w:lvlText w:val="%8."/>
      <w:lvlJc w:val="left"/>
      <w:pPr>
        <w:tabs>
          <w:tab w:val="num" w:pos="5760"/>
        </w:tabs>
        <w:ind w:left="5760" w:hanging="360"/>
      </w:pPr>
    </w:lvl>
    <w:lvl w:ilvl="8" w:tplc="5218E1CE" w:tentative="1">
      <w:start w:val="1"/>
      <w:numFmt w:val="decimal"/>
      <w:lvlText w:val="%9."/>
      <w:lvlJc w:val="left"/>
      <w:pPr>
        <w:tabs>
          <w:tab w:val="num" w:pos="6480"/>
        </w:tabs>
        <w:ind w:left="6480" w:hanging="360"/>
      </w:pPr>
    </w:lvl>
  </w:abstractNum>
  <w:abstractNum w:abstractNumId="5" w15:restartNumberingAfterBreak="0">
    <w:nsid w:val="10E14BC9"/>
    <w:multiLevelType w:val="hybridMultilevel"/>
    <w:tmpl w:val="64323664"/>
    <w:lvl w:ilvl="0" w:tplc="EC6C82DE">
      <w:start w:val="1"/>
      <w:numFmt w:val="bullet"/>
      <w:lvlText w:val=""/>
      <w:lvlJc w:val="left"/>
      <w:pPr>
        <w:tabs>
          <w:tab w:val="num" w:pos="720"/>
        </w:tabs>
        <w:ind w:left="720" w:hanging="360"/>
      </w:pPr>
      <w:rPr>
        <w:rFonts w:ascii="Symbol" w:hAnsi="Symbol" w:hint="default"/>
        <w:sz w:val="20"/>
      </w:rPr>
    </w:lvl>
    <w:lvl w:ilvl="1" w:tplc="E46476E2" w:tentative="1">
      <w:start w:val="1"/>
      <w:numFmt w:val="bullet"/>
      <w:lvlText w:val="o"/>
      <w:lvlJc w:val="left"/>
      <w:pPr>
        <w:tabs>
          <w:tab w:val="num" w:pos="1440"/>
        </w:tabs>
        <w:ind w:left="1440" w:hanging="360"/>
      </w:pPr>
      <w:rPr>
        <w:rFonts w:ascii="Courier New" w:hAnsi="Courier New" w:hint="default"/>
        <w:sz w:val="20"/>
      </w:rPr>
    </w:lvl>
    <w:lvl w:ilvl="2" w:tplc="28F48A8C" w:tentative="1">
      <w:start w:val="1"/>
      <w:numFmt w:val="bullet"/>
      <w:lvlText w:val=""/>
      <w:lvlJc w:val="left"/>
      <w:pPr>
        <w:tabs>
          <w:tab w:val="num" w:pos="2160"/>
        </w:tabs>
        <w:ind w:left="2160" w:hanging="360"/>
      </w:pPr>
      <w:rPr>
        <w:rFonts w:ascii="Wingdings" w:hAnsi="Wingdings" w:hint="default"/>
        <w:sz w:val="20"/>
      </w:rPr>
    </w:lvl>
    <w:lvl w:ilvl="3" w:tplc="9F146DD8" w:tentative="1">
      <w:start w:val="1"/>
      <w:numFmt w:val="bullet"/>
      <w:lvlText w:val=""/>
      <w:lvlJc w:val="left"/>
      <w:pPr>
        <w:tabs>
          <w:tab w:val="num" w:pos="2880"/>
        </w:tabs>
        <w:ind w:left="2880" w:hanging="360"/>
      </w:pPr>
      <w:rPr>
        <w:rFonts w:ascii="Wingdings" w:hAnsi="Wingdings" w:hint="default"/>
        <w:sz w:val="20"/>
      </w:rPr>
    </w:lvl>
    <w:lvl w:ilvl="4" w:tplc="6E9A9EA8" w:tentative="1">
      <w:start w:val="1"/>
      <w:numFmt w:val="bullet"/>
      <w:lvlText w:val=""/>
      <w:lvlJc w:val="left"/>
      <w:pPr>
        <w:tabs>
          <w:tab w:val="num" w:pos="3600"/>
        </w:tabs>
        <w:ind w:left="3600" w:hanging="360"/>
      </w:pPr>
      <w:rPr>
        <w:rFonts w:ascii="Wingdings" w:hAnsi="Wingdings" w:hint="default"/>
        <w:sz w:val="20"/>
      </w:rPr>
    </w:lvl>
    <w:lvl w:ilvl="5" w:tplc="2CD405D6" w:tentative="1">
      <w:start w:val="1"/>
      <w:numFmt w:val="bullet"/>
      <w:lvlText w:val=""/>
      <w:lvlJc w:val="left"/>
      <w:pPr>
        <w:tabs>
          <w:tab w:val="num" w:pos="4320"/>
        </w:tabs>
        <w:ind w:left="4320" w:hanging="360"/>
      </w:pPr>
      <w:rPr>
        <w:rFonts w:ascii="Wingdings" w:hAnsi="Wingdings" w:hint="default"/>
        <w:sz w:val="20"/>
      </w:rPr>
    </w:lvl>
    <w:lvl w:ilvl="6" w:tplc="474A7192" w:tentative="1">
      <w:start w:val="1"/>
      <w:numFmt w:val="bullet"/>
      <w:lvlText w:val=""/>
      <w:lvlJc w:val="left"/>
      <w:pPr>
        <w:tabs>
          <w:tab w:val="num" w:pos="5040"/>
        </w:tabs>
        <w:ind w:left="5040" w:hanging="360"/>
      </w:pPr>
      <w:rPr>
        <w:rFonts w:ascii="Wingdings" w:hAnsi="Wingdings" w:hint="default"/>
        <w:sz w:val="20"/>
      </w:rPr>
    </w:lvl>
    <w:lvl w:ilvl="7" w:tplc="751AEAA6" w:tentative="1">
      <w:start w:val="1"/>
      <w:numFmt w:val="bullet"/>
      <w:lvlText w:val=""/>
      <w:lvlJc w:val="left"/>
      <w:pPr>
        <w:tabs>
          <w:tab w:val="num" w:pos="5760"/>
        </w:tabs>
        <w:ind w:left="5760" w:hanging="360"/>
      </w:pPr>
      <w:rPr>
        <w:rFonts w:ascii="Wingdings" w:hAnsi="Wingdings" w:hint="default"/>
        <w:sz w:val="20"/>
      </w:rPr>
    </w:lvl>
    <w:lvl w:ilvl="8" w:tplc="77A43A04"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3B70FB"/>
    <w:multiLevelType w:val="hybridMultilevel"/>
    <w:tmpl w:val="56763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970EDD"/>
    <w:multiLevelType w:val="hybridMultilevel"/>
    <w:tmpl w:val="2E46C014"/>
    <w:lvl w:ilvl="0" w:tplc="37728BEA">
      <w:start w:val="1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915A7C"/>
    <w:multiLevelType w:val="hybridMultilevel"/>
    <w:tmpl w:val="F4389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3E3A90"/>
    <w:multiLevelType w:val="multilevel"/>
    <w:tmpl w:val="CEBA4A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BA4655"/>
    <w:multiLevelType w:val="multilevel"/>
    <w:tmpl w:val="EBB4D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EFD2C79"/>
    <w:multiLevelType w:val="hybridMultilevel"/>
    <w:tmpl w:val="6E960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A21E84"/>
    <w:multiLevelType w:val="hybridMultilevel"/>
    <w:tmpl w:val="FED6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300CCE"/>
    <w:multiLevelType w:val="multilevel"/>
    <w:tmpl w:val="C61A4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5981543"/>
    <w:multiLevelType w:val="multilevel"/>
    <w:tmpl w:val="C646E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6876731"/>
    <w:multiLevelType w:val="hybridMultilevel"/>
    <w:tmpl w:val="656A1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3D442A"/>
    <w:multiLevelType w:val="multilevel"/>
    <w:tmpl w:val="7C30A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44B141D"/>
    <w:multiLevelType w:val="hybridMultilevel"/>
    <w:tmpl w:val="352C2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385DA0"/>
    <w:multiLevelType w:val="hybridMultilevel"/>
    <w:tmpl w:val="37F2C2B0"/>
    <w:lvl w:ilvl="0" w:tplc="B712B4B0">
      <w:start w:val="1"/>
      <w:numFmt w:val="decimal"/>
      <w:lvlText w:val="%1."/>
      <w:lvlJc w:val="left"/>
      <w:pPr>
        <w:tabs>
          <w:tab w:val="num" w:pos="720"/>
        </w:tabs>
        <w:ind w:left="720" w:hanging="360"/>
      </w:pPr>
    </w:lvl>
    <w:lvl w:ilvl="1" w:tplc="76981B6A" w:tentative="1">
      <w:start w:val="1"/>
      <w:numFmt w:val="decimal"/>
      <w:lvlText w:val="%2."/>
      <w:lvlJc w:val="left"/>
      <w:pPr>
        <w:tabs>
          <w:tab w:val="num" w:pos="1440"/>
        </w:tabs>
        <w:ind w:left="1440" w:hanging="360"/>
      </w:pPr>
    </w:lvl>
    <w:lvl w:ilvl="2" w:tplc="215AD604" w:tentative="1">
      <w:start w:val="1"/>
      <w:numFmt w:val="decimal"/>
      <w:lvlText w:val="%3."/>
      <w:lvlJc w:val="left"/>
      <w:pPr>
        <w:tabs>
          <w:tab w:val="num" w:pos="2160"/>
        </w:tabs>
        <w:ind w:left="2160" w:hanging="360"/>
      </w:pPr>
    </w:lvl>
    <w:lvl w:ilvl="3" w:tplc="17628910" w:tentative="1">
      <w:start w:val="1"/>
      <w:numFmt w:val="decimal"/>
      <w:lvlText w:val="%4."/>
      <w:lvlJc w:val="left"/>
      <w:pPr>
        <w:tabs>
          <w:tab w:val="num" w:pos="2880"/>
        </w:tabs>
        <w:ind w:left="2880" w:hanging="360"/>
      </w:pPr>
    </w:lvl>
    <w:lvl w:ilvl="4" w:tplc="8F0AEE46" w:tentative="1">
      <w:start w:val="1"/>
      <w:numFmt w:val="decimal"/>
      <w:lvlText w:val="%5."/>
      <w:lvlJc w:val="left"/>
      <w:pPr>
        <w:tabs>
          <w:tab w:val="num" w:pos="3600"/>
        </w:tabs>
        <w:ind w:left="3600" w:hanging="360"/>
      </w:pPr>
    </w:lvl>
    <w:lvl w:ilvl="5" w:tplc="BB10FE58" w:tentative="1">
      <w:start w:val="1"/>
      <w:numFmt w:val="decimal"/>
      <w:lvlText w:val="%6."/>
      <w:lvlJc w:val="left"/>
      <w:pPr>
        <w:tabs>
          <w:tab w:val="num" w:pos="4320"/>
        </w:tabs>
        <w:ind w:left="4320" w:hanging="360"/>
      </w:pPr>
    </w:lvl>
    <w:lvl w:ilvl="6" w:tplc="FCA6FFF2" w:tentative="1">
      <w:start w:val="1"/>
      <w:numFmt w:val="decimal"/>
      <w:lvlText w:val="%7."/>
      <w:lvlJc w:val="left"/>
      <w:pPr>
        <w:tabs>
          <w:tab w:val="num" w:pos="5040"/>
        </w:tabs>
        <w:ind w:left="5040" w:hanging="360"/>
      </w:pPr>
    </w:lvl>
    <w:lvl w:ilvl="7" w:tplc="7A7E9D26" w:tentative="1">
      <w:start w:val="1"/>
      <w:numFmt w:val="decimal"/>
      <w:lvlText w:val="%8."/>
      <w:lvlJc w:val="left"/>
      <w:pPr>
        <w:tabs>
          <w:tab w:val="num" w:pos="5760"/>
        </w:tabs>
        <w:ind w:left="5760" w:hanging="360"/>
      </w:pPr>
    </w:lvl>
    <w:lvl w:ilvl="8" w:tplc="37ECCCD2" w:tentative="1">
      <w:start w:val="1"/>
      <w:numFmt w:val="decimal"/>
      <w:lvlText w:val="%9."/>
      <w:lvlJc w:val="left"/>
      <w:pPr>
        <w:tabs>
          <w:tab w:val="num" w:pos="6480"/>
        </w:tabs>
        <w:ind w:left="6480" w:hanging="360"/>
      </w:pPr>
    </w:lvl>
  </w:abstractNum>
  <w:abstractNum w:abstractNumId="19" w15:restartNumberingAfterBreak="0">
    <w:nsid w:val="5EBB08B4"/>
    <w:multiLevelType w:val="hybridMultilevel"/>
    <w:tmpl w:val="21AC109A"/>
    <w:lvl w:ilvl="0" w:tplc="80CEC15C">
      <w:start w:val="1"/>
      <w:numFmt w:val="bullet"/>
      <w:lvlText w:val=""/>
      <w:lvlJc w:val="left"/>
      <w:pPr>
        <w:tabs>
          <w:tab w:val="num" w:pos="720"/>
        </w:tabs>
        <w:ind w:left="720" w:hanging="360"/>
      </w:pPr>
      <w:rPr>
        <w:rFonts w:ascii="Symbol" w:hAnsi="Symbol" w:hint="default"/>
        <w:sz w:val="20"/>
      </w:rPr>
    </w:lvl>
    <w:lvl w:ilvl="1" w:tplc="7652C42E" w:tentative="1">
      <w:start w:val="1"/>
      <w:numFmt w:val="bullet"/>
      <w:lvlText w:val="o"/>
      <w:lvlJc w:val="left"/>
      <w:pPr>
        <w:tabs>
          <w:tab w:val="num" w:pos="1440"/>
        </w:tabs>
        <w:ind w:left="1440" w:hanging="360"/>
      </w:pPr>
      <w:rPr>
        <w:rFonts w:ascii="Courier New" w:hAnsi="Courier New" w:hint="default"/>
        <w:sz w:val="20"/>
      </w:rPr>
    </w:lvl>
    <w:lvl w:ilvl="2" w:tplc="A2F041E0" w:tentative="1">
      <w:start w:val="1"/>
      <w:numFmt w:val="bullet"/>
      <w:lvlText w:val=""/>
      <w:lvlJc w:val="left"/>
      <w:pPr>
        <w:tabs>
          <w:tab w:val="num" w:pos="2160"/>
        </w:tabs>
        <w:ind w:left="2160" w:hanging="360"/>
      </w:pPr>
      <w:rPr>
        <w:rFonts w:ascii="Wingdings" w:hAnsi="Wingdings" w:hint="default"/>
        <w:sz w:val="20"/>
      </w:rPr>
    </w:lvl>
    <w:lvl w:ilvl="3" w:tplc="A9B2999A" w:tentative="1">
      <w:start w:val="1"/>
      <w:numFmt w:val="bullet"/>
      <w:lvlText w:val=""/>
      <w:lvlJc w:val="left"/>
      <w:pPr>
        <w:tabs>
          <w:tab w:val="num" w:pos="2880"/>
        </w:tabs>
        <w:ind w:left="2880" w:hanging="360"/>
      </w:pPr>
      <w:rPr>
        <w:rFonts w:ascii="Wingdings" w:hAnsi="Wingdings" w:hint="default"/>
        <w:sz w:val="20"/>
      </w:rPr>
    </w:lvl>
    <w:lvl w:ilvl="4" w:tplc="44F4A296" w:tentative="1">
      <w:start w:val="1"/>
      <w:numFmt w:val="bullet"/>
      <w:lvlText w:val=""/>
      <w:lvlJc w:val="left"/>
      <w:pPr>
        <w:tabs>
          <w:tab w:val="num" w:pos="3600"/>
        </w:tabs>
        <w:ind w:left="3600" w:hanging="360"/>
      </w:pPr>
      <w:rPr>
        <w:rFonts w:ascii="Wingdings" w:hAnsi="Wingdings" w:hint="default"/>
        <w:sz w:val="20"/>
      </w:rPr>
    </w:lvl>
    <w:lvl w:ilvl="5" w:tplc="FA7CFE8C" w:tentative="1">
      <w:start w:val="1"/>
      <w:numFmt w:val="bullet"/>
      <w:lvlText w:val=""/>
      <w:lvlJc w:val="left"/>
      <w:pPr>
        <w:tabs>
          <w:tab w:val="num" w:pos="4320"/>
        </w:tabs>
        <w:ind w:left="4320" w:hanging="360"/>
      </w:pPr>
      <w:rPr>
        <w:rFonts w:ascii="Wingdings" w:hAnsi="Wingdings" w:hint="default"/>
        <w:sz w:val="20"/>
      </w:rPr>
    </w:lvl>
    <w:lvl w:ilvl="6" w:tplc="CAB88A7A" w:tentative="1">
      <w:start w:val="1"/>
      <w:numFmt w:val="bullet"/>
      <w:lvlText w:val=""/>
      <w:lvlJc w:val="left"/>
      <w:pPr>
        <w:tabs>
          <w:tab w:val="num" w:pos="5040"/>
        </w:tabs>
        <w:ind w:left="5040" w:hanging="360"/>
      </w:pPr>
      <w:rPr>
        <w:rFonts w:ascii="Wingdings" w:hAnsi="Wingdings" w:hint="default"/>
        <w:sz w:val="20"/>
      </w:rPr>
    </w:lvl>
    <w:lvl w:ilvl="7" w:tplc="F25EC03A" w:tentative="1">
      <w:start w:val="1"/>
      <w:numFmt w:val="bullet"/>
      <w:lvlText w:val=""/>
      <w:lvlJc w:val="left"/>
      <w:pPr>
        <w:tabs>
          <w:tab w:val="num" w:pos="5760"/>
        </w:tabs>
        <w:ind w:left="5760" w:hanging="360"/>
      </w:pPr>
      <w:rPr>
        <w:rFonts w:ascii="Wingdings" w:hAnsi="Wingdings" w:hint="default"/>
        <w:sz w:val="20"/>
      </w:rPr>
    </w:lvl>
    <w:lvl w:ilvl="8" w:tplc="2738D334"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F797917"/>
    <w:multiLevelType w:val="hybridMultilevel"/>
    <w:tmpl w:val="59B03686"/>
    <w:lvl w:ilvl="0" w:tplc="D8E094F6">
      <w:start w:val="1"/>
      <w:numFmt w:val="decimal"/>
      <w:lvlText w:val="%1."/>
      <w:lvlJc w:val="left"/>
      <w:pPr>
        <w:tabs>
          <w:tab w:val="num" w:pos="720"/>
        </w:tabs>
        <w:ind w:left="720" w:hanging="360"/>
      </w:pPr>
    </w:lvl>
    <w:lvl w:ilvl="1" w:tplc="0706B6D2" w:tentative="1">
      <w:start w:val="1"/>
      <w:numFmt w:val="decimal"/>
      <w:lvlText w:val="%2."/>
      <w:lvlJc w:val="left"/>
      <w:pPr>
        <w:tabs>
          <w:tab w:val="num" w:pos="1440"/>
        </w:tabs>
        <w:ind w:left="1440" w:hanging="360"/>
      </w:pPr>
    </w:lvl>
    <w:lvl w:ilvl="2" w:tplc="231068A8" w:tentative="1">
      <w:start w:val="1"/>
      <w:numFmt w:val="decimal"/>
      <w:lvlText w:val="%3."/>
      <w:lvlJc w:val="left"/>
      <w:pPr>
        <w:tabs>
          <w:tab w:val="num" w:pos="2160"/>
        </w:tabs>
        <w:ind w:left="2160" w:hanging="360"/>
      </w:pPr>
    </w:lvl>
    <w:lvl w:ilvl="3" w:tplc="5F6C512C" w:tentative="1">
      <w:start w:val="1"/>
      <w:numFmt w:val="decimal"/>
      <w:lvlText w:val="%4."/>
      <w:lvlJc w:val="left"/>
      <w:pPr>
        <w:tabs>
          <w:tab w:val="num" w:pos="2880"/>
        </w:tabs>
        <w:ind w:left="2880" w:hanging="360"/>
      </w:pPr>
    </w:lvl>
    <w:lvl w:ilvl="4" w:tplc="6E5298BA" w:tentative="1">
      <w:start w:val="1"/>
      <w:numFmt w:val="decimal"/>
      <w:lvlText w:val="%5."/>
      <w:lvlJc w:val="left"/>
      <w:pPr>
        <w:tabs>
          <w:tab w:val="num" w:pos="3600"/>
        </w:tabs>
        <w:ind w:left="3600" w:hanging="360"/>
      </w:pPr>
    </w:lvl>
    <w:lvl w:ilvl="5" w:tplc="9A86B35E" w:tentative="1">
      <w:start w:val="1"/>
      <w:numFmt w:val="decimal"/>
      <w:lvlText w:val="%6."/>
      <w:lvlJc w:val="left"/>
      <w:pPr>
        <w:tabs>
          <w:tab w:val="num" w:pos="4320"/>
        </w:tabs>
        <w:ind w:left="4320" w:hanging="360"/>
      </w:pPr>
    </w:lvl>
    <w:lvl w:ilvl="6" w:tplc="B93820D8" w:tentative="1">
      <w:start w:val="1"/>
      <w:numFmt w:val="decimal"/>
      <w:lvlText w:val="%7."/>
      <w:lvlJc w:val="left"/>
      <w:pPr>
        <w:tabs>
          <w:tab w:val="num" w:pos="5040"/>
        </w:tabs>
        <w:ind w:left="5040" w:hanging="360"/>
      </w:pPr>
    </w:lvl>
    <w:lvl w:ilvl="7" w:tplc="7512D466" w:tentative="1">
      <w:start w:val="1"/>
      <w:numFmt w:val="decimal"/>
      <w:lvlText w:val="%8."/>
      <w:lvlJc w:val="left"/>
      <w:pPr>
        <w:tabs>
          <w:tab w:val="num" w:pos="5760"/>
        </w:tabs>
        <w:ind w:left="5760" w:hanging="360"/>
      </w:pPr>
    </w:lvl>
    <w:lvl w:ilvl="8" w:tplc="C7BAD162" w:tentative="1">
      <w:start w:val="1"/>
      <w:numFmt w:val="decimal"/>
      <w:lvlText w:val="%9."/>
      <w:lvlJc w:val="left"/>
      <w:pPr>
        <w:tabs>
          <w:tab w:val="num" w:pos="6480"/>
        </w:tabs>
        <w:ind w:left="6480" w:hanging="360"/>
      </w:pPr>
    </w:lvl>
  </w:abstractNum>
  <w:abstractNum w:abstractNumId="21" w15:restartNumberingAfterBreak="0">
    <w:nsid w:val="67487990"/>
    <w:multiLevelType w:val="hybridMultilevel"/>
    <w:tmpl w:val="65387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1187257"/>
    <w:multiLevelType w:val="hybridMultilevel"/>
    <w:tmpl w:val="3A96D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A90CB9"/>
    <w:multiLevelType w:val="hybridMultilevel"/>
    <w:tmpl w:val="987C771A"/>
    <w:lvl w:ilvl="0" w:tplc="137CD89E">
      <w:start w:val="1"/>
      <w:numFmt w:val="decimal"/>
      <w:lvlText w:val="%1."/>
      <w:lvlJc w:val="left"/>
      <w:pPr>
        <w:tabs>
          <w:tab w:val="num" w:pos="720"/>
        </w:tabs>
        <w:ind w:left="720" w:hanging="360"/>
      </w:pPr>
    </w:lvl>
    <w:lvl w:ilvl="1" w:tplc="D25EF720" w:tentative="1">
      <w:start w:val="1"/>
      <w:numFmt w:val="decimal"/>
      <w:lvlText w:val="%2."/>
      <w:lvlJc w:val="left"/>
      <w:pPr>
        <w:tabs>
          <w:tab w:val="num" w:pos="1440"/>
        </w:tabs>
        <w:ind w:left="1440" w:hanging="360"/>
      </w:pPr>
    </w:lvl>
    <w:lvl w:ilvl="2" w:tplc="3C7608FE" w:tentative="1">
      <w:start w:val="1"/>
      <w:numFmt w:val="decimal"/>
      <w:lvlText w:val="%3."/>
      <w:lvlJc w:val="left"/>
      <w:pPr>
        <w:tabs>
          <w:tab w:val="num" w:pos="2160"/>
        </w:tabs>
        <w:ind w:left="2160" w:hanging="360"/>
      </w:pPr>
    </w:lvl>
    <w:lvl w:ilvl="3" w:tplc="79E23926" w:tentative="1">
      <w:start w:val="1"/>
      <w:numFmt w:val="decimal"/>
      <w:lvlText w:val="%4."/>
      <w:lvlJc w:val="left"/>
      <w:pPr>
        <w:tabs>
          <w:tab w:val="num" w:pos="2880"/>
        </w:tabs>
        <w:ind w:left="2880" w:hanging="360"/>
      </w:pPr>
    </w:lvl>
    <w:lvl w:ilvl="4" w:tplc="E30E543A" w:tentative="1">
      <w:start w:val="1"/>
      <w:numFmt w:val="decimal"/>
      <w:lvlText w:val="%5."/>
      <w:lvlJc w:val="left"/>
      <w:pPr>
        <w:tabs>
          <w:tab w:val="num" w:pos="3600"/>
        </w:tabs>
        <w:ind w:left="3600" w:hanging="360"/>
      </w:pPr>
    </w:lvl>
    <w:lvl w:ilvl="5" w:tplc="97B6BA34" w:tentative="1">
      <w:start w:val="1"/>
      <w:numFmt w:val="decimal"/>
      <w:lvlText w:val="%6."/>
      <w:lvlJc w:val="left"/>
      <w:pPr>
        <w:tabs>
          <w:tab w:val="num" w:pos="4320"/>
        </w:tabs>
        <w:ind w:left="4320" w:hanging="360"/>
      </w:pPr>
    </w:lvl>
    <w:lvl w:ilvl="6" w:tplc="DEB0BC7C" w:tentative="1">
      <w:start w:val="1"/>
      <w:numFmt w:val="decimal"/>
      <w:lvlText w:val="%7."/>
      <w:lvlJc w:val="left"/>
      <w:pPr>
        <w:tabs>
          <w:tab w:val="num" w:pos="5040"/>
        </w:tabs>
        <w:ind w:left="5040" w:hanging="360"/>
      </w:pPr>
    </w:lvl>
    <w:lvl w:ilvl="7" w:tplc="54E2E5B0" w:tentative="1">
      <w:start w:val="1"/>
      <w:numFmt w:val="decimal"/>
      <w:lvlText w:val="%8."/>
      <w:lvlJc w:val="left"/>
      <w:pPr>
        <w:tabs>
          <w:tab w:val="num" w:pos="5760"/>
        </w:tabs>
        <w:ind w:left="5760" w:hanging="360"/>
      </w:pPr>
    </w:lvl>
    <w:lvl w:ilvl="8" w:tplc="17F46E28" w:tentative="1">
      <w:start w:val="1"/>
      <w:numFmt w:val="decimal"/>
      <w:lvlText w:val="%9."/>
      <w:lvlJc w:val="left"/>
      <w:pPr>
        <w:tabs>
          <w:tab w:val="num" w:pos="6480"/>
        </w:tabs>
        <w:ind w:left="6480" w:hanging="360"/>
      </w:pPr>
    </w:lvl>
  </w:abstractNum>
  <w:abstractNum w:abstractNumId="24" w15:restartNumberingAfterBreak="0">
    <w:nsid w:val="7AEF649F"/>
    <w:multiLevelType w:val="hybridMultilevel"/>
    <w:tmpl w:val="C598D374"/>
    <w:lvl w:ilvl="0" w:tplc="568EFE80">
      <w:start w:val="1"/>
      <w:numFmt w:val="bullet"/>
      <w:lvlText w:val=""/>
      <w:lvlJc w:val="left"/>
      <w:pPr>
        <w:tabs>
          <w:tab w:val="num" w:pos="720"/>
        </w:tabs>
        <w:ind w:left="720" w:hanging="360"/>
      </w:pPr>
      <w:rPr>
        <w:rFonts w:ascii="Symbol" w:hAnsi="Symbol" w:hint="default"/>
        <w:sz w:val="20"/>
      </w:rPr>
    </w:lvl>
    <w:lvl w:ilvl="1" w:tplc="1F56AAF6" w:tentative="1">
      <w:start w:val="1"/>
      <w:numFmt w:val="bullet"/>
      <w:lvlText w:val="o"/>
      <w:lvlJc w:val="left"/>
      <w:pPr>
        <w:tabs>
          <w:tab w:val="num" w:pos="1440"/>
        </w:tabs>
        <w:ind w:left="1440" w:hanging="360"/>
      </w:pPr>
      <w:rPr>
        <w:rFonts w:ascii="Courier New" w:hAnsi="Courier New" w:hint="default"/>
        <w:sz w:val="20"/>
      </w:rPr>
    </w:lvl>
    <w:lvl w:ilvl="2" w:tplc="40A8F0AA" w:tentative="1">
      <w:start w:val="1"/>
      <w:numFmt w:val="bullet"/>
      <w:lvlText w:val=""/>
      <w:lvlJc w:val="left"/>
      <w:pPr>
        <w:tabs>
          <w:tab w:val="num" w:pos="2160"/>
        </w:tabs>
        <w:ind w:left="2160" w:hanging="360"/>
      </w:pPr>
      <w:rPr>
        <w:rFonts w:ascii="Wingdings" w:hAnsi="Wingdings" w:hint="default"/>
        <w:sz w:val="20"/>
      </w:rPr>
    </w:lvl>
    <w:lvl w:ilvl="3" w:tplc="46800E28" w:tentative="1">
      <w:start w:val="1"/>
      <w:numFmt w:val="bullet"/>
      <w:lvlText w:val=""/>
      <w:lvlJc w:val="left"/>
      <w:pPr>
        <w:tabs>
          <w:tab w:val="num" w:pos="2880"/>
        </w:tabs>
        <w:ind w:left="2880" w:hanging="360"/>
      </w:pPr>
      <w:rPr>
        <w:rFonts w:ascii="Wingdings" w:hAnsi="Wingdings" w:hint="default"/>
        <w:sz w:val="20"/>
      </w:rPr>
    </w:lvl>
    <w:lvl w:ilvl="4" w:tplc="990044E4" w:tentative="1">
      <w:start w:val="1"/>
      <w:numFmt w:val="bullet"/>
      <w:lvlText w:val=""/>
      <w:lvlJc w:val="left"/>
      <w:pPr>
        <w:tabs>
          <w:tab w:val="num" w:pos="3600"/>
        </w:tabs>
        <w:ind w:left="3600" w:hanging="360"/>
      </w:pPr>
      <w:rPr>
        <w:rFonts w:ascii="Wingdings" w:hAnsi="Wingdings" w:hint="default"/>
        <w:sz w:val="20"/>
      </w:rPr>
    </w:lvl>
    <w:lvl w:ilvl="5" w:tplc="64A46C98" w:tentative="1">
      <w:start w:val="1"/>
      <w:numFmt w:val="bullet"/>
      <w:lvlText w:val=""/>
      <w:lvlJc w:val="left"/>
      <w:pPr>
        <w:tabs>
          <w:tab w:val="num" w:pos="4320"/>
        </w:tabs>
        <w:ind w:left="4320" w:hanging="360"/>
      </w:pPr>
      <w:rPr>
        <w:rFonts w:ascii="Wingdings" w:hAnsi="Wingdings" w:hint="default"/>
        <w:sz w:val="20"/>
      </w:rPr>
    </w:lvl>
    <w:lvl w:ilvl="6" w:tplc="7D025070" w:tentative="1">
      <w:start w:val="1"/>
      <w:numFmt w:val="bullet"/>
      <w:lvlText w:val=""/>
      <w:lvlJc w:val="left"/>
      <w:pPr>
        <w:tabs>
          <w:tab w:val="num" w:pos="5040"/>
        </w:tabs>
        <w:ind w:left="5040" w:hanging="360"/>
      </w:pPr>
      <w:rPr>
        <w:rFonts w:ascii="Wingdings" w:hAnsi="Wingdings" w:hint="default"/>
        <w:sz w:val="20"/>
      </w:rPr>
    </w:lvl>
    <w:lvl w:ilvl="7" w:tplc="31668320" w:tentative="1">
      <w:start w:val="1"/>
      <w:numFmt w:val="bullet"/>
      <w:lvlText w:val=""/>
      <w:lvlJc w:val="left"/>
      <w:pPr>
        <w:tabs>
          <w:tab w:val="num" w:pos="5760"/>
        </w:tabs>
        <w:ind w:left="5760" w:hanging="360"/>
      </w:pPr>
      <w:rPr>
        <w:rFonts w:ascii="Wingdings" w:hAnsi="Wingdings" w:hint="default"/>
        <w:sz w:val="20"/>
      </w:rPr>
    </w:lvl>
    <w:lvl w:ilvl="8" w:tplc="EC7E5090"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22"/>
  </w:num>
  <w:num w:numId="3">
    <w:abstractNumId w:val="11"/>
  </w:num>
  <w:num w:numId="4">
    <w:abstractNumId w:val="12"/>
  </w:num>
  <w:num w:numId="5">
    <w:abstractNumId w:val="2"/>
  </w:num>
  <w:num w:numId="6">
    <w:abstractNumId w:val="19"/>
  </w:num>
  <w:num w:numId="7">
    <w:abstractNumId w:val="9"/>
  </w:num>
  <w:num w:numId="8">
    <w:abstractNumId w:val="13"/>
  </w:num>
  <w:num w:numId="9">
    <w:abstractNumId w:val="14"/>
  </w:num>
  <w:num w:numId="10">
    <w:abstractNumId w:val="10"/>
  </w:num>
  <w:num w:numId="11">
    <w:abstractNumId w:val="20"/>
  </w:num>
  <w:num w:numId="12">
    <w:abstractNumId w:val="4"/>
  </w:num>
  <w:num w:numId="13">
    <w:abstractNumId w:val="23"/>
  </w:num>
  <w:num w:numId="14">
    <w:abstractNumId w:val="18"/>
  </w:num>
  <w:num w:numId="15">
    <w:abstractNumId w:val="16"/>
  </w:num>
  <w:num w:numId="16">
    <w:abstractNumId w:val="24"/>
  </w:num>
  <w:num w:numId="17">
    <w:abstractNumId w:val="5"/>
  </w:num>
  <w:num w:numId="18">
    <w:abstractNumId w:val="3"/>
  </w:num>
  <w:num w:numId="19">
    <w:abstractNumId w:val="7"/>
  </w:num>
  <w:num w:numId="20">
    <w:abstractNumId w:val="21"/>
  </w:num>
  <w:num w:numId="21">
    <w:abstractNumId w:val="6"/>
  </w:num>
  <w:num w:numId="22">
    <w:abstractNumId w:val="15"/>
  </w:num>
  <w:num w:numId="23">
    <w:abstractNumId w:val="8"/>
  </w:num>
  <w:num w:numId="24">
    <w:abstractNumId w:val="0"/>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displayBackgroundShap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520"/>
    <w:rsid w:val="00000171"/>
    <w:rsid w:val="000013E8"/>
    <w:rsid w:val="00001B58"/>
    <w:rsid w:val="000034C1"/>
    <w:rsid w:val="00005BEF"/>
    <w:rsid w:val="00005ECE"/>
    <w:rsid w:val="000060FD"/>
    <w:rsid w:val="000066DE"/>
    <w:rsid w:val="000070FF"/>
    <w:rsid w:val="0000772C"/>
    <w:rsid w:val="00007B88"/>
    <w:rsid w:val="00007F30"/>
    <w:rsid w:val="00010AF5"/>
    <w:rsid w:val="00010FD2"/>
    <w:rsid w:val="000110D5"/>
    <w:rsid w:val="0001141A"/>
    <w:rsid w:val="000125FF"/>
    <w:rsid w:val="000139C3"/>
    <w:rsid w:val="00013C2F"/>
    <w:rsid w:val="00014168"/>
    <w:rsid w:val="00014D9A"/>
    <w:rsid w:val="00015174"/>
    <w:rsid w:val="00015D43"/>
    <w:rsid w:val="000163E5"/>
    <w:rsid w:val="00017783"/>
    <w:rsid w:val="00020731"/>
    <w:rsid w:val="000209AE"/>
    <w:rsid w:val="00020BDF"/>
    <w:rsid w:val="00020EDC"/>
    <w:rsid w:val="000229DB"/>
    <w:rsid w:val="00022B15"/>
    <w:rsid w:val="00023839"/>
    <w:rsid w:val="00023848"/>
    <w:rsid w:val="00023C5A"/>
    <w:rsid w:val="00024461"/>
    <w:rsid w:val="0002461D"/>
    <w:rsid w:val="00025920"/>
    <w:rsid w:val="00026E11"/>
    <w:rsid w:val="000273AE"/>
    <w:rsid w:val="00031A70"/>
    <w:rsid w:val="00034FE9"/>
    <w:rsid w:val="000368E1"/>
    <w:rsid w:val="0003774C"/>
    <w:rsid w:val="00040B46"/>
    <w:rsid w:val="00040C86"/>
    <w:rsid w:val="000418F1"/>
    <w:rsid w:val="00041C68"/>
    <w:rsid w:val="000424F0"/>
    <w:rsid w:val="0004255B"/>
    <w:rsid w:val="00043D4F"/>
    <w:rsid w:val="00044CA2"/>
    <w:rsid w:val="00045E46"/>
    <w:rsid w:val="00046BB3"/>
    <w:rsid w:val="00046C43"/>
    <w:rsid w:val="0005056E"/>
    <w:rsid w:val="00050BE0"/>
    <w:rsid w:val="00051B8E"/>
    <w:rsid w:val="00052231"/>
    <w:rsid w:val="0005321E"/>
    <w:rsid w:val="00053BAB"/>
    <w:rsid w:val="00053DB1"/>
    <w:rsid w:val="00053F2D"/>
    <w:rsid w:val="000554F4"/>
    <w:rsid w:val="00055508"/>
    <w:rsid w:val="00055C3C"/>
    <w:rsid w:val="00055E04"/>
    <w:rsid w:val="00056499"/>
    <w:rsid w:val="000578F3"/>
    <w:rsid w:val="00057D21"/>
    <w:rsid w:val="000610AA"/>
    <w:rsid w:val="000615D8"/>
    <w:rsid w:val="00061C32"/>
    <w:rsid w:val="00061DDA"/>
    <w:rsid w:val="0006291B"/>
    <w:rsid w:val="0006327F"/>
    <w:rsid w:val="000635C6"/>
    <w:rsid w:val="00064377"/>
    <w:rsid w:val="00064670"/>
    <w:rsid w:val="00065DBE"/>
    <w:rsid w:val="00066560"/>
    <w:rsid w:val="00067126"/>
    <w:rsid w:val="00067946"/>
    <w:rsid w:val="00070E6A"/>
    <w:rsid w:val="0007283F"/>
    <w:rsid w:val="00072F82"/>
    <w:rsid w:val="0007431F"/>
    <w:rsid w:val="00074EA9"/>
    <w:rsid w:val="00074F0A"/>
    <w:rsid w:val="00075EFE"/>
    <w:rsid w:val="00077FFB"/>
    <w:rsid w:val="000807A5"/>
    <w:rsid w:val="00080B58"/>
    <w:rsid w:val="00080ECE"/>
    <w:rsid w:val="00082154"/>
    <w:rsid w:val="000827A7"/>
    <w:rsid w:val="00082C04"/>
    <w:rsid w:val="00083287"/>
    <w:rsid w:val="000846C8"/>
    <w:rsid w:val="0008514B"/>
    <w:rsid w:val="00085FBD"/>
    <w:rsid w:val="00086FEA"/>
    <w:rsid w:val="0008738C"/>
    <w:rsid w:val="00087928"/>
    <w:rsid w:val="00087CB2"/>
    <w:rsid w:val="000929CC"/>
    <w:rsid w:val="000935A6"/>
    <w:rsid w:val="00095009"/>
    <w:rsid w:val="00095B5F"/>
    <w:rsid w:val="0009793C"/>
    <w:rsid w:val="00097C59"/>
    <w:rsid w:val="000A00BB"/>
    <w:rsid w:val="000A1DF2"/>
    <w:rsid w:val="000A2486"/>
    <w:rsid w:val="000A2AE8"/>
    <w:rsid w:val="000A2C29"/>
    <w:rsid w:val="000A33C7"/>
    <w:rsid w:val="000A3BEA"/>
    <w:rsid w:val="000A3D12"/>
    <w:rsid w:val="000A56D5"/>
    <w:rsid w:val="000A5B64"/>
    <w:rsid w:val="000A667A"/>
    <w:rsid w:val="000A6813"/>
    <w:rsid w:val="000A6F9B"/>
    <w:rsid w:val="000A7067"/>
    <w:rsid w:val="000A7CD6"/>
    <w:rsid w:val="000A7D77"/>
    <w:rsid w:val="000A7FB3"/>
    <w:rsid w:val="000B1AAD"/>
    <w:rsid w:val="000B1EDB"/>
    <w:rsid w:val="000B4272"/>
    <w:rsid w:val="000B49AD"/>
    <w:rsid w:val="000B5336"/>
    <w:rsid w:val="000B57DB"/>
    <w:rsid w:val="000B6F7F"/>
    <w:rsid w:val="000B7448"/>
    <w:rsid w:val="000B75CD"/>
    <w:rsid w:val="000B7C85"/>
    <w:rsid w:val="000C0DD9"/>
    <w:rsid w:val="000C1270"/>
    <w:rsid w:val="000C3068"/>
    <w:rsid w:val="000C38F9"/>
    <w:rsid w:val="000C4290"/>
    <w:rsid w:val="000C46E6"/>
    <w:rsid w:val="000C477B"/>
    <w:rsid w:val="000C486E"/>
    <w:rsid w:val="000C48FE"/>
    <w:rsid w:val="000C55C6"/>
    <w:rsid w:val="000C5B49"/>
    <w:rsid w:val="000C6861"/>
    <w:rsid w:val="000C7888"/>
    <w:rsid w:val="000D02D4"/>
    <w:rsid w:val="000D037B"/>
    <w:rsid w:val="000D0997"/>
    <w:rsid w:val="000D115D"/>
    <w:rsid w:val="000D2060"/>
    <w:rsid w:val="000D22B7"/>
    <w:rsid w:val="000D2BEC"/>
    <w:rsid w:val="000D35A3"/>
    <w:rsid w:val="000D4C8A"/>
    <w:rsid w:val="000D5101"/>
    <w:rsid w:val="000D517E"/>
    <w:rsid w:val="000D5A14"/>
    <w:rsid w:val="000D6497"/>
    <w:rsid w:val="000D660F"/>
    <w:rsid w:val="000E0469"/>
    <w:rsid w:val="000E06E0"/>
    <w:rsid w:val="000E25F5"/>
    <w:rsid w:val="000E2EB5"/>
    <w:rsid w:val="000E441C"/>
    <w:rsid w:val="000E4477"/>
    <w:rsid w:val="000E44CD"/>
    <w:rsid w:val="000E795C"/>
    <w:rsid w:val="000F1FC7"/>
    <w:rsid w:val="000F23B0"/>
    <w:rsid w:val="000F473E"/>
    <w:rsid w:val="000F4E8B"/>
    <w:rsid w:val="000F51FF"/>
    <w:rsid w:val="000F58C6"/>
    <w:rsid w:val="000F6738"/>
    <w:rsid w:val="000F6881"/>
    <w:rsid w:val="000F6D36"/>
    <w:rsid w:val="000F6F55"/>
    <w:rsid w:val="000F6FAE"/>
    <w:rsid w:val="001025AF"/>
    <w:rsid w:val="00102DBD"/>
    <w:rsid w:val="001031EF"/>
    <w:rsid w:val="00103393"/>
    <w:rsid w:val="001033C8"/>
    <w:rsid w:val="00105E2D"/>
    <w:rsid w:val="00106518"/>
    <w:rsid w:val="00107D6D"/>
    <w:rsid w:val="00110769"/>
    <w:rsid w:val="00110CFA"/>
    <w:rsid w:val="001115E7"/>
    <w:rsid w:val="00111AA1"/>
    <w:rsid w:val="0011424D"/>
    <w:rsid w:val="00114B80"/>
    <w:rsid w:val="00114F11"/>
    <w:rsid w:val="00115B80"/>
    <w:rsid w:val="00115D57"/>
    <w:rsid w:val="00115EED"/>
    <w:rsid w:val="00116546"/>
    <w:rsid w:val="00116A8A"/>
    <w:rsid w:val="00117197"/>
    <w:rsid w:val="001177C9"/>
    <w:rsid w:val="00120D7D"/>
    <w:rsid w:val="001211B7"/>
    <w:rsid w:val="00121634"/>
    <w:rsid w:val="001219B1"/>
    <w:rsid w:val="00125B13"/>
    <w:rsid w:val="0012678F"/>
    <w:rsid w:val="0012694E"/>
    <w:rsid w:val="00127943"/>
    <w:rsid w:val="00132957"/>
    <w:rsid w:val="00132F66"/>
    <w:rsid w:val="00133420"/>
    <w:rsid w:val="0013375E"/>
    <w:rsid w:val="0013404C"/>
    <w:rsid w:val="00135642"/>
    <w:rsid w:val="00135DCD"/>
    <w:rsid w:val="001378D6"/>
    <w:rsid w:val="00141264"/>
    <w:rsid w:val="001415F1"/>
    <w:rsid w:val="00141A44"/>
    <w:rsid w:val="0014371F"/>
    <w:rsid w:val="00144B0E"/>
    <w:rsid w:val="00145588"/>
    <w:rsid w:val="001455A1"/>
    <w:rsid w:val="00145B5D"/>
    <w:rsid w:val="00150389"/>
    <w:rsid w:val="0015172A"/>
    <w:rsid w:val="00151D4D"/>
    <w:rsid w:val="00151F76"/>
    <w:rsid w:val="00152679"/>
    <w:rsid w:val="00153D35"/>
    <w:rsid w:val="00154EBC"/>
    <w:rsid w:val="00155982"/>
    <w:rsid w:val="00157374"/>
    <w:rsid w:val="00161A32"/>
    <w:rsid w:val="00161C31"/>
    <w:rsid w:val="00162C6C"/>
    <w:rsid w:val="001639A4"/>
    <w:rsid w:val="00163B86"/>
    <w:rsid w:val="00163D32"/>
    <w:rsid w:val="001653D0"/>
    <w:rsid w:val="00165DE5"/>
    <w:rsid w:val="001666A7"/>
    <w:rsid w:val="00166871"/>
    <w:rsid w:val="00166A15"/>
    <w:rsid w:val="001678A2"/>
    <w:rsid w:val="00167EC2"/>
    <w:rsid w:val="001701A6"/>
    <w:rsid w:val="00170217"/>
    <w:rsid w:val="001725A5"/>
    <w:rsid w:val="00172DA3"/>
    <w:rsid w:val="00172EE7"/>
    <w:rsid w:val="00173444"/>
    <w:rsid w:val="001754F6"/>
    <w:rsid w:val="0017766F"/>
    <w:rsid w:val="00180218"/>
    <w:rsid w:val="00180524"/>
    <w:rsid w:val="001805F7"/>
    <w:rsid w:val="00180D80"/>
    <w:rsid w:val="00181421"/>
    <w:rsid w:val="001815EA"/>
    <w:rsid w:val="00181BD4"/>
    <w:rsid w:val="00181D12"/>
    <w:rsid w:val="001825F6"/>
    <w:rsid w:val="00182E89"/>
    <w:rsid w:val="0018367A"/>
    <w:rsid w:val="00183B6E"/>
    <w:rsid w:val="00183EAC"/>
    <w:rsid w:val="00183EE4"/>
    <w:rsid w:val="001857E3"/>
    <w:rsid w:val="00185D0C"/>
    <w:rsid w:val="00186143"/>
    <w:rsid w:val="001861D7"/>
    <w:rsid w:val="001868AB"/>
    <w:rsid w:val="001878C1"/>
    <w:rsid w:val="00187F72"/>
    <w:rsid w:val="00191422"/>
    <w:rsid w:val="00191AFC"/>
    <w:rsid w:val="00192AA7"/>
    <w:rsid w:val="001930B2"/>
    <w:rsid w:val="00193CF6"/>
    <w:rsid w:val="00194D61"/>
    <w:rsid w:val="001972FF"/>
    <w:rsid w:val="00197536"/>
    <w:rsid w:val="00197FF5"/>
    <w:rsid w:val="001A34E7"/>
    <w:rsid w:val="001A3553"/>
    <w:rsid w:val="001A5213"/>
    <w:rsid w:val="001A561D"/>
    <w:rsid w:val="001A776E"/>
    <w:rsid w:val="001A7F8E"/>
    <w:rsid w:val="001B0435"/>
    <w:rsid w:val="001B0EA5"/>
    <w:rsid w:val="001B1B35"/>
    <w:rsid w:val="001B1D77"/>
    <w:rsid w:val="001B22B8"/>
    <w:rsid w:val="001B3233"/>
    <w:rsid w:val="001B35EF"/>
    <w:rsid w:val="001B47FC"/>
    <w:rsid w:val="001B651F"/>
    <w:rsid w:val="001B6E99"/>
    <w:rsid w:val="001C082B"/>
    <w:rsid w:val="001C0D96"/>
    <w:rsid w:val="001C1AE5"/>
    <w:rsid w:val="001C4063"/>
    <w:rsid w:val="001C4C27"/>
    <w:rsid w:val="001C519D"/>
    <w:rsid w:val="001C643E"/>
    <w:rsid w:val="001C74C0"/>
    <w:rsid w:val="001D013E"/>
    <w:rsid w:val="001D0893"/>
    <w:rsid w:val="001D2C6F"/>
    <w:rsid w:val="001D4706"/>
    <w:rsid w:val="001D4E4F"/>
    <w:rsid w:val="001D5D9A"/>
    <w:rsid w:val="001D6EE2"/>
    <w:rsid w:val="001D79C5"/>
    <w:rsid w:val="001D7CEE"/>
    <w:rsid w:val="001E04B6"/>
    <w:rsid w:val="001E0624"/>
    <w:rsid w:val="001E071A"/>
    <w:rsid w:val="001E0EEE"/>
    <w:rsid w:val="001E2204"/>
    <w:rsid w:val="001E26AA"/>
    <w:rsid w:val="001E2A55"/>
    <w:rsid w:val="001E34B9"/>
    <w:rsid w:val="001E392A"/>
    <w:rsid w:val="001E3BCF"/>
    <w:rsid w:val="001E4B15"/>
    <w:rsid w:val="001E4D77"/>
    <w:rsid w:val="001E4FCD"/>
    <w:rsid w:val="001E5C51"/>
    <w:rsid w:val="001E6DE5"/>
    <w:rsid w:val="001E712F"/>
    <w:rsid w:val="001E79A6"/>
    <w:rsid w:val="001E7E55"/>
    <w:rsid w:val="001F08E9"/>
    <w:rsid w:val="001F0E68"/>
    <w:rsid w:val="001F24CF"/>
    <w:rsid w:val="001F2D54"/>
    <w:rsid w:val="001F3A2C"/>
    <w:rsid w:val="001F4381"/>
    <w:rsid w:val="001F5F96"/>
    <w:rsid w:val="001F6F94"/>
    <w:rsid w:val="001F7469"/>
    <w:rsid w:val="0020043F"/>
    <w:rsid w:val="00200CE7"/>
    <w:rsid w:val="00200ECF"/>
    <w:rsid w:val="002027CB"/>
    <w:rsid w:val="00203F77"/>
    <w:rsid w:val="00204CF6"/>
    <w:rsid w:val="00204DDC"/>
    <w:rsid w:val="00205D01"/>
    <w:rsid w:val="00205FFB"/>
    <w:rsid w:val="00207069"/>
    <w:rsid w:val="00207204"/>
    <w:rsid w:val="00210820"/>
    <w:rsid w:val="00211934"/>
    <w:rsid w:val="002125A0"/>
    <w:rsid w:val="00212930"/>
    <w:rsid w:val="00213A1B"/>
    <w:rsid w:val="002152A6"/>
    <w:rsid w:val="002161CA"/>
    <w:rsid w:val="002164CD"/>
    <w:rsid w:val="00216A88"/>
    <w:rsid w:val="00217EB6"/>
    <w:rsid w:val="0022010E"/>
    <w:rsid w:val="002213E9"/>
    <w:rsid w:val="00222491"/>
    <w:rsid w:val="00222AAD"/>
    <w:rsid w:val="00223120"/>
    <w:rsid w:val="00223834"/>
    <w:rsid w:val="002240B1"/>
    <w:rsid w:val="002246CA"/>
    <w:rsid w:val="002247DB"/>
    <w:rsid w:val="00224F54"/>
    <w:rsid w:val="00225B9D"/>
    <w:rsid w:val="0022650C"/>
    <w:rsid w:val="00226D54"/>
    <w:rsid w:val="00227E8B"/>
    <w:rsid w:val="002301F2"/>
    <w:rsid w:val="00230708"/>
    <w:rsid w:val="00230718"/>
    <w:rsid w:val="002307B2"/>
    <w:rsid w:val="00230EB3"/>
    <w:rsid w:val="00232178"/>
    <w:rsid w:val="0023273D"/>
    <w:rsid w:val="0023318E"/>
    <w:rsid w:val="00233C3F"/>
    <w:rsid w:val="002359DC"/>
    <w:rsid w:val="0023670E"/>
    <w:rsid w:val="002369D1"/>
    <w:rsid w:val="002379E9"/>
    <w:rsid w:val="00237D75"/>
    <w:rsid w:val="002409F9"/>
    <w:rsid w:val="00240C7F"/>
    <w:rsid w:val="002438DD"/>
    <w:rsid w:val="00244203"/>
    <w:rsid w:val="00244633"/>
    <w:rsid w:val="002453F0"/>
    <w:rsid w:val="0024558C"/>
    <w:rsid w:val="00247B9F"/>
    <w:rsid w:val="002503CF"/>
    <w:rsid w:val="002505D7"/>
    <w:rsid w:val="00250717"/>
    <w:rsid w:val="00250B14"/>
    <w:rsid w:val="00250EF2"/>
    <w:rsid w:val="0025393F"/>
    <w:rsid w:val="0025484D"/>
    <w:rsid w:val="00254ADB"/>
    <w:rsid w:val="00256B11"/>
    <w:rsid w:val="00257C35"/>
    <w:rsid w:val="002616C6"/>
    <w:rsid w:val="00261D4E"/>
    <w:rsid w:val="002621E2"/>
    <w:rsid w:val="0026381A"/>
    <w:rsid w:val="00263C9B"/>
    <w:rsid w:val="00263FD6"/>
    <w:rsid w:val="00265684"/>
    <w:rsid w:val="00265F48"/>
    <w:rsid w:val="00267DAA"/>
    <w:rsid w:val="00267FC9"/>
    <w:rsid w:val="00270445"/>
    <w:rsid w:val="00270A0B"/>
    <w:rsid w:val="002710FF"/>
    <w:rsid w:val="0027212E"/>
    <w:rsid w:val="002733A7"/>
    <w:rsid w:val="002740B8"/>
    <w:rsid w:val="00274728"/>
    <w:rsid w:val="00277BBE"/>
    <w:rsid w:val="00277FCD"/>
    <w:rsid w:val="00280D7D"/>
    <w:rsid w:val="00280EC1"/>
    <w:rsid w:val="00281E7E"/>
    <w:rsid w:val="002820C3"/>
    <w:rsid w:val="00283DC2"/>
    <w:rsid w:val="00285D8C"/>
    <w:rsid w:val="00286484"/>
    <w:rsid w:val="0028720B"/>
    <w:rsid w:val="00290598"/>
    <w:rsid w:val="00291062"/>
    <w:rsid w:val="002917AD"/>
    <w:rsid w:val="0029278E"/>
    <w:rsid w:val="0029431C"/>
    <w:rsid w:val="00294706"/>
    <w:rsid w:val="00295B7A"/>
    <w:rsid w:val="00295F92"/>
    <w:rsid w:val="002A03B1"/>
    <w:rsid w:val="002A0C33"/>
    <w:rsid w:val="002A217E"/>
    <w:rsid w:val="002A3A33"/>
    <w:rsid w:val="002A5B2A"/>
    <w:rsid w:val="002A5F8E"/>
    <w:rsid w:val="002A6123"/>
    <w:rsid w:val="002A7E19"/>
    <w:rsid w:val="002B0229"/>
    <w:rsid w:val="002B0809"/>
    <w:rsid w:val="002B09A6"/>
    <w:rsid w:val="002B2671"/>
    <w:rsid w:val="002B40A7"/>
    <w:rsid w:val="002B4478"/>
    <w:rsid w:val="002B4D21"/>
    <w:rsid w:val="002B5088"/>
    <w:rsid w:val="002B6797"/>
    <w:rsid w:val="002B6DF5"/>
    <w:rsid w:val="002B79E1"/>
    <w:rsid w:val="002B7AEC"/>
    <w:rsid w:val="002C0CE2"/>
    <w:rsid w:val="002C0D7E"/>
    <w:rsid w:val="002C1F0C"/>
    <w:rsid w:val="002C34BD"/>
    <w:rsid w:val="002C3E24"/>
    <w:rsid w:val="002C57B2"/>
    <w:rsid w:val="002C5ABB"/>
    <w:rsid w:val="002C5AE2"/>
    <w:rsid w:val="002C5FA0"/>
    <w:rsid w:val="002C6E8F"/>
    <w:rsid w:val="002C7C43"/>
    <w:rsid w:val="002D015F"/>
    <w:rsid w:val="002D21AA"/>
    <w:rsid w:val="002D3E1A"/>
    <w:rsid w:val="002D47D2"/>
    <w:rsid w:val="002D4BEF"/>
    <w:rsid w:val="002D4E7B"/>
    <w:rsid w:val="002D56A2"/>
    <w:rsid w:val="002D73BF"/>
    <w:rsid w:val="002E05BE"/>
    <w:rsid w:val="002E0DFF"/>
    <w:rsid w:val="002E17ED"/>
    <w:rsid w:val="002E1C6A"/>
    <w:rsid w:val="002E1FB3"/>
    <w:rsid w:val="002E236A"/>
    <w:rsid w:val="002E24AD"/>
    <w:rsid w:val="002E29C4"/>
    <w:rsid w:val="002E2D78"/>
    <w:rsid w:val="002E2E40"/>
    <w:rsid w:val="002E326B"/>
    <w:rsid w:val="002E497F"/>
    <w:rsid w:val="002E4A80"/>
    <w:rsid w:val="002E6375"/>
    <w:rsid w:val="002E6FF2"/>
    <w:rsid w:val="002F0605"/>
    <w:rsid w:val="002F0D7F"/>
    <w:rsid w:val="002F1006"/>
    <w:rsid w:val="002F2C17"/>
    <w:rsid w:val="002F4542"/>
    <w:rsid w:val="002F47A8"/>
    <w:rsid w:val="002F5296"/>
    <w:rsid w:val="002F5785"/>
    <w:rsid w:val="002F60CA"/>
    <w:rsid w:val="002F6257"/>
    <w:rsid w:val="002F656E"/>
    <w:rsid w:val="002F6C21"/>
    <w:rsid w:val="002F7DAC"/>
    <w:rsid w:val="00300AD0"/>
    <w:rsid w:val="00302D33"/>
    <w:rsid w:val="00302D85"/>
    <w:rsid w:val="00302E6E"/>
    <w:rsid w:val="0030530E"/>
    <w:rsid w:val="00305443"/>
    <w:rsid w:val="00305F29"/>
    <w:rsid w:val="003078CE"/>
    <w:rsid w:val="0030794E"/>
    <w:rsid w:val="00307F58"/>
    <w:rsid w:val="0031179F"/>
    <w:rsid w:val="00311E6D"/>
    <w:rsid w:val="00311F32"/>
    <w:rsid w:val="00312138"/>
    <w:rsid w:val="003123B1"/>
    <w:rsid w:val="003123F9"/>
    <w:rsid w:val="00312410"/>
    <w:rsid w:val="00313F1B"/>
    <w:rsid w:val="003151DF"/>
    <w:rsid w:val="00315D4D"/>
    <w:rsid w:val="003161B9"/>
    <w:rsid w:val="003161BC"/>
    <w:rsid w:val="003166AE"/>
    <w:rsid w:val="00316EAB"/>
    <w:rsid w:val="00317565"/>
    <w:rsid w:val="00322700"/>
    <w:rsid w:val="003227E2"/>
    <w:rsid w:val="00323367"/>
    <w:rsid w:val="00323FDF"/>
    <w:rsid w:val="003242EB"/>
    <w:rsid w:val="00324306"/>
    <w:rsid w:val="00325570"/>
    <w:rsid w:val="00325EB3"/>
    <w:rsid w:val="003263B0"/>
    <w:rsid w:val="00327521"/>
    <w:rsid w:val="00327DB6"/>
    <w:rsid w:val="003306EC"/>
    <w:rsid w:val="00331289"/>
    <w:rsid w:val="003313BB"/>
    <w:rsid w:val="00331B6A"/>
    <w:rsid w:val="00332F49"/>
    <w:rsid w:val="003333B3"/>
    <w:rsid w:val="0033355E"/>
    <w:rsid w:val="00333864"/>
    <w:rsid w:val="00334C8A"/>
    <w:rsid w:val="00334F78"/>
    <w:rsid w:val="00335ABA"/>
    <w:rsid w:val="00335DCD"/>
    <w:rsid w:val="00337158"/>
    <w:rsid w:val="00340272"/>
    <w:rsid w:val="00341307"/>
    <w:rsid w:val="00341C7D"/>
    <w:rsid w:val="00342C21"/>
    <w:rsid w:val="00342C24"/>
    <w:rsid w:val="00343C77"/>
    <w:rsid w:val="00344420"/>
    <w:rsid w:val="00346A09"/>
    <w:rsid w:val="00347D13"/>
    <w:rsid w:val="00350B43"/>
    <w:rsid w:val="00350CEF"/>
    <w:rsid w:val="00350E21"/>
    <w:rsid w:val="003526FD"/>
    <w:rsid w:val="0035349B"/>
    <w:rsid w:val="00353F34"/>
    <w:rsid w:val="00354406"/>
    <w:rsid w:val="00354627"/>
    <w:rsid w:val="00354CA9"/>
    <w:rsid w:val="0035570A"/>
    <w:rsid w:val="00355C31"/>
    <w:rsid w:val="00355C54"/>
    <w:rsid w:val="00356AC9"/>
    <w:rsid w:val="003574A2"/>
    <w:rsid w:val="003617A7"/>
    <w:rsid w:val="003629B9"/>
    <w:rsid w:val="003629D5"/>
    <w:rsid w:val="003629EE"/>
    <w:rsid w:val="003635A5"/>
    <w:rsid w:val="00363BE2"/>
    <w:rsid w:val="00364836"/>
    <w:rsid w:val="00364C08"/>
    <w:rsid w:val="00364DC5"/>
    <w:rsid w:val="00364F8B"/>
    <w:rsid w:val="003651DF"/>
    <w:rsid w:val="00366CB2"/>
    <w:rsid w:val="00366D8D"/>
    <w:rsid w:val="00367727"/>
    <w:rsid w:val="003718A6"/>
    <w:rsid w:val="00372971"/>
    <w:rsid w:val="00372F03"/>
    <w:rsid w:val="0037300A"/>
    <w:rsid w:val="003737D4"/>
    <w:rsid w:val="0037436E"/>
    <w:rsid w:val="00374E8E"/>
    <w:rsid w:val="00375F47"/>
    <w:rsid w:val="003771BD"/>
    <w:rsid w:val="003807EE"/>
    <w:rsid w:val="00380980"/>
    <w:rsid w:val="00380D93"/>
    <w:rsid w:val="0038127C"/>
    <w:rsid w:val="003814FB"/>
    <w:rsid w:val="00381BA4"/>
    <w:rsid w:val="00382099"/>
    <w:rsid w:val="003824E7"/>
    <w:rsid w:val="003833CF"/>
    <w:rsid w:val="00384498"/>
    <w:rsid w:val="003847D1"/>
    <w:rsid w:val="003851A2"/>
    <w:rsid w:val="00386C12"/>
    <w:rsid w:val="00386DA7"/>
    <w:rsid w:val="00387487"/>
    <w:rsid w:val="00387505"/>
    <w:rsid w:val="00387B29"/>
    <w:rsid w:val="00387C66"/>
    <w:rsid w:val="003902B5"/>
    <w:rsid w:val="003905CC"/>
    <w:rsid w:val="003905D6"/>
    <w:rsid w:val="0039090E"/>
    <w:rsid w:val="003912B3"/>
    <w:rsid w:val="003915F7"/>
    <w:rsid w:val="00391B1F"/>
    <w:rsid w:val="00392043"/>
    <w:rsid w:val="00393033"/>
    <w:rsid w:val="00393A21"/>
    <w:rsid w:val="003949A7"/>
    <w:rsid w:val="00397797"/>
    <w:rsid w:val="003A0C4F"/>
    <w:rsid w:val="003A1102"/>
    <w:rsid w:val="003A172A"/>
    <w:rsid w:val="003A1953"/>
    <w:rsid w:val="003A1FA1"/>
    <w:rsid w:val="003A26D4"/>
    <w:rsid w:val="003A28EB"/>
    <w:rsid w:val="003A44D4"/>
    <w:rsid w:val="003A5078"/>
    <w:rsid w:val="003A6405"/>
    <w:rsid w:val="003A6EFD"/>
    <w:rsid w:val="003B1899"/>
    <w:rsid w:val="003B19C7"/>
    <w:rsid w:val="003B2293"/>
    <w:rsid w:val="003B2CB4"/>
    <w:rsid w:val="003B3474"/>
    <w:rsid w:val="003B4742"/>
    <w:rsid w:val="003B4913"/>
    <w:rsid w:val="003B4EB7"/>
    <w:rsid w:val="003B513F"/>
    <w:rsid w:val="003B62CC"/>
    <w:rsid w:val="003B7E19"/>
    <w:rsid w:val="003C2FBA"/>
    <w:rsid w:val="003C3B95"/>
    <w:rsid w:val="003D14D1"/>
    <w:rsid w:val="003D2227"/>
    <w:rsid w:val="003D2571"/>
    <w:rsid w:val="003D2741"/>
    <w:rsid w:val="003D2926"/>
    <w:rsid w:val="003D2B49"/>
    <w:rsid w:val="003D2B8C"/>
    <w:rsid w:val="003D3782"/>
    <w:rsid w:val="003D4983"/>
    <w:rsid w:val="003D4DFC"/>
    <w:rsid w:val="003D53D8"/>
    <w:rsid w:val="003D5CB7"/>
    <w:rsid w:val="003D6487"/>
    <w:rsid w:val="003D7C5E"/>
    <w:rsid w:val="003E032B"/>
    <w:rsid w:val="003E1230"/>
    <w:rsid w:val="003E2FBF"/>
    <w:rsid w:val="003E3143"/>
    <w:rsid w:val="003E36F3"/>
    <w:rsid w:val="003E385C"/>
    <w:rsid w:val="003E4FAD"/>
    <w:rsid w:val="003E5F5B"/>
    <w:rsid w:val="003E69D0"/>
    <w:rsid w:val="003E769C"/>
    <w:rsid w:val="003F03EB"/>
    <w:rsid w:val="003F0CD3"/>
    <w:rsid w:val="003F1483"/>
    <w:rsid w:val="003F1D7E"/>
    <w:rsid w:val="003F1F44"/>
    <w:rsid w:val="003F29D5"/>
    <w:rsid w:val="003F4605"/>
    <w:rsid w:val="003F4E76"/>
    <w:rsid w:val="003F4F26"/>
    <w:rsid w:val="003F532B"/>
    <w:rsid w:val="003F5809"/>
    <w:rsid w:val="003F5B56"/>
    <w:rsid w:val="003F6858"/>
    <w:rsid w:val="003F6865"/>
    <w:rsid w:val="003F6B9F"/>
    <w:rsid w:val="003F6D72"/>
    <w:rsid w:val="003F6EB5"/>
    <w:rsid w:val="003F7831"/>
    <w:rsid w:val="004009BF"/>
    <w:rsid w:val="00401BE5"/>
    <w:rsid w:val="00401BF1"/>
    <w:rsid w:val="00401D94"/>
    <w:rsid w:val="004025F2"/>
    <w:rsid w:val="0040284D"/>
    <w:rsid w:val="0040310D"/>
    <w:rsid w:val="004031DC"/>
    <w:rsid w:val="00403C0C"/>
    <w:rsid w:val="004064CB"/>
    <w:rsid w:val="00406E3A"/>
    <w:rsid w:val="00407177"/>
    <w:rsid w:val="00407BA8"/>
    <w:rsid w:val="00407DE2"/>
    <w:rsid w:val="00410C27"/>
    <w:rsid w:val="004112E0"/>
    <w:rsid w:val="00411928"/>
    <w:rsid w:val="00412203"/>
    <w:rsid w:val="00413EE3"/>
    <w:rsid w:val="00414C75"/>
    <w:rsid w:val="004165EF"/>
    <w:rsid w:val="00416819"/>
    <w:rsid w:val="00420450"/>
    <w:rsid w:val="00421498"/>
    <w:rsid w:val="0042250E"/>
    <w:rsid w:val="00423934"/>
    <w:rsid w:val="00424B12"/>
    <w:rsid w:val="0042544F"/>
    <w:rsid w:val="004256D2"/>
    <w:rsid w:val="00425FED"/>
    <w:rsid w:val="00426B3F"/>
    <w:rsid w:val="00426C85"/>
    <w:rsid w:val="004272C4"/>
    <w:rsid w:val="00430CE2"/>
    <w:rsid w:val="00431696"/>
    <w:rsid w:val="00434005"/>
    <w:rsid w:val="0043435B"/>
    <w:rsid w:val="00434ADA"/>
    <w:rsid w:val="00434BA9"/>
    <w:rsid w:val="004351F7"/>
    <w:rsid w:val="004353A8"/>
    <w:rsid w:val="00437085"/>
    <w:rsid w:val="00437BD8"/>
    <w:rsid w:val="00437DEA"/>
    <w:rsid w:val="004403BD"/>
    <w:rsid w:val="0044066B"/>
    <w:rsid w:val="0044139B"/>
    <w:rsid w:val="00441649"/>
    <w:rsid w:val="00444672"/>
    <w:rsid w:val="004465E3"/>
    <w:rsid w:val="0044663C"/>
    <w:rsid w:val="0045052E"/>
    <w:rsid w:val="00451177"/>
    <w:rsid w:val="00451723"/>
    <w:rsid w:val="00451E6B"/>
    <w:rsid w:val="00454450"/>
    <w:rsid w:val="0045467B"/>
    <w:rsid w:val="00454DBD"/>
    <w:rsid w:val="00456255"/>
    <w:rsid w:val="00457602"/>
    <w:rsid w:val="004600B8"/>
    <w:rsid w:val="00460AF3"/>
    <w:rsid w:val="0046132F"/>
    <w:rsid w:val="00461765"/>
    <w:rsid w:val="0046196C"/>
    <w:rsid w:val="00463B03"/>
    <w:rsid w:val="00463B3C"/>
    <w:rsid w:val="00463B84"/>
    <w:rsid w:val="0046410C"/>
    <w:rsid w:val="004654CE"/>
    <w:rsid w:val="00465660"/>
    <w:rsid w:val="00465CB5"/>
    <w:rsid w:val="00466370"/>
    <w:rsid w:val="00467194"/>
    <w:rsid w:val="00471270"/>
    <w:rsid w:val="00471FD5"/>
    <w:rsid w:val="004722FB"/>
    <w:rsid w:val="0047291A"/>
    <w:rsid w:val="00473252"/>
    <w:rsid w:val="00473866"/>
    <w:rsid w:val="00474B34"/>
    <w:rsid w:val="00474E38"/>
    <w:rsid w:val="0047579B"/>
    <w:rsid w:val="004761A2"/>
    <w:rsid w:val="004765CA"/>
    <w:rsid w:val="0047758A"/>
    <w:rsid w:val="004804E0"/>
    <w:rsid w:val="00480E8F"/>
    <w:rsid w:val="004810EE"/>
    <w:rsid w:val="00481235"/>
    <w:rsid w:val="00481EDC"/>
    <w:rsid w:val="00482556"/>
    <w:rsid w:val="004828E7"/>
    <w:rsid w:val="00482A51"/>
    <w:rsid w:val="0048353D"/>
    <w:rsid w:val="00484DDE"/>
    <w:rsid w:val="004857BD"/>
    <w:rsid w:val="00485840"/>
    <w:rsid w:val="00486FFF"/>
    <w:rsid w:val="004918AA"/>
    <w:rsid w:val="0049219A"/>
    <w:rsid w:val="004921EC"/>
    <w:rsid w:val="00493341"/>
    <w:rsid w:val="00495107"/>
    <w:rsid w:val="00496BB6"/>
    <w:rsid w:val="004970FB"/>
    <w:rsid w:val="00497608"/>
    <w:rsid w:val="00497B95"/>
    <w:rsid w:val="004A1076"/>
    <w:rsid w:val="004A241A"/>
    <w:rsid w:val="004A28AF"/>
    <w:rsid w:val="004A304B"/>
    <w:rsid w:val="004A3273"/>
    <w:rsid w:val="004A4D68"/>
    <w:rsid w:val="004A6BEA"/>
    <w:rsid w:val="004A6D12"/>
    <w:rsid w:val="004B0573"/>
    <w:rsid w:val="004B0915"/>
    <w:rsid w:val="004B10F8"/>
    <w:rsid w:val="004B2947"/>
    <w:rsid w:val="004B56A1"/>
    <w:rsid w:val="004B69C7"/>
    <w:rsid w:val="004B6D19"/>
    <w:rsid w:val="004B702F"/>
    <w:rsid w:val="004B7415"/>
    <w:rsid w:val="004C0D33"/>
    <w:rsid w:val="004C0F04"/>
    <w:rsid w:val="004C133E"/>
    <w:rsid w:val="004C15D9"/>
    <w:rsid w:val="004C3BC4"/>
    <w:rsid w:val="004C3BE5"/>
    <w:rsid w:val="004C50CA"/>
    <w:rsid w:val="004C58CE"/>
    <w:rsid w:val="004C5F04"/>
    <w:rsid w:val="004C6513"/>
    <w:rsid w:val="004C6923"/>
    <w:rsid w:val="004C6DB2"/>
    <w:rsid w:val="004C6EFA"/>
    <w:rsid w:val="004C7DCD"/>
    <w:rsid w:val="004D04EB"/>
    <w:rsid w:val="004D1149"/>
    <w:rsid w:val="004D15E8"/>
    <w:rsid w:val="004D1751"/>
    <w:rsid w:val="004D1AC1"/>
    <w:rsid w:val="004D2560"/>
    <w:rsid w:val="004D3B07"/>
    <w:rsid w:val="004D57D7"/>
    <w:rsid w:val="004D6370"/>
    <w:rsid w:val="004D682A"/>
    <w:rsid w:val="004D7177"/>
    <w:rsid w:val="004D727C"/>
    <w:rsid w:val="004D773F"/>
    <w:rsid w:val="004D7748"/>
    <w:rsid w:val="004D79EF"/>
    <w:rsid w:val="004D7D6E"/>
    <w:rsid w:val="004E0832"/>
    <w:rsid w:val="004E209F"/>
    <w:rsid w:val="004E2CD9"/>
    <w:rsid w:val="004E3D61"/>
    <w:rsid w:val="004E4935"/>
    <w:rsid w:val="004E52A5"/>
    <w:rsid w:val="004E5A0B"/>
    <w:rsid w:val="004E6461"/>
    <w:rsid w:val="004E67E5"/>
    <w:rsid w:val="004E6B0B"/>
    <w:rsid w:val="004E6D6A"/>
    <w:rsid w:val="004E74CE"/>
    <w:rsid w:val="004F0340"/>
    <w:rsid w:val="004F103C"/>
    <w:rsid w:val="004F167F"/>
    <w:rsid w:val="004F206B"/>
    <w:rsid w:val="004F2AB2"/>
    <w:rsid w:val="004F30D3"/>
    <w:rsid w:val="004F3123"/>
    <w:rsid w:val="004F41A1"/>
    <w:rsid w:val="004F455D"/>
    <w:rsid w:val="004F481E"/>
    <w:rsid w:val="00500112"/>
    <w:rsid w:val="00500659"/>
    <w:rsid w:val="005009E4"/>
    <w:rsid w:val="00500D1B"/>
    <w:rsid w:val="00501212"/>
    <w:rsid w:val="00501660"/>
    <w:rsid w:val="005049A9"/>
    <w:rsid w:val="0050675E"/>
    <w:rsid w:val="005068B7"/>
    <w:rsid w:val="00511E1F"/>
    <w:rsid w:val="00511F29"/>
    <w:rsid w:val="00512049"/>
    <w:rsid w:val="00512C16"/>
    <w:rsid w:val="00512C8E"/>
    <w:rsid w:val="00512CBC"/>
    <w:rsid w:val="00512F35"/>
    <w:rsid w:val="005138F2"/>
    <w:rsid w:val="005149E1"/>
    <w:rsid w:val="00514AA8"/>
    <w:rsid w:val="00516754"/>
    <w:rsid w:val="0051711B"/>
    <w:rsid w:val="005171A4"/>
    <w:rsid w:val="00517D5D"/>
    <w:rsid w:val="005210BB"/>
    <w:rsid w:val="005216B7"/>
    <w:rsid w:val="00522B16"/>
    <w:rsid w:val="005232E0"/>
    <w:rsid w:val="00523C36"/>
    <w:rsid w:val="00525170"/>
    <w:rsid w:val="0052723C"/>
    <w:rsid w:val="00527944"/>
    <w:rsid w:val="00531F50"/>
    <w:rsid w:val="00532A79"/>
    <w:rsid w:val="00532FC9"/>
    <w:rsid w:val="005330A5"/>
    <w:rsid w:val="00533EC2"/>
    <w:rsid w:val="005347DA"/>
    <w:rsid w:val="00534E65"/>
    <w:rsid w:val="0053560E"/>
    <w:rsid w:val="00535B22"/>
    <w:rsid w:val="00537497"/>
    <w:rsid w:val="005376FD"/>
    <w:rsid w:val="00541EB9"/>
    <w:rsid w:val="005425E0"/>
    <w:rsid w:val="00542E82"/>
    <w:rsid w:val="00543559"/>
    <w:rsid w:val="00543C8E"/>
    <w:rsid w:val="00544F31"/>
    <w:rsid w:val="0054534B"/>
    <w:rsid w:val="005462D0"/>
    <w:rsid w:val="00546401"/>
    <w:rsid w:val="00546839"/>
    <w:rsid w:val="00546C50"/>
    <w:rsid w:val="0054715F"/>
    <w:rsid w:val="005506CB"/>
    <w:rsid w:val="00552554"/>
    <w:rsid w:val="00554C80"/>
    <w:rsid w:val="00555BE4"/>
    <w:rsid w:val="00555C6B"/>
    <w:rsid w:val="00560102"/>
    <w:rsid w:val="00562147"/>
    <w:rsid w:val="005625F7"/>
    <w:rsid w:val="00562F1C"/>
    <w:rsid w:val="00562FFC"/>
    <w:rsid w:val="00563289"/>
    <w:rsid w:val="0056353E"/>
    <w:rsid w:val="00563E6C"/>
    <w:rsid w:val="00567215"/>
    <w:rsid w:val="00567F94"/>
    <w:rsid w:val="00570A1F"/>
    <w:rsid w:val="00570D24"/>
    <w:rsid w:val="00571666"/>
    <w:rsid w:val="00571B4B"/>
    <w:rsid w:val="00573E41"/>
    <w:rsid w:val="0057492E"/>
    <w:rsid w:val="00576310"/>
    <w:rsid w:val="0057686C"/>
    <w:rsid w:val="0057722B"/>
    <w:rsid w:val="00577DA3"/>
    <w:rsid w:val="00581A90"/>
    <w:rsid w:val="005822F8"/>
    <w:rsid w:val="005827B2"/>
    <w:rsid w:val="00587B2B"/>
    <w:rsid w:val="0059164B"/>
    <w:rsid w:val="00592549"/>
    <w:rsid w:val="00593288"/>
    <w:rsid w:val="005940B0"/>
    <w:rsid w:val="005947C4"/>
    <w:rsid w:val="00595367"/>
    <w:rsid w:val="00595FC1"/>
    <w:rsid w:val="005A0658"/>
    <w:rsid w:val="005A0797"/>
    <w:rsid w:val="005A0AE7"/>
    <w:rsid w:val="005A1C1E"/>
    <w:rsid w:val="005A28E0"/>
    <w:rsid w:val="005A339B"/>
    <w:rsid w:val="005A43E8"/>
    <w:rsid w:val="005A4BBC"/>
    <w:rsid w:val="005A5B0B"/>
    <w:rsid w:val="005A6B16"/>
    <w:rsid w:val="005B09E2"/>
    <w:rsid w:val="005B28EF"/>
    <w:rsid w:val="005B32A5"/>
    <w:rsid w:val="005B3E28"/>
    <w:rsid w:val="005B4BEF"/>
    <w:rsid w:val="005B6E2D"/>
    <w:rsid w:val="005B7A5D"/>
    <w:rsid w:val="005C00BF"/>
    <w:rsid w:val="005C075B"/>
    <w:rsid w:val="005C1055"/>
    <w:rsid w:val="005C1504"/>
    <w:rsid w:val="005C1ABB"/>
    <w:rsid w:val="005C3A49"/>
    <w:rsid w:val="005C60C7"/>
    <w:rsid w:val="005C762B"/>
    <w:rsid w:val="005C77E5"/>
    <w:rsid w:val="005D1C16"/>
    <w:rsid w:val="005D26CB"/>
    <w:rsid w:val="005D27FC"/>
    <w:rsid w:val="005D2DBB"/>
    <w:rsid w:val="005D345A"/>
    <w:rsid w:val="005D3707"/>
    <w:rsid w:val="005D3AA9"/>
    <w:rsid w:val="005D3E22"/>
    <w:rsid w:val="005D50B0"/>
    <w:rsid w:val="005D514B"/>
    <w:rsid w:val="005D527F"/>
    <w:rsid w:val="005D6DCB"/>
    <w:rsid w:val="005D7A83"/>
    <w:rsid w:val="005E0000"/>
    <w:rsid w:val="005E0969"/>
    <w:rsid w:val="005E0E99"/>
    <w:rsid w:val="005E1141"/>
    <w:rsid w:val="005E1DE9"/>
    <w:rsid w:val="005E3C6A"/>
    <w:rsid w:val="005E462A"/>
    <w:rsid w:val="005E5050"/>
    <w:rsid w:val="005E525B"/>
    <w:rsid w:val="005E6B20"/>
    <w:rsid w:val="005F0200"/>
    <w:rsid w:val="005F041A"/>
    <w:rsid w:val="005F18CA"/>
    <w:rsid w:val="005F4D60"/>
    <w:rsid w:val="005F57D3"/>
    <w:rsid w:val="005F5A16"/>
    <w:rsid w:val="005F6495"/>
    <w:rsid w:val="005F6615"/>
    <w:rsid w:val="005F6AD8"/>
    <w:rsid w:val="005F6D91"/>
    <w:rsid w:val="005F7B63"/>
    <w:rsid w:val="005F7C61"/>
    <w:rsid w:val="0060152D"/>
    <w:rsid w:val="00601639"/>
    <w:rsid w:val="00602007"/>
    <w:rsid w:val="006027B3"/>
    <w:rsid w:val="00602BF4"/>
    <w:rsid w:val="0060313A"/>
    <w:rsid w:val="00603781"/>
    <w:rsid w:val="00604B2C"/>
    <w:rsid w:val="00605164"/>
    <w:rsid w:val="00605797"/>
    <w:rsid w:val="00605AED"/>
    <w:rsid w:val="00607874"/>
    <w:rsid w:val="006109C4"/>
    <w:rsid w:val="00612066"/>
    <w:rsid w:val="00613D75"/>
    <w:rsid w:val="00614CF9"/>
    <w:rsid w:val="00616BA2"/>
    <w:rsid w:val="00617B9A"/>
    <w:rsid w:val="00621531"/>
    <w:rsid w:val="00623969"/>
    <w:rsid w:val="0062410B"/>
    <w:rsid w:val="0062477F"/>
    <w:rsid w:val="0062478B"/>
    <w:rsid w:val="00627A0E"/>
    <w:rsid w:val="00630896"/>
    <w:rsid w:val="006313E0"/>
    <w:rsid w:val="0063321D"/>
    <w:rsid w:val="00634AFD"/>
    <w:rsid w:val="00635F9E"/>
    <w:rsid w:val="00635FDA"/>
    <w:rsid w:val="00636B2B"/>
    <w:rsid w:val="00637A2F"/>
    <w:rsid w:val="0064091D"/>
    <w:rsid w:val="00640BE6"/>
    <w:rsid w:val="00640FE3"/>
    <w:rsid w:val="00641ECA"/>
    <w:rsid w:val="00642251"/>
    <w:rsid w:val="006428C5"/>
    <w:rsid w:val="00642EBE"/>
    <w:rsid w:val="006430A8"/>
    <w:rsid w:val="00643293"/>
    <w:rsid w:val="006442E1"/>
    <w:rsid w:val="00644C9E"/>
    <w:rsid w:val="00647368"/>
    <w:rsid w:val="006513AF"/>
    <w:rsid w:val="00654C35"/>
    <w:rsid w:val="00655CD1"/>
    <w:rsid w:val="00657218"/>
    <w:rsid w:val="0065766B"/>
    <w:rsid w:val="00661401"/>
    <w:rsid w:val="0066217B"/>
    <w:rsid w:val="0066298A"/>
    <w:rsid w:val="00662B60"/>
    <w:rsid w:val="0066314A"/>
    <w:rsid w:val="0066354F"/>
    <w:rsid w:val="00663986"/>
    <w:rsid w:val="00664934"/>
    <w:rsid w:val="00665452"/>
    <w:rsid w:val="006659DC"/>
    <w:rsid w:val="00666911"/>
    <w:rsid w:val="00667B42"/>
    <w:rsid w:val="00670CBB"/>
    <w:rsid w:val="00671466"/>
    <w:rsid w:val="006716AF"/>
    <w:rsid w:val="006719C5"/>
    <w:rsid w:val="00671A18"/>
    <w:rsid w:val="00671D4E"/>
    <w:rsid w:val="006724D9"/>
    <w:rsid w:val="00673B53"/>
    <w:rsid w:val="006746AF"/>
    <w:rsid w:val="00674B7B"/>
    <w:rsid w:val="00675838"/>
    <w:rsid w:val="006758FD"/>
    <w:rsid w:val="00675B10"/>
    <w:rsid w:val="00677407"/>
    <w:rsid w:val="0067788B"/>
    <w:rsid w:val="00677AD1"/>
    <w:rsid w:val="00680756"/>
    <w:rsid w:val="0068196E"/>
    <w:rsid w:val="00681992"/>
    <w:rsid w:val="00681D5A"/>
    <w:rsid w:val="0068255F"/>
    <w:rsid w:val="00682C8F"/>
    <w:rsid w:val="00683621"/>
    <w:rsid w:val="00684632"/>
    <w:rsid w:val="00685D61"/>
    <w:rsid w:val="00686299"/>
    <w:rsid w:val="00686549"/>
    <w:rsid w:val="0068684D"/>
    <w:rsid w:val="00687170"/>
    <w:rsid w:val="0068731D"/>
    <w:rsid w:val="006911E4"/>
    <w:rsid w:val="00691DFF"/>
    <w:rsid w:val="006920B3"/>
    <w:rsid w:val="006921C3"/>
    <w:rsid w:val="00692225"/>
    <w:rsid w:val="00692614"/>
    <w:rsid w:val="00692CF3"/>
    <w:rsid w:val="00692D96"/>
    <w:rsid w:val="0069545E"/>
    <w:rsid w:val="006A13F4"/>
    <w:rsid w:val="006A14E5"/>
    <w:rsid w:val="006A19B5"/>
    <w:rsid w:val="006A360E"/>
    <w:rsid w:val="006A3AC1"/>
    <w:rsid w:val="006A4B33"/>
    <w:rsid w:val="006A4C02"/>
    <w:rsid w:val="006A4F5A"/>
    <w:rsid w:val="006A669D"/>
    <w:rsid w:val="006A6FAF"/>
    <w:rsid w:val="006B01F9"/>
    <w:rsid w:val="006B0F61"/>
    <w:rsid w:val="006B1A11"/>
    <w:rsid w:val="006B2586"/>
    <w:rsid w:val="006B25FE"/>
    <w:rsid w:val="006B2625"/>
    <w:rsid w:val="006B2F7F"/>
    <w:rsid w:val="006B35D4"/>
    <w:rsid w:val="006B3AA8"/>
    <w:rsid w:val="006B3E2E"/>
    <w:rsid w:val="006B3F6C"/>
    <w:rsid w:val="006B4609"/>
    <w:rsid w:val="006B5F8B"/>
    <w:rsid w:val="006B69D5"/>
    <w:rsid w:val="006C137B"/>
    <w:rsid w:val="006C3D06"/>
    <w:rsid w:val="006C599A"/>
    <w:rsid w:val="006C5E15"/>
    <w:rsid w:val="006C6B27"/>
    <w:rsid w:val="006C6C89"/>
    <w:rsid w:val="006C7B69"/>
    <w:rsid w:val="006D031B"/>
    <w:rsid w:val="006D0595"/>
    <w:rsid w:val="006D0A69"/>
    <w:rsid w:val="006D1724"/>
    <w:rsid w:val="006D22D2"/>
    <w:rsid w:val="006D266E"/>
    <w:rsid w:val="006D37C3"/>
    <w:rsid w:val="006D3D56"/>
    <w:rsid w:val="006D4BBF"/>
    <w:rsid w:val="006D5E53"/>
    <w:rsid w:val="006D7E24"/>
    <w:rsid w:val="006E0785"/>
    <w:rsid w:val="006E34EA"/>
    <w:rsid w:val="006E4070"/>
    <w:rsid w:val="006E40B4"/>
    <w:rsid w:val="006E5158"/>
    <w:rsid w:val="006E669B"/>
    <w:rsid w:val="006E70B7"/>
    <w:rsid w:val="006F0049"/>
    <w:rsid w:val="006F0903"/>
    <w:rsid w:val="006F1FD2"/>
    <w:rsid w:val="006F31E8"/>
    <w:rsid w:val="006F4788"/>
    <w:rsid w:val="006F4DBF"/>
    <w:rsid w:val="006F5E96"/>
    <w:rsid w:val="006F6217"/>
    <w:rsid w:val="006F6734"/>
    <w:rsid w:val="006F6F45"/>
    <w:rsid w:val="006F7551"/>
    <w:rsid w:val="006F7C27"/>
    <w:rsid w:val="006F7CD9"/>
    <w:rsid w:val="0070004E"/>
    <w:rsid w:val="00700CE2"/>
    <w:rsid w:val="00700F65"/>
    <w:rsid w:val="00701013"/>
    <w:rsid w:val="007018C2"/>
    <w:rsid w:val="00703220"/>
    <w:rsid w:val="007034E5"/>
    <w:rsid w:val="007036BC"/>
    <w:rsid w:val="00703AF5"/>
    <w:rsid w:val="00703DB7"/>
    <w:rsid w:val="007040B3"/>
    <w:rsid w:val="00704AF5"/>
    <w:rsid w:val="007067B7"/>
    <w:rsid w:val="007069D5"/>
    <w:rsid w:val="007069D9"/>
    <w:rsid w:val="00707ADB"/>
    <w:rsid w:val="00707CE8"/>
    <w:rsid w:val="00710827"/>
    <w:rsid w:val="00710A47"/>
    <w:rsid w:val="0071150E"/>
    <w:rsid w:val="0071389D"/>
    <w:rsid w:val="00713D4B"/>
    <w:rsid w:val="00713FE0"/>
    <w:rsid w:val="00714BE2"/>
    <w:rsid w:val="00714EEC"/>
    <w:rsid w:val="007155CD"/>
    <w:rsid w:val="00716512"/>
    <w:rsid w:val="0072062E"/>
    <w:rsid w:val="00721414"/>
    <w:rsid w:val="00721833"/>
    <w:rsid w:val="00722018"/>
    <w:rsid w:val="0072233C"/>
    <w:rsid w:val="00724926"/>
    <w:rsid w:val="00724AE5"/>
    <w:rsid w:val="00724B38"/>
    <w:rsid w:val="007256EC"/>
    <w:rsid w:val="00725804"/>
    <w:rsid w:val="00725A7A"/>
    <w:rsid w:val="00726ED4"/>
    <w:rsid w:val="0073062D"/>
    <w:rsid w:val="00731EA4"/>
    <w:rsid w:val="007320A2"/>
    <w:rsid w:val="0073298A"/>
    <w:rsid w:val="007330C3"/>
    <w:rsid w:val="00734511"/>
    <w:rsid w:val="0073484C"/>
    <w:rsid w:val="00735520"/>
    <w:rsid w:val="00736D9A"/>
    <w:rsid w:val="00737D92"/>
    <w:rsid w:val="00741100"/>
    <w:rsid w:val="007435A7"/>
    <w:rsid w:val="00743F7F"/>
    <w:rsid w:val="00744599"/>
    <w:rsid w:val="007448A5"/>
    <w:rsid w:val="00746382"/>
    <w:rsid w:val="007476EA"/>
    <w:rsid w:val="00750285"/>
    <w:rsid w:val="00750AF6"/>
    <w:rsid w:val="0075248E"/>
    <w:rsid w:val="007546F6"/>
    <w:rsid w:val="00754767"/>
    <w:rsid w:val="00754A0B"/>
    <w:rsid w:val="00755478"/>
    <w:rsid w:val="00757201"/>
    <w:rsid w:val="00757724"/>
    <w:rsid w:val="00757A6B"/>
    <w:rsid w:val="00760351"/>
    <w:rsid w:val="007605CF"/>
    <w:rsid w:val="00760E4C"/>
    <w:rsid w:val="0076100E"/>
    <w:rsid w:val="007614F9"/>
    <w:rsid w:val="00761A5B"/>
    <w:rsid w:val="00761F23"/>
    <w:rsid w:val="007629A5"/>
    <w:rsid w:val="0076350B"/>
    <w:rsid w:val="00763C8F"/>
    <w:rsid w:val="007644D6"/>
    <w:rsid w:val="00764FC8"/>
    <w:rsid w:val="00766266"/>
    <w:rsid w:val="00767839"/>
    <w:rsid w:val="007716F6"/>
    <w:rsid w:val="00772A9C"/>
    <w:rsid w:val="00773715"/>
    <w:rsid w:val="00773A5C"/>
    <w:rsid w:val="00775185"/>
    <w:rsid w:val="007762F8"/>
    <w:rsid w:val="00776E91"/>
    <w:rsid w:val="0078010F"/>
    <w:rsid w:val="00780ACF"/>
    <w:rsid w:val="00780E19"/>
    <w:rsid w:val="007813BB"/>
    <w:rsid w:val="00782BDF"/>
    <w:rsid w:val="00783331"/>
    <w:rsid w:val="007837C3"/>
    <w:rsid w:val="00785F20"/>
    <w:rsid w:val="00787C54"/>
    <w:rsid w:val="00791CA7"/>
    <w:rsid w:val="00791CC3"/>
    <w:rsid w:val="00791DCF"/>
    <w:rsid w:val="0079217E"/>
    <w:rsid w:val="007935EE"/>
    <w:rsid w:val="00795568"/>
    <w:rsid w:val="007958C2"/>
    <w:rsid w:val="007959B8"/>
    <w:rsid w:val="00795DBA"/>
    <w:rsid w:val="00796028"/>
    <w:rsid w:val="00796DCC"/>
    <w:rsid w:val="007975E2"/>
    <w:rsid w:val="007A05A7"/>
    <w:rsid w:val="007A06CA"/>
    <w:rsid w:val="007A1051"/>
    <w:rsid w:val="007A1571"/>
    <w:rsid w:val="007A1966"/>
    <w:rsid w:val="007A370C"/>
    <w:rsid w:val="007A65B2"/>
    <w:rsid w:val="007A6D66"/>
    <w:rsid w:val="007A7585"/>
    <w:rsid w:val="007A7A8B"/>
    <w:rsid w:val="007B004B"/>
    <w:rsid w:val="007B07DB"/>
    <w:rsid w:val="007B124F"/>
    <w:rsid w:val="007B191E"/>
    <w:rsid w:val="007B2136"/>
    <w:rsid w:val="007B2256"/>
    <w:rsid w:val="007B2D36"/>
    <w:rsid w:val="007B3720"/>
    <w:rsid w:val="007B421B"/>
    <w:rsid w:val="007B518C"/>
    <w:rsid w:val="007B6039"/>
    <w:rsid w:val="007B6677"/>
    <w:rsid w:val="007B676D"/>
    <w:rsid w:val="007C2A2E"/>
    <w:rsid w:val="007C32ED"/>
    <w:rsid w:val="007C49E1"/>
    <w:rsid w:val="007C4FB4"/>
    <w:rsid w:val="007C730E"/>
    <w:rsid w:val="007C76E8"/>
    <w:rsid w:val="007C782D"/>
    <w:rsid w:val="007C784D"/>
    <w:rsid w:val="007C7864"/>
    <w:rsid w:val="007C7CF8"/>
    <w:rsid w:val="007D07D3"/>
    <w:rsid w:val="007D0A77"/>
    <w:rsid w:val="007D2188"/>
    <w:rsid w:val="007D346E"/>
    <w:rsid w:val="007D45A2"/>
    <w:rsid w:val="007D4B64"/>
    <w:rsid w:val="007D5827"/>
    <w:rsid w:val="007D58FE"/>
    <w:rsid w:val="007D5BF5"/>
    <w:rsid w:val="007D6890"/>
    <w:rsid w:val="007D6BB0"/>
    <w:rsid w:val="007D6D9F"/>
    <w:rsid w:val="007D7195"/>
    <w:rsid w:val="007D7882"/>
    <w:rsid w:val="007E0349"/>
    <w:rsid w:val="007E0517"/>
    <w:rsid w:val="007E08A4"/>
    <w:rsid w:val="007E16A9"/>
    <w:rsid w:val="007F01D7"/>
    <w:rsid w:val="007F0C0E"/>
    <w:rsid w:val="007F188F"/>
    <w:rsid w:val="007F2C77"/>
    <w:rsid w:val="007F362C"/>
    <w:rsid w:val="007F52F9"/>
    <w:rsid w:val="007F559E"/>
    <w:rsid w:val="007F57B4"/>
    <w:rsid w:val="007F7234"/>
    <w:rsid w:val="007F79B8"/>
    <w:rsid w:val="007F7C85"/>
    <w:rsid w:val="00800842"/>
    <w:rsid w:val="00800DE3"/>
    <w:rsid w:val="00802171"/>
    <w:rsid w:val="00802511"/>
    <w:rsid w:val="00803C43"/>
    <w:rsid w:val="00803C97"/>
    <w:rsid w:val="00803DC1"/>
    <w:rsid w:val="008049DA"/>
    <w:rsid w:val="00805361"/>
    <w:rsid w:val="008064AA"/>
    <w:rsid w:val="0080701E"/>
    <w:rsid w:val="00807807"/>
    <w:rsid w:val="008078E6"/>
    <w:rsid w:val="00807D64"/>
    <w:rsid w:val="008102A5"/>
    <w:rsid w:val="00812C52"/>
    <w:rsid w:val="008135F1"/>
    <w:rsid w:val="00813832"/>
    <w:rsid w:val="00813CC1"/>
    <w:rsid w:val="00814B81"/>
    <w:rsid w:val="008163AF"/>
    <w:rsid w:val="00816A3F"/>
    <w:rsid w:val="0081793F"/>
    <w:rsid w:val="00821FEA"/>
    <w:rsid w:val="008228C0"/>
    <w:rsid w:val="00823E25"/>
    <w:rsid w:val="00824929"/>
    <w:rsid w:val="00825AF5"/>
    <w:rsid w:val="00825BB0"/>
    <w:rsid w:val="00825D20"/>
    <w:rsid w:val="00826D2E"/>
    <w:rsid w:val="00826DAD"/>
    <w:rsid w:val="008277D8"/>
    <w:rsid w:val="0083099A"/>
    <w:rsid w:val="00830B80"/>
    <w:rsid w:val="008318AC"/>
    <w:rsid w:val="008322C9"/>
    <w:rsid w:val="0083340E"/>
    <w:rsid w:val="008341FD"/>
    <w:rsid w:val="00834E64"/>
    <w:rsid w:val="00835D62"/>
    <w:rsid w:val="008362B4"/>
    <w:rsid w:val="00837AC3"/>
    <w:rsid w:val="00840E40"/>
    <w:rsid w:val="00841AD2"/>
    <w:rsid w:val="00842416"/>
    <w:rsid w:val="00842B37"/>
    <w:rsid w:val="00843696"/>
    <w:rsid w:val="008440E7"/>
    <w:rsid w:val="00844451"/>
    <w:rsid w:val="00845781"/>
    <w:rsid w:val="00846124"/>
    <w:rsid w:val="00846522"/>
    <w:rsid w:val="008468AF"/>
    <w:rsid w:val="00852168"/>
    <w:rsid w:val="00852402"/>
    <w:rsid w:val="00854CC0"/>
    <w:rsid w:val="00855BC8"/>
    <w:rsid w:val="0085767F"/>
    <w:rsid w:val="00857DCE"/>
    <w:rsid w:val="00857DE2"/>
    <w:rsid w:val="00860F03"/>
    <w:rsid w:val="008611D7"/>
    <w:rsid w:val="00861738"/>
    <w:rsid w:val="008621A7"/>
    <w:rsid w:val="008629BF"/>
    <w:rsid w:val="00863C88"/>
    <w:rsid w:val="0086527E"/>
    <w:rsid w:val="008658FD"/>
    <w:rsid w:val="00866B85"/>
    <w:rsid w:val="00866D17"/>
    <w:rsid w:val="00867926"/>
    <w:rsid w:val="00870D1A"/>
    <w:rsid w:val="0087121E"/>
    <w:rsid w:val="008715EF"/>
    <w:rsid w:val="00871C2C"/>
    <w:rsid w:val="00871E9F"/>
    <w:rsid w:val="00873712"/>
    <w:rsid w:val="00873F8C"/>
    <w:rsid w:val="008742A3"/>
    <w:rsid w:val="0087485B"/>
    <w:rsid w:val="008757CD"/>
    <w:rsid w:val="00876AB9"/>
    <w:rsid w:val="00877840"/>
    <w:rsid w:val="008804F8"/>
    <w:rsid w:val="008806B9"/>
    <w:rsid w:val="00881AFC"/>
    <w:rsid w:val="00881EEB"/>
    <w:rsid w:val="00882AF4"/>
    <w:rsid w:val="008834F6"/>
    <w:rsid w:val="008847F4"/>
    <w:rsid w:val="008851D8"/>
    <w:rsid w:val="00885C96"/>
    <w:rsid w:val="00885F0C"/>
    <w:rsid w:val="008860CD"/>
    <w:rsid w:val="00887E04"/>
    <w:rsid w:val="00890020"/>
    <w:rsid w:val="008907E9"/>
    <w:rsid w:val="00890924"/>
    <w:rsid w:val="00890B4D"/>
    <w:rsid w:val="00891380"/>
    <w:rsid w:val="00891B40"/>
    <w:rsid w:val="00893C11"/>
    <w:rsid w:val="00894981"/>
    <w:rsid w:val="00894D8D"/>
    <w:rsid w:val="008956A1"/>
    <w:rsid w:val="00897150"/>
    <w:rsid w:val="00897C6D"/>
    <w:rsid w:val="008A0239"/>
    <w:rsid w:val="008A065F"/>
    <w:rsid w:val="008A0666"/>
    <w:rsid w:val="008A1FF7"/>
    <w:rsid w:val="008A2EE7"/>
    <w:rsid w:val="008A3120"/>
    <w:rsid w:val="008A4297"/>
    <w:rsid w:val="008A49AD"/>
    <w:rsid w:val="008B0FAE"/>
    <w:rsid w:val="008B1052"/>
    <w:rsid w:val="008B2E24"/>
    <w:rsid w:val="008B3CE9"/>
    <w:rsid w:val="008B5EAB"/>
    <w:rsid w:val="008B7D72"/>
    <w:rsid w:val="008C0616"/>
    <w:rsid w:val="008C34F7"/>
    <w:rsid w:val="008C4306"/>
    <w:rsid w:val="008C4A59"/>
    <w:rsid w:val="008C5152"/>
    <w:rsid w:val="008C631F"/>
    <w:rsid w:val="008C68C0"/>
    <w:rsid w:val="008D1709"/>
    <w:rsid w:val="008D1710"/>
    <w:rsid w:val="008D1916"/>
    <w:rsid w:val="008D2C79"/>
    <w:rsid w:val="008D3500"/>
    <w:rsid w:val="008D3F39"/>
    <w:rsid w:val="008D4460"/>
    <w:rsid w:val="008D4473"/>
    <w:rsid w:val="008D5D19"/>
    <w:rsid w:val="008E009F"/>
    <w:rsid w:val="008E127F"/>
    <w:rsid w:val="008E144F"/>
    <w:rsid w:val="008E2471"/>
    <w:rsid w:val="008E338E"/>
    <w:rsid w:val="008E357C"/>
    <w:rsid w:val="008E3797"/>
    <w:rsid w:val="008E4117"/>
    <w:rsid w:val="008E49B0"/>
    <w:rsid w:val="008E5778"/>
    <w:rsid w:val="008E5830"/>
    <w:rsid w:val="008E5E4C"/>
    <w:rsid w:val="008E6A1F"/>
    <w:rsid w:val="008E6D26"/>
    <w:rsid w:val="008E6D68"/>
    <w:rsid w:val="008E7119"/>
    <w:rsid w:val="008E7302"/>
    <w:rsid w:val="008F0863"/>
    <w:rsid w:val="008F1E06"/>
    <w:rsid w:val="008F2329"/>
    <w:rsid w:val="008F25CF"/>
    <w:rsid w:val="008F2B18"/>
    <w:rsid w:val="008F31DE"/>
    <w:rsid w:val="008F3636"/>
    <w:rsid w:val="008F3CEE"/>
    <w:rsid w:val="008F486E"/>
    <w:rsid w:val="008F4DC2"/>
    <w:rsid w:val="008F5577"/>
    <w:rsid w:val="008F5649"/>
    <w:rsid w:val="008F63F6"/>
    <w:rsid w:val="008F6527"/>
    <w:rsid w:val="008F725E"/>
    <w:rsid w:val="008F75EB"/>
    <w:rsid w:val="009016B9"/>
    <w:rsid w:val="009024AC"/>
    <w:rsid w:val="00903083"/>
    <w:rsid w:val="00903A3B"/>
    <w:rsid w:val="00903BBB"/>
    <w:rsid w:val="00903E4A"/>
    <w:rsid w:val="00903EAF"/>
    <w:rsid w:val="00904F59"/>
    <w:rsid w:val="00905263"/>
    <w:rsid w:val="00905AAD"/>
    <w:rsid w:val="00906362"/>
    <w:rsid w:val="0090771B"/>
    <w:rsid w:val="00907D07"/>
    <w:rsid w:val="00914477"/>
    <w:rsid w:val="009144F4"/>
    <w:rsid w:val="00914D0B"/>
    <w:rsid w:val="009158D6"/>
    <w:rsid w:val="00920336"/>
    <w:rsid w:val="00920D06"/>
    <w:rsid w:val="009214B0"/>
    <w:rsid w:val="0092184A"/>
    <w:rsid w:val="0092351C"/>
    <w:rsid w:val="00923DBC"/>
    <w:rsid w:val="00924039"/>
    <w:rsid w:val="009242E9"/>
    <w:rsid w:val="00926FD9"/>
    <w:rsid w:val="00927159"/>
    <w:rsid w:val="00927EC9"/>
    <w:rsid w:val="00930CA6"/>
    <w:rsid w:val="00933331"/>
    <w:rsid w:val="00933D04"/>
    <w:rsid w:val="00934C51"/>
    <w:rsid w:val="00934F47"/>
    <w:rsid w:val="00935241"/>
    <w:rsid w:val="00936141"/>
    <w:rsid w:val="00936581"/>
    <w:rsid w:val="00937A86"/>
    <w:rsid w:val="00940317"/>
    <w:rsid w:val="009407A0"/>
    <w:rsid w:val="009410C0"/>
    <w:rsid w:val="0094141D"/>
    <w:rsid w:val="0094148A"/>
    <w:rsid w:val="00941DC3"/>
    <w:rsid w:val="00942624"/>
    <w:rsid w:val="009437B9"/>
    <w:rsid w:val="00943FFF"/>
    <w:rsid w:val="00944F2A"/>
    <w:rsid w:val="00946B8A"/>
    <w:rsid w:val="009475C2"/>
    <w:rsid w:val="00950594"/>
    <w:rsid w:val="00951B42"/>
    <w:rsid w:val="009535F7"/>
    <w:rsid w:val="009537F8"/>
    <w:rsid w:val="00953F24"/>
    <w:rsid w:val="00954CEC"/>
    <w:rsid w:val="0095524C"/>
    <w:rsid w:val="009555AD"/>
    <w:rsid w:val="00955F52"/>
    <w:rsid w:val="00956519"/>
    <w:rsid w:val="00956839"/>
    <w:rsid w:val="00956D07"/>
    <w:rsid w:val="00957BC0"/>
    <w:rsid w:val="0096089A"/>
    <w:rsid w:val="00961067"/>
    <w:rsid w:val="00961C56"/>
    <w:rsid w:val="00961CE7"/>
    <w:rsid w:val="00963878"/>
    <w:rsid w:val="00963B9F"/>
    <w:rsid w:val="0096510D"/>
    <w:rsid w:val="00965207"/>
    <w:rsid w:val="00965BD6"/>
    <w:rsid w:val="0096616E"/>
    <w:rsid w:val="009661D1"/>
    <w:rsid w:val="00966251"/>
    <w:rsid w:val="009663EA"/>
    <w:rsid w:val="00967C84"/>
    <w:rsid w:val="00971057"/>
    <w:rsid w:val="00971200"/>
    <w:rsid w:val="0097144E"/>
    <w:rsid w:val="009737EB"/>
    <w:rsid w:val="0097428F"/>
    <w:rsid w:val="00974371"/>
    <w:rsid w:val="00974545"/>
    <w:rsid w:val="0097457E"/>
    <w:rsid w:val="0097695E"/>
    <w:rsid w:val="00977191"/>
    <w:rsid w:val="00980CFD"/>
    <w:rsid w:val="00980FD1"/>
    <w:rsid w:val="0098115D"/>
    <w:rsid w:val="00981325"/>
    <w:rsid w:val="00981876"/>
    <w:rsid w:val="00981AB3"/>
    <w:rsid w:val="00983571"/>
    <w:rsid w:val="00983997"/>
    <w:rsid w:val="00983A0A"/>
    <w:rsid w:val="009840D5"/>
    <w:rsid w:val="00984483"/>
    <w:rsid w:val="0098744B"/>
    <w:rsid w:val="00987809"/>
    <w:rsid w:val="00987A33"/>
    <w:rsid w:val="00987B41"/>
    <w:rsid w:val="00987D57"/>
    <w:rsid w:val="00987EB8"/>
    <w:rsid w:val="009903C8"/>
    <w:rsid w:val="0099120B"/>
    <w:rsid w:val="009914E1"/>
    <w:rsid w:val="00991D7A"/>
    <w:rsid w:val="00991F53"/>
    <w:rsid w:val="00992E3E"/>
    <w:rsid w:val="009935EB"/>
    <w:rsid w:val="00993E69"/>
    <w:rsid w:val="00994499"/>
    <w:rsid w:val="00994915"/>
    <w:rsid w:val="0099554D"/>
    <w:rsid w:val="00996E1C"/>
    <w:rsid w:val="00997B2B"/>
    <w:rsid w:val="009A23CA"/>
    <w:rsid w:val="009A24CA"/>
    <w:rsid w:val="009A260A"/>
    <w:rsid w:val="009A29E4"/>
    <w:rsid w:val="009A33C7"/>
    <w:rsid w:val="009A4C6E"/>
    <w:rsid w:val="009A6E39"/>
    <w:rsid w:val="009B060D"/>
    <w:rsid w:val="009B12BC"/>
    <w:rsid w:val="009B2026"/>
    <w:rsid w:val="009B2AAC"/>
    <w:rsid w:val="009B3482"/>
    <w:rsid w:val="009B5B39"/>
    <w:rsid w:val="009B6C63"/>
    <w:rsid w:val="009B6E63"/>
    <w:rsid w:val="009B7FC4"/>
    <w:rsid w:val="009C3714"/>
    <w:rsid w:val="009C4E02"/>
    <w:rsid w:val="009C5261"/>
    <w:rsid w:val="009C587A"/>
    <w:rsid w:val="009C64CA"/>
    <w:rsid w:val="009C742E"/>
    <w:rsid w:val="009C7B7F"/>
    <w:rsid w:val="009C7CF4"/>
    <w:rsid w:val="009D0395"/>
    <w:rsid w:val="009D065B"/>
    <w:rsid w:val="009D24CD"/>
    <w:rsid w:val="009D3365"/>
    <w:rsid w:val="009D3AE0"/>
    <w:rsid w:val="009D4324"/>
    <w:rsid w:val="009D73C1"/>
    <w:rsid w:val="009E0EE2"/>
    <w:rsid w:val="009E1476"/>
    <w:rsid w:val="009E1B20"/>
    <w:rsid w:val="009E1ED6"/>
    <w:rsid w:val="009E1F8C"/>
    <w:rsid w:val="009E3306"/>
    <w:rsid w:val="009E411B"/>
    <w:rsid w:val="009E43D2"/>
    <w:rsid w:val="009E5179"/>
    <w:rsid w:val="009E6478"/>
    <w:rsid w:val="009E67E8"/>
    <w:rsid w:val="009F17FA"/>
    <w:rsid w:val="009F197E"/>
    <w:rsid w:val="009F203A"/>
    <w:rsid w:val="009F21EC"/>
    <w:rsid w:val="009F2D95"/>
    <w:rsid w:val="009F364B"/>
    <w:rsid w:val="009F3F24"/>
    <w:rsid w:val="009F420A"/>
    <w:rsid w:val="009F4470"/>
    <w:rsid w:val="009F5AD0"/>
    <w:rsid w:val="009F5F5E"/>
    <w:rsid w:val="009F6330"/>
    <w:rsid w:val="009F68ED"/>
    <w:rsid w:val="009F75B3"/>
    <w:rsid w:val="00A00956"/>
    <w:rsid w:val="00A00C2C"/>
    <w:rsid w:val="00A019BF"/>
    <w:rsid w:val="00A01BB6"/>
    <w:rsid w:val="00A03443"/>
    <w:rsid w:val="00A03B32"/>
    <w:rsid w:val="00A04308"/>
    <w:rsid w:val="00A0597A"/>
    <w:rsid w:val="00A0667D"/>
    <w:rsid w:val="00A105B9"/>
    <w:rsid w:val="00A12891"/>
    <w:rsid w:val="00A12AA4"/>
    <w:rsid w:val="00A12D7A"/>
    <w:rsid w:val="00A13AF0"/>
    <w:rsid w:val="00A13C7D"/>
    <w:rsid w:val="00A14E24"/>
    <w:rsid w:val="00A154E9"/>
    <w:rsid w:val="00A15B6B"/>
    <w:rsid w:val="00A1602B"/>
    <w:rsid w:val="00A1765B"/>
    <w:rsid w:val="00A176AA"/>
    <w:rsid w:val="00A179BB"/>
    <w:rsid w:val="00A17CE9"/>
    <w:rsid w:val="00A204EA"/>
    <w:rsid w:val="00A20D7C"/>
    <w:rsid w:val="00A21005"/>
    <w:rsid w:val="00A21ED6"/>
    <w:rsid w:val="00A22E64"/>
    <w:rsid w:val="00A23D7B"/>
    <w:rsid w:val="00A24914"/>
    <w:rsid w:val="00A24966"/>
    <w:rsid w:val="00A2658B"/>
    <w:rsid w:val="00A275AA"/>
    <w:rsid w:val="00A27D37"/>
    <w:rsid w:val="00A309FF"/>
    <w:rsid w:val="00A312B2"/>
    <w:rsid w:val="00A31972"/>
    <w:rsid w:val="00A32666"/>
    <w:rsid w:val="00A33339"/>
    <w:rsid w:val="00A33D73"/>
    <w:rsid w:val="00A36230"/>
    <w:rsid w:val="00A417D5"/>
    <w:rsid w:val="00A4257C"/>
    <w:rsid w:val="00A431F7"/>
    <w:rsid w:val="00A469D0"/>
    <w:rsid w:val="00A50893"/>
    <w:rsid w:val="00A50AE4"/>
    <w:rsid w:val="00A520F4"/>
    <w:rsid w:val="00A52F61"/>
    <w:rsid w:val="00A5461C"/>
    <w:rsid w:val="00A54BCF"/>
    <w:rsid w:val="00A55F23"/>
    <w:rsid w:val="00A56DDC"/>
    <w:rsid w:val="00A579C4"/>
    <w:rsid w:val="00A61578"/>
    <w:rsid w:val="00A615DD"/>
    <w:rsid w:val="00A619EE"/>
    <w:rsid w:val="00A642F6"/>
    <w:rsid w:val="00A644A8"/>
    <w:rsid w:val="00A648CD"/>
    <w:rsid w:val="00A64DDC"/>
    <w:rsid w:val="00A66C12"/>
    <w:rsid w:val="00A66E2F"/>
    <w:rsid w:val="00A67CCA"/>
    <w:rsid w:val="00A70919"/>
    <w:rsid w:val="00A70D7A"/>
    <w:rsid w:val="00A71442"/>
    <w:rsid w:val="00A71901"/>
    <w:rsid w:val="00A72C55"/>
    <w:rsid w:val="00A737EC"/>
    <w:rsid w:val="00A74AE8"/>
    <w:rsid w:val="00A74DA1"/>
    <w:rsid w:val="00A75606"/>
    <w:rsid w:val="00A75B34"/>
    <w:rsid w:val="00A75E16"/>
    <w:rsid w:val="00A76013"/>
    <w:rsid w:val="00A77002"/>
    <w:rsid w:val="00A771AF"/>
    <w:rsid w:val="00A77A13"/>
    <w:rsid w:val="00A77B4B"/>
    <w:rsid w:val="00A801D6"/>
    <w:rsid w:val="00A80342"/>
    <w:rsid w:val="00A817FE"/>
    <w:rsid w:val="00A81A38"/>
    <w:rsid w:val="00A81EA0"/>
    <w:rsid w:val="00A823F8"/>
    <w:rsid w:val="00A82B26"/>
    <w:rsid w:val="00A82CDE"/>
    <w:rsid w:val="00A82E00"/>
    <w:rsid w:val="00A8441B"/>
    <w:rsid w:val="00A84F9E"/>
    <w:rsid w:val="00A85F58"/>
    <w:rsid w:val="00A86896"/>
    <w:rsid w:val="00A86C04"/>
    <w:rsid w:val="00A86ECB"/>
    <w:rsid w:val="00A87445"/>
    <w:rsid w:val="00A87897"/>
    <w:rsid w:val="00A90F9D"/>
    <w:rsid w:val="00A913B0"/>
    <w:rsid w:val="00A9217D"/>
    <w:rsid w:val="00A92CE5"/>
    <w:rsid w:val="00A92F13"/>
    <w:rsid w:val="00A93831"/>
    <w:rsid w:val="00A956B3"/>
    <w:rsid w:val="00A95910"/>
    <w:rsid w:val="00A9643F"/>
    <w:rsid w:val="00AA050E"/>
    <w:rsid w:val="00AA082E"/>
    <w:rsid w:val="00AA1B3B"/>
    <w:rsid w:val="00AA203C"/>
    <w:rsid w:val="00AA27DA"/>
    <w:rsid w:val="00AA3323"/>
    <w:rsid w:val="00AA34C8"/>
    <w:rsid w:val="00AA3E70"/>
    <w:rsid w:val="00AA4395"/>
    <w:rsid w:val="00AA48DB"/>
    <w:rsid w:val="00AA4F6E"/>
    <w:rsid w:val="00AA595D"/>
    <w:rsid w:val="00AA5F71"/>
    <w:rsid w:val="00AA6271"/>
    <w:rsid w:val="00AA6431"/>
    <w:rsid w:val="00AA7BD2"/>
    <w:rsid w:val="00AB00B0"/>
    <w:rsid w:val="00AB2019"/>
    <w:rsid w:val="00AB2512"/>
    <w:rsid w:val="00AB2F76"/>
    <w:rsid w:val="00AB43C2"/>
    <w:rsid w:val="00AB482B"/>
    <w:rsid w:val="00AB5357"/>
    <w:rsid w:val="00AB5BFF"/>
    <w:rsid w:val="00AB655C"/>
    <w:rsid w:val="00AB70FE"/>
    <w:rsid w:val="00AC1729"/>
    <w:rsid w:val="00AC314C"/>
    <w:rsid w:val="00AC44B2"/>
    <w:rsid w:val="00AC471C"/>
    <w:rsid w:val="00AC534F"/>
    <w:rsid w:val="00AC6302"/>
    <w:rsid w:val="00AD1571"/>
    <w:rsid w:val="00AD18C4"/>
    <w:rsid w:val="00AD1FD3"/>
    <w:rsid w:val="00AD2192"/>
    <w:rsid w:val="00AD2AB3"/>
    <w:rsid w:val="00AD3343"/>
    <w:rsid w:val="00AD3FE3"/>
    <w:rsid w:val="00AD41DD"/>
    <w:rsid w:val="00AD42E3"/>
    <w:rsid w:val="00AD77FD"/>
    <w:rsid w:val="00AD78EC"/>
    <w:rsid w:val="00AE0856"/>
    <w:rsid w:val="00AE1536"/>
    <w:rsid w:val="00AE1B70"/>
    <w:rsid w:val="00AE38F1"/>
    <w:rsid w:val="00AE4522"/>
    <w:rsid w:val="00AE493C"/>
    <w:rsid w:val="00AE5015"/>
    <w:rsid w:val="00AE5B1B"/>
    <w:rsid w:val="00AE6733"/>
    <w:rsid w:val="00AE6AE8"/>
    <w:rsid w:val="00AF043B"/>
    <w:rsid w:val="00AF0D7A"/>
    <w:rsid w:val="00AF15F4"/>
    <w:rsid w:val="00AF38A2"/>
    <w:rsid w:val="00AF3E3B"/>
    <w:rsid w:val="00AF4077"/>
    <w:rsid w:val="00AF43AE"/>
    <w:rsid w:val="00AF46C6"/>
    <w:rsid w:val="00AF4B28"/>
    <w:rsid w:val="00AF4FDB"/>
    <w:rsid w:val="00AF5593"/>
    <w:rsid w:val="00B008EB"/>
    <w:rsid w:val="00B00B31"/>
    <w:rsid w:val="00B01EAF"/>
    <w:rsid w:val="00B0653C"/>
    <w:rsid w:val="00B072CB"/>
    <w:rsid w:val="00B07D50"/>
    <w:rsid w:val="00B1141F"/>
    <w:rsid w:val="00B12184"/>
    <w:rsid w:val="00B12255"/>
    <w:rsid w:val="00B12AE0"/>
    <w:rsid w:val="00B12F2D"/>
    <w:rsid w:val="00B14981"/>
    <w:rsid w:val="00B155B5"/>
    <w:rsid w:val="00B15BCC"/>
    <w:rsid w:val="00B20C40"/>
    <w:rsid w:val="00B20DCA"/>
    <w:rsid w:val="00B2111D"/>
    <w:rsid w:val="00B22377"/>
    <w:rsid w:val="00B22A23"/>
    <w:rsid w:val="00B22A62"/>
    <w:rsid w:val="00B23571"/>
    <w:rsid w:val="00B27BDA"/>
    <w:rsid w:val="00B30CF4"/>
    <w:rsid w:val="00B31232"/>
    <w:rsid w:val="00B313C1"/>
    <w:rsid w:val="00B31BD5"/>
    <w:rsid w:val="00B31DC0"/>
    <w:rsid w:val="00B31F85"/>
    <w:rsid w:val="00B31FF0"/>
    <w:rsid w:val="00B32337"/>
    <w:rsid w:val="00B32C34"/>
    <w:rsid w:val="00B3305E"/>
    <w:rsid w:val="00B33DCB"/>
    <w:rsid w:val="00B34779"/>
    <w:rsid w:val="00B34AF6"/>
    <w:rsid w:val="00B37BC4"/>
    <w:rsid w:val="00B42A5E"/>
    <w:rsid w:val="00B43BF7"/>
    <w:rsid w:val="00B44384"/>
    <w:rsid w:val="00B44454"/>
    <w:rsid w:val="00B45E82"/>
    <w:rsid w:val="00B47164"/>
    <w:rsid w:val="00B474C6"/>
    <w:rsid w:val="00B47B0F"/>
    <w:rsid w:val="00B50DCB"/>
    <w:rsid w:val="00B52B29"/>
    <w:rsid w:val="00B53318"/>
    <w:rsid w:val="00B53E59"/>
    <w:rsid w:val="00B54005"/>
    <w:rsid w:val="00B540C4"/>
    <w:rsid w:val="00B54C7C"/>
    <w:rsid w:val="00B55170"/>
    <w:rsid w:val="00B5522A"/>
    <w:rsid w:val="00B55263"/>
    <w:rsid w:val="00B5528C"/>
    <w:rsid w:val="00B55A29"/>
    <w:rsid w:val="00B56459"/>
    <w:rsid w:val="00B56A55"/>
    <w:rsid w:val="00B57540"/>
    <w:rsid w:val="00B61EB4"/>
    <w:rsid w:val="00B6272A"/>
    <w:rsid w:val="00B629FE"/>
    <w:rsid w:val="00B63ED4"/>
    <w:rsid w:val="00B646DE"/>
    <w:rsid w:val="00B672AA"/>
    <w:rsid w:val="00B6757E"/>
    <w:rsid w:val="00B67FDC"/>
    <w:rsid w:val="00B7138B"/>
    <w:rsid w:val="00B720D4"/>
    <w:rsid w:val="00B727E2"/>
    <w:rsid w:val="00B72CAB"/>
    <w:rsid w:val="00B73B1E"/>
    <w:rsid w:val="00B7422D"/>
    <w:rsid w:val="00B74ADB"/>
    <w:rsid w:val="00B76116"/>
    <w:rsid w:val="00B7690C"/>
    <w:rsid w:val="00B77660"/>
    <w:rsid w:val="00B808FF"/>
    <w:rsid w:val="00B80DEF"/>
    <w:rsid w:val="00B814E7"/>
    <w:rsid w:val="00B81667"/>
    <w:rsid w:val="00B816B8"/>
    <w:rsid w:val="00B819B1"/>
    <w:rsid w:val="00B840DE"/>
    <w:rsid w:val="00B84B56"/>
    <w:rsid w:val="00B84CEC"/>
    <w:rsid w:val="00B8618F"/>
    <w:rsid w:val="00B875B4"/>
    <w:rsid w:val="00B92341"/>
    <w:rsid w:val="00B93FAE"/>
    <w:rsid w:val="00B944AA"/>
    <w:rsid w:val="00B94EF5"/>
    <w:rsid w:val="00B95594"/>
    <w:rsid w:val="00B960AD"/>
    <w:rsid w:val="00B96E1F"/>
    <w:rsid w:val="00BA0315"/>
    <w:rsid w:val="00BA0640"/>
    <w:rsid w:val="00BA135D"/>
    <w:rsid w:val="00BA1435"/>
    <w:rsid w:val="00BA236B"/>
    <w:rsid w:val="00BA6606"/>
    <w:rsid w:val="00BA6870"/>
    <w:rsid w:val="00BA69C5"/>
    <w:rsid w:val="00BA6FEA"/>
    <w:rsid w:val="00BA715A"/>
    <w:rsid w:val="00BA7C03"/>
    <w:rsid w:val="00BA7D48"/>
    <w:rsid w:val="00BA7F23"/>
    <w:rsid w:val="00BB03A7"/>
    <w:rsid w:val="00BB0644"/>
    <w:rsid w:val="00BB0775"/>
    <w:rsid w:val="00BB0E1C"/>
    <w:rsid w:val="00BB0EBD"/>
    <w:rsid w:val="00BB460C"/>
    <w:rsid w:val="00BB4B5A"/>
    <w:rsid w:val="00BB5097"/>
    <w:rsid w:val="00BB5205"/>
    <w:rsid w:val="00BB536E"/>
    <w:rsid w:val="00BB6FF6"/>
    <w:rsid w:val="00BB7B2F"/>
    <w:rsid w:val="00BC098B"/>
    <w:rsid w:val="00BC1E49"/>
    <w:rsid w:val="00BC2084"/>
    <w:rsid w:val="00BC3B4B"/>
    <w:rsid w:val="00BC4668"/>
    <w:rsid w:val="00BC62B0"/>
    <w:rsid w:val="00BD0809"/>
    <w:rsid w:val="00BD146F"/>
    <w:rsid w:val="00BD2F6A"/>
    <w:rsid w:val="00BD3135"/>
    <w:rsid w:val="00BD402D"/>
    <w:rsid w:val="00BD541C"/>
    <w:rsid w:val="00BD5705"/>
    <w:rsid w:val="00BD5917"/>
    <w:rsid w:val="00BD7362"/>
    <w:rsid w:val="00BD75D3"/>
    <w:rsid w:val="00BE038C"/>
    <w:rsid w:val="00BE0988"/>
    <w:rsid w:val="00BE0DE8"/>
    <w:rsid w:val="00BE0F1A"/>
    <w:rsid w:val="00BE2683"/>
    <w:rsid w:val="00BE28D3"/>
    <w:rsid w:val="00BE3EF6"/>
    <w:rsid w:val="00BE4D10"/>
    <w:rsid w:val="00BE5597"/>
    <w:rsid w:val="00BE5754"/>
    <w:rsid w:val="00BE6BAC"/>
    <w:rsid w:val="00BE7BE2"/>
    <w:rsid w:val="00BF01B4"/>
    <w:rsid w:val="00BF0F1B"/>
    <w:rsid w:val="00BF1451"/>
    <w:rsid w:val="00BF280D"/>
    <w:rsid w:val="00BF4A72"/>
    <w:rsid w:val="00BF502F"/>
    <w:rsid w:val="00BF5852"/>
    <w:rsid w:val="00BF6A4D"/>
    <w:rsid w:val="00BF72CB"/>
    <w:rsid w:val="00BF74A8"/>
    <w:rsid w:val="00BF7728"/>
    <w:rsid w:val="00BF7841"/>
    <w:rsid w:val="00BF7CD0"/>
    <w:rsid w:val="00C00ACB"/>
    <w:rsid w:val="00C01308"/>
    <w:rsid w:val="00C023C7"/>
    <w:rsid w:val="00C06697"/>
    <w:rsid w:val="00C07790"/>
    <w:rsid w:val="00C07BCA"/>
    <w:rsid w:val="00C07C8B"/>
    <w:rsid w:val="00C07E8B"/>
    <w:rsid w:val="00C10878"/>
    <w:rsid w:val="00C11A84"/>
    <w:rsid w:val="00C132B8"/>
    <w:rsid w:val="00C13819"/>
    <w:rsid w:val="00C141B9"/>
    <w:rsid w:val="00C14F66"/>
    <w:rsid w:val="00C152E3"/>
    <w:rsid w:val="00C1555D"/>
    <w:rsid w:val="00C166B1"/>
    <w:rsid w:val="00C20281"/>
    <w:rsid w:val="00C20D5E"/>
    <w:rsid w:val="00C20FE0"/>
    <w:rsid w:val="00C2141E"/>
    <w:rsid w:val="00C21967"/>
    <w:rsid w:val="00C21E95"/>
    <w:rsid w:val="00C21FB8"/>
    <w:rsid w:val="00C22B7B"/>
    <w:rsid w:val="00C22CC5"/>
    <w:rsid w:val="00C230EA"/>
    <w:rsid w:val="00C233B1"/>
    <w:rsid w:val="00C2382B"/>
    <w:rsid w:val="00C248B4"/>
    <w:rsid w:val="00C24A6F"/>
    <w:rsid w:val="00C269FE"/>
    <w:rsid w:val="00C26CAF"/>
    <w:rsid w:val="00C3050F"/>
    <w:rsid w:val="00C316FD"/>
    <w:rsid w:val="00C32E39"/>
    <w:rsid w:val="00C3377C"/>
    <w:rsid w:val="00C33949"/>
    <w:rsid w:val="00C339BC"/>
    <w:rsid w:val="00C33D13"/>
    <w:rsid w:val="00C33E27"/>
    <w:rsid w:val="00C34654"/>
    <w:rsid w:val="00C4027C"/>
    <w:rsid w:val="00C40436"/>
    <w:rsid w:val="00C40A5A"/>
    <w:rsid w:val="00C426C6"/>
    <w:rsid w:val="00C44A6B"/>
    <w:rsid w:val="00C44EBA"/>
    <w:rsid w:val="00C451AE"/>
    <w:rsid w:val="00C45D79"/>
    <w:rsid w:val="00C460AA"/>
    <w:rsid w:val="00C51BB7"/>
    <w:rsid w:val="00C52C0B"/>
    <w:rsid w:val="00C52DDA"/>
    <w:rsid w:val="00C533F7"/>
    <w:rsid w:val="00C53C8B"/>
    <w:rsid w:val="00C54AAF"/>
    <w:rsid w:val="00C560A7"/>
    <w:rsid w:val="00C56341"/>
    <w:rsid w:val="00C56F3E"/>
    <w:rsid w:val="00C57ADC"/>
    <w:rsid w:val="00C62367"/>
    <w:rsid w:val="00C6351F"/>
    <w:rsid w:val="00C639FC"/>
    <w:rsid w:val="00C63A8E"/>
    <w:rsid w:val="00C644BB"/>
    <w:rsid w:val="00C653BD"/>
    <w:rsid w:val="00C65CF5"/>
    <w:rsid w:val="00C660D8"/>
    <w:rsid w:val="00C70491"/>
    <w:rsid w:val="00C70C6D"/>
    <w:rsid w:val="00C70C6F"/>
    <w:rsid w:val="00C70D8C"/>
    <w:rsid w:val="00C738F8"/>
    <w:rsid w:val="00C73DCB"/>
    <w:rsid w:val="00C7447D"/>
    <w:rsid w:val="00C75D0C"/>
    <w:rsid w:val="00C75E62"/>
    <w:rsid w:val="00C75F82"/>
    <w:rsid w:val="00C76FD4"/>
    <w:rsid w:val="00C772FE"/>
    <w:rsid w:val="00C801B8"/>
    <w:rsid w:val="00C80ABA"/>
    <w:rsid w:val="00C81184"/>
    <w:rsid w:val="00C827DC"/>
    <w:rsid w:val="00C8448D"/>
    <w:rsid w:val="00C84C01"/>
    <w:rsid w:val="00C851B0"/>
    <w:rsid w:val="00C85A55"/>
    <w:rsid w:val="00C8706B"/>
    <w:rsid w:val="00C870EB"/>
    <w:rsid w:val="00C87467"/>
    <w:rsid w:val="00C87489"/>
    <w:rsid w:val="00C87723"/>
    <w:rsid w:val="00C905AF"/>
    <w:rsid w:val="00C9078C"/>
    <w:rsid w:val="00C92408"/>
    <w:rsid w:val="00C92A16"/>
    <w:rsid w:val="00C93692"/>
    <w:rsid w:val="00C95460"/>
    <w:rsid w:val="00C95AE4"/>
    <w:rsid w:val="00C95D26"/>
    <w:rsid w:val="00C95F81"/>
    <w:rsid w:val="00C968B4"/>
    <w:rsid w:val="00C972D8"/>
    <w:rsid w:val="00CA0018"/>
    <w:rsid w:val="00CA1E18"/>
    <w:rsid w:val="00CA3CE0"/>
    <w:rsid w:val="00CA4347"/>
    <w:rsid w:val="00CA62C0"/>
    <w:rsid w:val="00CA6468"/>
    <w:rsid w:val="00CA64AA"/>
    <w:rsid w:val="00CA79A3"/>
    <w:rsid w:val="00CA7B7E"/>
    <w:rsid w:val="00CB17D0"/>
    <w:rsid w:val="00CB20DD"/>
    <w:rsid w:val="00CB30C2"/>
    <w:rsid w:val="00CB489F"/>
    <w:rsid w:val="00CB548B"/>
    <w:rsid w:val="00CB5F9E"/>
    <w:rsid w:val="00CB67AA"/>
    <w:rsid w:val="00CC0092"/>
    <w:rsid w:val="00CC04B4"/>
    <w:rsid w:val="00CC11BF"/>
    <w:rsid w:val="00CC15D2"/>
    <w:rsid w:val="00CC265F"/>
    <w:rsid w:val="00CC2A36"/>
    <w:rsid w:val="00CC3034"/>
    <w:rsid w:val="00CC3A90"/>
    <w:rsid w:val="00CC4397"/>
    <w:rsid w:val="00CC4C07"/>
    <w:rsid w:val="00CC5CC1"/>
    <w:rsid w:val="00CC6016"/>
    <w:rsid w:val="00CC657A"/>
    <w:rsid w:val="00CC66F3"/>
    <w:rsid w:val="00CC71F0"/>
    <w:rsid w:val="00CC7627"/>
    <w:rsid w:val="00CC7B1C"/>
    <w:rsid w:val="00CD1CB5"/>
    <w:rsid w:val="00CD1F4C"/>
    <w:rsid w:val="00CD240A"/>
    <w:rsid w:val="00CD343E"/>
    <w:rsid w:val="00CD39A5"/>
    <w:rsid w:val="00CD3B15"/>
    <w:rsid w:val="00CD4428"/>
    <w:rsid w:val="00CD4CBE"/>
    <w:rsid w:val="00CD4F72"/>
    <w:rsid w:val="00CD5200"/>
    <w:rsid w:val="00CD56A4"/>
    <w:rsid w:val="00CD60AE"/>
    <w:rsid w:val="00CD6310"/>
    <w:rsid w:val="00CD667D"/>
    <w:rsid w:val="00CD6B25"/>
    <w:rsid w:val="00CD6DC1"/>
    <w:rsid w:val="00CD6F35"/>
    <w:rsid w:val="00CE10F5"/>
    <w:rsid w:val="00CE22F5"/>
    <w:rsid w:val="00CE27A1"/>
    <w:rsid w:val="00CE2D45"/>
    <w:rsid w:val="00CE3B29"/>
    <w:rsid w:val="00CE4265"/>
    <w:rsid w:val="00CE47B2"/>
    <w:rsid w:val="00CE52A5"/>
    <w:rsid w:val="00CE6F2F"/>
    <w:rsid w:val="00CF0E35"/>
    <w:rsid w:val="00CF124B"/>
    <w:rsid w:val="00CF14B2"/>
    <w:rsid w:val="00CF1706"/>
    <w:rsid w:val="00CF2194"/>
    <w:rsid w:val="00CF3469"/>
    <w:rsid w:val="00CF409C"/>
    <w:rsid w:val="00CF64BD"/>
    <w:rsid w:val="00CF675D"/>
    <w:rsid w:val="00D0202D"/>
    <w:rsid w:val="00D021BB"/>
    <w:rsid w:val="00D02423"/>
    <w:rsid w:val="00D02A0F"/>
    <w:rsid w:val="00D03D90"/>
    <w:rsid w:val="00D04057"/>
    <w:rsid w:val="00D041F0"/>
    <w:rsid w:val="00D04638"/>
    <w:rsid w:val="00D04AFF"/>
    <w:rsid w:val="00D10866"/>
    <w:rsid w:val="00D10897"/>
    <w:rsid w:val="00D13769"/>
    <w:rsid w:val="00D15A22"/>
    <w:rsid w:val="00D16383"/>
    <w:rsid w:val="00D174D1"/>
    <w:rsid w:val="00D20000"/>
    <w:rsid w:val="00D20854"/>
    <w:rsid w:val="00D21153"/>
    <w:rsid w:val="00D22CF9"/>
    <w:rsid w:val="00D22E1B"/>
    <w:rsid w:val="00D2415E"/>
    <w:rsid w:val="00D24BD4"/>
    <w:rsid w:val="00D24ECA"/>
    <w:rsid w:val="00D25382"/>
    <w:rsid w:val="00D253A2"/>
    <w:rsid w:val="00D2555D"/>
    <w:rsid w:val="00D259D6"/>
    <w:rsid w:val="00D25CBE"/>
    <w:rsid w:val="00D26984"/>
    <w:rsid w:val="00D2722C"/>
    <w:rsid w:val="00D27706"/>
    <w:rsid w:val="00D27B12"/>
    <w:rsid w:val="00D308DA"/>
    <w:rsid w:val="00D30E5C"/>
    <w:rsid w:val="00D3160E"/>
    <w:rsid w:val="00D31847"/>
    <w:rsid w:val="00D318A7"/>
    <w:rsid w:val="00D32F3E"/>
    <w:rsid w:val="00D3392E"/>
    <w:rsid w:val="00D34848"/>
    <w:rsid w:val="00D34ACA"/>
    <w:rsid w:val="00D3776B"/>
    <w:rsid w:val="00D37B85"/>
    <w:rsid w:val="00D40011"/>
    <w:rsid w:val="00D40045"/>
    <w:rsid w:val="00D40086"/>
    <w:rsid w:val="00D40446"/>
    <w:rsid w:val="00D404B4"/>
    <w:rsid w:val="00D40B5C"/>
    <w:rsid w:val="00D42130"/>
    <w:rsid w:val="00D45134"/>
    <w:rsid w:val="00D4587B"/>
    <w:rsid w:val="00D45940"/>
    <w:rsid w:val="00D47807"/>
    <w:rsid w:val="00D516D2"/>
    <w:rsid w:val="00D522E9"/>
    <w:rsid w:val="00D52B52"/>
    <w:rsid w:val="00D532C9"/>
    <w:rsid w:val="00D53DDB"/>
    <w:rsid w:val="00D542A2"/>
    <w:rsid w:val="00D54C53"/>
    <w:rsid w:val="00D55416"/>
    <w:rsid w:val="00D555C7"/>
    <w:rsid w:val="00D56BF8"/>
    <w:rsid w:val="00D56C47"/>
    <w:rsid w:val="00D56EA6"/>
    <w:rsid w:val="00D56FC8"/>
    <w:rsid w:val="00D57222"/>
    <w:rsid w:val="00D5735E"/>
    <w:rsid w:val="00D60428"/>
    <w:rsid w:val="00D6150B"/>
    <w:rsid w:val="00D61C2D"/>
    <w:rsid w:val="00D624CB"/>
    <w:rsid w:val="00D62662"/>
    <w:rsid w:val="00D62BC3"/>
    <w:rsid w:val="00D62D22"/>
    <w:rsid w:val="00D64818"/>
    <w:rsid w:val="00D66F20"/>
    <w:rsid w:val="00D70466"/>
    <w:rsid w:val="00D71081"/>
    <w:rsid w:val="00D71459"/>
    <w:rsid w:val="00D73BAE"/>
    <w:rsid w:val="00D74063"/>
    <w:rsid w:val="00D745C4"/>
    <w:rsid w:val="00D75566"/>
    <w:rsid w:val="00D7580A"/>
    <w:rsid w:val="00D818B9"/>
    <w:rsid w:val="00D82573"/>
    <w:rsid w:val="00D828E9"/>
    <w:rsid w:val="00D82B44"/>
    <w:rsid w:val="00D82FA5"/>
    <w:rsid w:val="00D83408"/>
    <w:rsid w:val="00D8395C"/>
    <w:rsid w:val="00D83B29"/>
    <w:rsid w:val="00D85333"/>
    <w:rsid w:val="00D86C1B"/>
    <w:rsid w:val="00D91E46"/>
    <w:rsid w:val="00D91FD1"/>
    <w:rsid w:val="00D924ED"/>
    <w:rsid w:val="00D927CB"/>
    <w:rsid w:val="00D94609"/>
    <w:rsid w:val="00D94D74"/>
    <w:rsid w:val="00D953DF"/>
    <w:rsid w:val="00D9620E"/>
    <w:rsid w:val="00DA0899"/>
    <w:rsid w:val="00DA1AC6"/>
    <w:rsid w:val="00DA225B"/>
    <w:rsid w:val="00DA3B3B"/>
    <w:rsid w:val="00DA3CE1"/>
    <w:rsid w:val="00DA4AF9"/>
    <w:rsid w:val="00DA50D9"/>
    <w:rsid w:val="00DA692A"/>
    <w:rsid w:val="00DA7317"/>
    <w:rsid w:val="00DA742E"/>
    <w:rsid w:val="00DB0703"/>
    <w:rsid w:val="00DB2655"/>
    <w:rsid w:val="00DB3105"/>
    <w:rsid w:val="00DB430F"/>
    <w:rsid w:val="00DB4D93"/>
    <w:rsid w:val="00DB65E5"/>
    <w:rsid w:val="00DB7384"/>
    <w:rsid w:val="00DC0A37"/>
    <w:rsid w:val="00DC0B6D"/>
    <w:rsid w:val="00DC1467"/>
    <w:rsid w:val="00DC1784"/>
    <w:rsid w:val="00DC1BCF"/>
    <w:rsid w:val="00DC2444"/>
    <w:rsid w:val="00DC3D5A"/>
    <w:rsid w:val="00DC5152"/>
    <w:rsid w:val="00DC7523"/>
    <w:rsid w:val="00DC7848"/>
    <w:rsid w:val="00DC7EC7"/>
    <w:rsid w:val="00DD1397"/>
    <w:rsid w:val="00DD13C4"/>
    <w:rsid w:val="00DD1B37"/>
    <w:rsid w:val="00DD3008"/>
    <w:rsid w:val="00DD3A40"/>
    <w:rsid w:val="00DD4EF2"/>
    <w:rsid w:val="00DD5984"/>
    <w:rsid w:val="00DD5C95"/>
    <w:rsid w:val="00DD6952"/>
    <w:rsid w:val="00DD6A81"/>
    <w:rsid w:val="00DD7A0A"/>
    <w:rsid w:val="00DE1BB9"/>
    <w:rsid w:val="00DE2495"/>
    <w:rsid w:val="00DE2752"/>
    <w:rsid w:val="00DE2937"/>
    <w:rsid w:val="00DE2BC5"/>
    <w:rsid w:val="00DE4940"/>
    <w:rsid w:val="00DE74E7"/>
    <w:rsid w:val="00DE751C"/>
    <w:rsid w:val="00DF140B"/>
    <w:rsid w:val="00DF17F2"/>
    <w:rsid w:val="00DF1FD3"/>
    <w:rsid w:val="00DF2160"/>
    <w:rsid w:val="00DF24F1"/>
    <w:rsid w:val="00DF32F1"/>
    <w:rsid w:val="00DF338C"/>
    <w:rsid w:val="00DF39B5"/>
    <w:rsid w:val="00DF4305"/>
    <w:rsid w:val="00DF47EE"/>
    <w:rsid w:val="00DF4978"/>
    <w:rsid w:val="00DF4CB5"/>
    <w:rsid w:val="00DF5189"/>
    <w:rsid w:val="00DF5787"/>
    <w:rsid w:val="00DF6682"/>
    <w:rsid w:val="00DF6AFD"/>
    <w:rsid w:val="00DF71A1"/>
    <w:rsid w:val="00DF78A6"/>
    <w:rsid w:val="00DF7D25"/>
    <w:rsid w:val="00E00B29"/>
    <w:rsid w:val="00E014FA"/>
    <w:rsid w:val="00E01E4E"/>
    <w:rsid w:val="00E02014"/>
    <w:rsid w:val="00E02489"/>
    <w:rsid w:val="00E03D46"/>
    <w:rsid w:val="00E03F00"/>
    <w:rsid w:val="00E046D0"/>
    <w:rsid w:val="00E048D1"/>
    <w:rsid w:val="00E04C68"/>
    <w:rsid w:val="00E061BD"/>
    <w:rsid w:val="00E0651A"/>
    <w:rsid w:val="00E067F9"/>
    <w:rsid w:val="00E0741A"/>
    <w:rsid w:val="00E074B8"/>
    <w:rsid w:val="00E0769D"/>
    <w:rsid w:val="00E10237"/>
    <w:rsid w:val="00E10537"/>
    <w:rsid w:val="00E1072B"/>
    <w:rsid w:val="00E1076D"/>
    <w:rsid w:val="00E10C06"/>
    <w:rsid w:val="00E10DD7"/>
    <w:rsid w:val="00E10EA0"/>
    <w:rsid w:val="00E116E2"/>
    <w:rsid w:val="00E13E3E"/>
    <w:rsid w:val="00E1719D"/>
    <w:rsid w:val="00E175BE"/>
    <w:rsid w:val="00E175D4"/>
    <w:rsid w:val="00E1785C"/>
    <w:rsid w:val="00E17BA4"/>
    <w:rsid w:val="00E21613"/>
    <w:rsid w:val="00E21F74"/>
    <w:rsid w:val="00E223DC"/>
    <w:rsid w:val="00E237BF"/>
    <w:rsid w:val="00E2458B"/>
    <w:rsid w:val="00E25D73"/>
    <w:rsid w:val="00E26257"/>
    <w:rsid w:val="00E26763"/>
    <w:rsid w:val="00E2713F"/>
    <w:rsid w:val="00E27147"/>
    <w:rsid w:val="00E3022B"/>
    <w:rsid w:val="00E30673"/>
    <w:rsid w:val="00E313B3"/>
    <w:rsid w:val="00E3143D"/>
    <w:rsid w:val="00E31AE7"/>
    <w:rsid w:val="00E31DFE"/>
    <w:rsid w:val="00E34CE2"/>
    <w:rsid w:val="00E34E50"/>
    <w:rsid w:val="00E3684F"/>
    <w:rsid w:val="00E37662"/>
    <w:rsid w:val="00E413A9"/>
    <w:rsid w:val="00E419E2"/>
    <w:rsid w:val="00E4253F"/>
    <w:rsid w:val="00E4434A"/>
    <w:rsid w:val="00E46042"/>
    <w:rsid w:val="00E50689"/>
    <w:rsid w:val="00E51361"/>
    <w:rsid w:val="00E52829"/>
    <w:rsid w:val="00E52AF3"/>
    <w:rsid w:val="00E55290"/>
    <w:rsid w:val="00E553FD"/>
    <w:rsid w:val="00E57B9A"/>
    <w:rsid w:val="00E57D04"/>
    <w:rsid w:val="00E600AE"/>
    <w:rsid w:val="00E60BA7"/>
    <w:rsid w:val="00E60F7D"/>
    <w:rsid w:val="00E6146D"/>
    <w:rsid w:val="00E6174C"/>
    <w:rsid w:val="00E62081"/>
    <w:rsid w:val="00E62741"/>
    <w:rsid w:val="00E63D3A"/>
    <w:rsid w:val="00E63DA9"/>
    <w:rsid w:val="00E645CB"/>
    <w:rsid w:val="00E666F5"/>
    <w:rsid w:val="00E66A10"/>
    <w:rsid w:val="00E66E8E"/>
    <w:rsid w:val="00E67205"/>
    <w:rsid w:val="00E67909"/>
    <w:rsid w:val="00E70220"/>
    <w:rsid w:val="00E70350"/>
    <w:rsid w:val="00E70916"/>
    <w:rsid w:val="00E70995"/>
    <w:rsid w:val="00E7122A"/>
    <w:rsid w:val="00E71732"/>
    <w:rsid w:val="00E736C2"/>
    <w:rsid w:val="00E74637"/>
    <w:rsid w:val="00E747D3"/>
    <w:rsid w:val="00E7572A"/>
    <w:rsid w:val="00E75BE8"/>
    <w:rsid w:val="00E760A0"/>
    <w:rsid w:val="00E763AB"/>
    <w:rsid w:val="00E77822"/>
    <w:rsid w:val="00E80CE2"/>
    <w:rsid w:val="00E81030"/>
    <w:rsid w:val="00E83775"/>
    <w:rsid w:val="00E83B83"/>
    <w:rsid w:val="00E83DD3"/>
    <w:rsid w:val="00E8508C"/>
    <w:rsid w:val="00E85212"/>
    <w:rsid w:val="00E87AA2"/>
    <w:rsid w:val="00E87AE2"/>
    <w:rsid w:val="00E87DD4"/>
    <w:rsid w:val="00E90C7B"/>
    <w:rsid w:val="00E91CE4"/>
    <w:rsid w:val="00E922EE"/>
    <w:rsid w:val="00E947DB"/>
    <w:rsid w:val="00E95772"/>
    <w:rsid w:val="00E957E4"/>
    <w:rsid w:val="00E95956"/>
    <w:rsid w:val="00E95A62"/>
    <w:rsid w:val="00E9665A"/>
    <w:rsid w:val="00E96853"/>
    <w:rsid w:val="00E96A25"/>
    <w:rsid w:val="00E96A68"/>
    <w:rsid w:val="00E9794C"/>
    <w:rsid w:val="00EA023A"/>
    <w:rsid w:val="00EA0C1F"/>
    <w:rsid w:val="00EA1476"/>
    <w:rsid w:val="00EA1913"/>
    <w:rsid w:val="00EA1917"/>
    <w:rsid w:val="00EA1CC4"/>
    <w:rsid w:val="00EA2CB1"/>
    <w:rsid w:val="00EA4564"/>
    <w:rsid w:val="00EA53DB"/>
    <w:rsid w:val="00EA5D03"/>
    <w:rsid w:val="00EA634C"/>
    <w:rsid w:val="00EA686C"/>
    <w:rsid w:val="00EA7154"/>
    <w:rsid w:val="00EA7E34"/>
    <w:rsid w:val="00EB006E"/>
    <w:rsid w:val="00EB0097"/>
    <w:rsid w:val="00EB24ED"/>
    <w:rsid w:val="00EB2E7D"/>
    <w:rsid w:val="00EB314D"/>
    <w:rsid w:val="00EB5849"/>
    <w:rsid w:val="00EB6D4B"/>
    <w:rsid w:val="00EB71D4"/>
    <w:rsid w:val="00EC0072"/>
    <w:rsid w:val="00EC0B21"/>
    <w:rsid w:val="00EC16EA"/>
    <w:rsid w:val="00EC1A0D"/>
    <w:rsid w:val="00EC1A7B"/>
    <w:rsid w:val="00EC2D38"/>
    <w:rsid w:val="00EC2D8E"/>
    <w:rsid w:val="00EC3DED"/>
    <w:rsid w:val="00EC4714"/>
    <w:rsid w:val="00EC6C3B"/>
    <w:rsid w:val="00EC72C4"/>
    <w:rsid w:val="00ED0B78"/>
    <w:rsid w:val="00ED0F24"/>
    <w:rsid w:val="00ED225B"/>
    <w:rsid w:val="00ED22DE"/>
    <w:rsid w:val="00ED2D06"/>
    <w:rsid w:val="00ED3B79"/>
    <w:rsid w:val="00ED3DD6"/>
    <w:rsid w:val="00ED4016"/>
    <w:rsid w:val="00ED795E"/>
    <w:rsid w:val="00EE1B61"/>
    <w:rsid w:val="00EE3576"/>
    <w:rsid w:val="00EE3F9F"/>
    <w:rsid w:val="00EE43C5"/>
    <w:rsid w:val="00EE516F"/>
    <w:rsid w:val="00EE57C3"/>
    <w:rsid w:val="00EE5AFE"/>
    <w:rsid w:val="00EE6402"/>
    <w:rsid w:val="00EE72C9"/>
    <w:rsid w:val="00EE7A4E"/>
    <w:rsid w:val="00EF01DD"/>
    <w:rsid w:val="00EF099C"/>
    <w:rsid w:val="00EF0CF6"/>
    <w:rsid w:val="00EF12FA"/>
    <w:rsid w:val="00EF1DB4"/>
    <w:rsid w:val="00EF339E"/>
    <w:rsid w:val="00EF7BE6"/>
    <w:rsid w:val="00F007F7"/>
    <w:rsid w:val="00F00C9E"/>
    <w:rsid w:val="00F02174"/>
    <w:rsid w:val="00F0228E"/>
    <w:rsid w:val="00F02315"/>
    <w:rsid w:val="00F02495"/>
    <w:rsid w:val="00F04829"/>
    <w:rsid w:val="00F04DFA"/>
    <w:rsid w:val="00F05C07"/>
    <w:rsid w:val="00F06080"/>
    <w:rsid w:val="00F1090B"/>
    <w:rsid w:val="00F128F4"/>
    <w:rsid w:val="00F12B68"/>
    <w:rsid w:val="00F13180"/>
    <w:rsid w:val="00F13CD8"/>
    <w:rsid w:val="00F17F39"/>
    <w:rsid w:val="00F20435"/>
    <w:rsid w:val="00F2089D"/>
    <w:rsid w:val="00F208C9"/>
    <w:rsid w:val="00F253C2"/>
    <w:rsid w:val="00F25DEC"/>
    <w:rsid w:val="00F26A7E"/>
    <w:rsid w:val="00F26B44"/>
    <w:rsid w:val="00F27D1A"/>
    <w:rsid w:val="00F35127"/>
    <w:rsid w:val="00F36237"/>
    <w:rsid w:val="00F365D8"/>
    <w:rsid w:val="00F373AD"/>
    <w:rsid w:val="00F37FF5"/>
    <w:rsid w:val="00F40F2E"/>
    <w:rsid w:val="00F41DB7"/>
    <w:rsid w:val="00F4228B"/>
    <w:rsid w:val="00F4289E"/>
    <w:rsid w:val="00F436E7"/>
    <w:rsid w:val="00F442A6"/>
    <w:rsid w:val="00F445B1"/>
    <w:rsid w:val="00F468AA"/>
    <w:rsid w:val="00F46C99"/>
    <w:rsid w:val="00F47085"/>
    <w:rsid w:val="00F503E9"/>
    <w:rsid w:val="00F50AD2"/>
    <w:rsid w:val="00F50C3E"/>
    <w:rsid w:val="00F50C4F"/>
    <w:rsid w:val="00F51DAC"/>
    <w:rsid w:val="00F54551"/>
    <w:rsid w:val="00F5536B"/>
    <w:rsid w:val="00F554DF"/>
    <w:rsid w:val="00F56A03"/>
    <w:rsid w:val="00F60528"/>
    <w:rsid w:val="00F648D0"/>
    <w:rsid w:val="00F649C9"/>
    <w:rsid w:val="00F64AA9"/>
    <w:rsid w:val="00F65163"/>
    <w:rsid w:val="00F65254"/>
    <w:rsid w:val="00F658C9"/>
    <w:rsid w:val="00F6663C"/>
    <w:rsid w:val="00F67692"/>
    <w:rsid w:val="00F71BC8"/>
    <w:rsid w:val="00F71DFC"/>
    <w:rsid w:val="00F71F3E"/>
    <w:rsid w:val="00F72D3B"/>
    <w:rsid w:val="00F72E8C"/>
    <w:rsid w:val="00F73126"/>
    <w:rsid w:val="00F73B42"/>
    <w:rsid w:val="00F74172"/>
    <w:rsid w:val="00F744CB"/>
    <w:rsid w:val="00F75054"/>
    <w:rsid w:val="00F759B0"/>
    <w:rsid w:val="00F778AE"/>
    <w:rsid w:val="00F80F45"/>
    <w:rsid w:val="00F822A3"/>
    <w:rsid w:val="00F83BAC"/>
    <w:rsid w:val="00F841D7"/>
    <w:rsid w:val="00F849B9"/>
    <w:rsid w:val="00F84A7E"/>
    <w:rsid w:val="00F85B0F"/>
    <w:rsid w:val="00F86B4C"/>
    <w:rsid w:val="00F871CF"/>
    <w:rsid w:val="00F8777C"/>
    <w:rsid w:val="00F87B9B"/>
    <w:rsid w:val="00F91A3E"/>
    <w:rsid w:val="00F92B25"/>
    <w:rsid w:val="00F92E1C"/>
    <w:rsid w:val="00F931FA"/>
    <w:rsid w:val="00F93F17"/>
    <w:rsid w:val="00F96558"/>
    <w:rsid w:val="00F96569"/>
    <w:rsid w:val="00F97063"/>
    <w:rsid w:val="00F977A7"/>
    <w:rsid w:val="00F979BF"/>
    <w:rsid w:val="00FA017F"/>
    <w:rsid w:val="00FA0DD1"/>
    <w:rsid w:val="00FA12DE"/>
    <w:rsid w:val="00FA200E"/>
    <w:rsid w:val="00FA297D"/>
    <w:rsid w:val="00FA2B44"/>
    <w:rsid w:val="00FA366A"/>
    <w:rsid w:val="00FA3C83"/>
    <w:rsid w:val="00FA4032"/>
    <w:rsid w:val="00FA405D"/>
    <w:rsid w:val="00FA48CB"/>
    <w:rsid w:val="00FA4D5E"/>
    <w:rsid w:val="00FA68DB"/>
    <w:rsid w:val="00FA70A4"/>
    <w:rsid w:val="00FA760D"/>
    <w:rsid w:val="00FA7D4D"/>
    <w:rsid w:val="00FA7E85"/>
    <w:rsid w:val="00FB0257"/>
    <w:rsid w:val="00FB0CA6"/>
    <w:rsid w:val="00FB13DD"/>
    <w:rsid w:val="00FB2B84"/>
    <w:rsid w:val="00FB2DDD"/>
    <w:rsid w:val="00FB2E28"/>
    <w:rsid w:val="00FB3B34"/>
    <w:rsid w:val="00FB53BD"/>
    <w:rsid w:val="00FB5CB2"/>
    <w:rsid w:val="00FB7340"/>
    <w:rsid w:val="00FB74AF"/>
    <w:rsid w:val="00FB7E1B"/>
    <w:rsid w:val="00FC0AA6"/>
    <w:rsid w:val="00FC12C9"/>
    <w:rsid w:val="00FC1D06"/>
    <w:rsid w:val="00FC24EF"/>
    <w:rsid w:val="00FC2DC8"/>
    <w:rsid w:val="00FC2FF9"/>
    <w:rsid w:val="00FC5900"/>
    <w:rsid w:val="00FC6975"/>
    <w:rsid w:val="00FC6B7B"/>
    <w:rsid w:val="00FC7863"/>
    <w:rsid w:val="00FC78BE"/>
    <w:rsid w:val="00FD07CC"/>
    <w:rsid w:val="00FD0A79"/>
    <w:rsid w:val="00FD0B70"/>
    <w:rsid w:val="00FD0DA3"/>
    <w:rsid w:val="00FD1CD6"/>
    <w:rsid w:val="00FD1EDD"/>
    <w:rsid w:val="00FD223E"/>
    <w:rsid w:val="00FD2BF6"/>
    <w:rsid w:val="00FD2D22"/>
    <w:rsid w:val="00FD2FB0"/>
    <w:rsid w:val="00FD3B92"/>
    <w:rsid w:val="00FD455D"/>
    <w:rsid w:val="00FD5908"/>
    <w:rsid w:val="00FD6881"/>
    <w:rsid w:val="00FD70FF"/>
    <w:rsid w:val="00FD7EB8"/>
    <w:rsid w:val="00FE1271"/>
    <w:rsid w:val="00FE1F8E"/>
    <w:rsid w:val="00FE235F"/>
    <w:rsid w:val="00FE389C"/>
    <w:rsid w:val="00FE4861"/>
    <w:rsid w:val="00FE4A36"/>
    <w:rsid w:val="00FE4D83"/>
    <w:rsid w:val="00FE521F"/>
    <w:rsid w:val="00FE6D77"/>
    <w:rsid w:val="00FE6E86"/>
    <w:rsid w:val="00FF0F09"/>
    <w:rsid w:val="00FF126A"/>
    <w:rsid w:val="00FF1803"/>
    <w:rsid w:val="00FF3DD6"/>
    <w:rsid w:val="00FF6DC6"/>
    <w:rsid w:val="00FF6DF4"/>
    <w:rsid w:val="0AE53512"/>
    <w:rsid w:val="14BF2B66"/>
    <w:rsid w:val="2EC094E0"/>
    <w:rsid w:val="435344CB"/>
    <w:rsid w:val="5007CE1B"/>
    <w:rsid w:val="74D4A82E"/>
    <w:rsid w:val="7FA9237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7D37CF"/>
  <w15:docId w15:val="{805A9958-1799-6C49-9C70-512ECD634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aramond" w:eastAsia="PMingLiU" w:hAnsi="Garamond" w:cs="Garamond"/>
        <w:sz w:val="24"/>
        <w:szCs w:val="24"/>
        <w:lang w:val="en"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92B25"/>
    <w:pPr>
      <w:widowControl/>
    </w:pPr>
    <w:rPr>
      <w:rFonts w:ascii="Corbel" w:eastAsia="Times New Roman" w:hAnsi="Corbel" w:cs="Times New Roman"/>
      <w:bCs/>
      <w:lang w:val="en-GB"/>
    </w:rPr>
  </w:style>
  <w:style w:type="paragraph" w:styleId="Heading1">
    <w:name w:val="heading 1"/>
    <w:basedOn w:val="Normal"/>
    <w:next w:val="Normal"/>
    <w:link w:val="Heading1Char"/>
    <w:uiPriority w:val="9"/>
    <w:qFormat/>
    <w:pPr>
      <w:keepNext/>
      <w:keepLines/>
      <w:spacing w:before="480"/>
      <w:outlineLvl w:val="0"/>
    </w:pPr>
    <w:rPr>
      <w:rFonts w:ascii="Calibri" w:eastAsia="Calibri" w:hAnsi="Calibri" w:cs="Calibri"/>
      <w:b/>
      <w:color w:val="345A8A"/>
      <w:sz w:val="32"/>
      <w:szCs w:val="32"/>
      <w:lang w:val="en-CA"/>
    </w:rPr>
  </w:style>
  <w:style w:type="paragraph" w:styleId="Heading2">
    <w:name w:val="heading 2"/>
    <w:basedOn w:val="Normal"/>
    <w:next w:val="Normal"/>
    <w:uiPriority w:val="9"/>
    <w:unhideWhenUsed/>
    <w:qFormat/>
    <w:rsid w:val="002B09A6"/>
    <w:pPr>
      <w:keepNext/>
      <w:keepLines/>
      <w:outlineLvl w:val="1"/>
    </w:pPr>
    <w:rPr>
      <w:color w:val="000099"/>
      <w:sz w:val="36"/>
      <w:szCs w:val="36"/>
      <w:lang w:val="en-CA"/>
    </w:rPr>
  </w:style>
  <w:style w:type="paragraph" w:styleId="Heading3">
    <w:name w:val="heading 3"/>
    <w:basedOn w:val="Normal"/>
    <w:next w:val="Normal"/>
    <w:link w:val="Heading3Char"/>
    <w:uiPriority w:val="9"/>
    <w:unhideWhenUsed/>
    <w:qFormat/>
    <w:rsid w:val="00643293"/>
    <w:pPr>
      <w:keepNext/>
      <w:keepLines/>
      <w:outlineLvl w:val="2"/>
    </w:pPr>
    <w:rPr>
      <w:color w:val="000000" w:themeColor="text1"/>
      <w:sz w:val="34"/>
      <w:szCs w:val="32"/>
      <w:lang w:val="en-CA"/>
    </w:rPr>
  </w:style>
  <w:style w:type="paragraph" w:styleId="Heading4">
    <w:name w:val="heading 4"/>
    <w:basedOn w:val="Normal"/>
    <w:next w:val="Normal"/>
    <w:uiPriority w:val="9"/>
    <w:unhideWhenUsed/>
    <w:qFormat/>
    <w:rsid w:val="00401BE5"/>
    <w:pPr>
      <w:keepNext/>
      <w:keepLines/>
      <w:spacing w:before="200"/>
      <w:outlineLvl w:val="3"/>
    </w:pPr>
    <w:rPr>
      <w:rFonts w:eastAsia="Calibri" w:cs="Calibri"/>
      <w:b/>
      <w:bCs w:val="0"/>
      <w:color w:val="000000" w:themeColor="text1"/>
      <w:sz w:val="26"/>
      <w:szCs w:val="26"/>
      <w:lang w:val="en-CA"/>
    </w:rPr>
  </w:style>
  <w:style w:type="paragraph" w:styleId="Heading5">
    <w:name w:val="heading 5"/>
    <w:basedOn w:val="Normal"/>
    <w:next w:val="Normal"/>
    <w:uiPriority w:val="9"/>
    <w:unhideWhenUsed/>
    <w:qFormat/>
    <w:pPr>
      <w:keepNext/>
      <w:keepLines/>
      <w:spacing w:before="220" w:after="40"/>
      <w:outlineLvl w:val="4"/>
    </w:pPr>
    <w:rPr>
      <w:b/>
      <w:lang w:val="en-CA"/>
    </w:rPr>
  </w:style>
  <w:style w:type="paragraph" w:styleId="Heading6">
    <w:name w:val="heading 6"/>
    <w:basedOn w:val="Normal"/>
    <w:next w:val="Normal"/>
    <w:uiPriority w:val="9"/>
    <w:semiHidden/>
    <w:unhideWhenUsed/>
    <w:qFormat/>
    <w:pPr>
      <w:keepNext/>
      <w:keepLines/>
      <w:spacing w:before="200" w:after="40"/>
      <w:outlineLvl w:val="5"/>
    </w:pPr>
    <w:rPr>
      <w:b/>
      <w:sz w:val="20"/>
      <w:szCs w:val="20"/>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ECF"/>
    <w:rPr>
      <w:rFonts w:ascii="Calibri" w:eastAsia="Calibri" w:hAnsi="Calibri" w:cs="Calibri"/>
      <w:b/>
      <w:color w:val="345A8A"/>
      <w:sz w:val="32"/>
      <w:szCs w:val="32"/>
      <w:lang w:val="en-US"/>
    </w:rPr>
  </w:style>
  <w:style w:type="character" w:customStyle="1" w:styleId="Heading3Char">
    <w:name w:val="Heading 3 Char"/>
    <w:basedOn w:val="DefaultParagraphFont"/>
    <w:link w:val="Heading3"/>
    <w:uiPriority w:val="9"/>
    <w:rsid w:val="004D727C"/>
    <w:rPr>
      <w:rFonts w:ascii="Corbel" w:eastAsia="Helvetica Neue" w:hAnsi="Corbel" w:cs="Helvetica Neue"/>
      <w:color w:val="000000" w:themeColor="text1"/>
      <w:sz w:val="34"/>
      <w:szCs w:val="32"/>
      <w:lang w:val="en-US"/>
    </w:rPr>
  </w:style>
  <w:style w:type="paragraph" w:styleId="Title">
    <w:name w:val="Title"/>
    <w:basedOn w:val="Normal"/>
    <w:next w:val="Normal"/>
    <w:uiPriority w:val="10"/>
    <w:qFormat/>
    <w:rsid w:val="002B09A6"/>
    <w:pPr>
      <w:keepNext/>
      <w:keepLines/>
    </w:pPr>
    <w:rPr>
      <w:color w:val="000099"/>
      <w:sz w:val="26"/>
      <w:szCs w:val="26"/>
      <w:lang w:val="en-CA"/>
    </w:rPr>
  </w:style>
  <w:style w:type="paragraph" w:styleId="Subtitle">
    <w:name w:val="Subtitle"/>
    <w:basedOn w:val="Normal"/>
    <w:next w:val="Normal"/>
    <w:uiPriority w:val="11"/>
    <w:qFormat/>
    <w:pPr>
      <w:keepNext/>
      <w:keepLines/>
    </w:pPr>
    <w:rPr>
      <w:i/>
      <w:color w:val="000099"/>
      <w:sz w:val="26"/>
      <w:szCs w:val="26"/>
      <w:lang w:val="en-CA"/>
    </w:rPr>
  </w:style>
  <w:style w:type="paragraph" w:styleId="Header">
    <w:name w:val="header"/>
    <w:basedOn w:val="Normal"/>
    <w:link w:val="HeaderChar"/>
    <w:uiPriority w:val="99"/>
    <w:unhideWhenUsed/>
    <w:rsid w:val="00031A70"/>
    <w:pPr>
      <w:tabs>
        <w:tab w:val="center" w:pos="4680"/>
        <w:tab w:val="right" w:pos="9360"/>
      </w:tabs>
    </w:pPr>
    <w:rPr>
      <w:color w:val="797979"/>
      <w:sz w:val="20"/>
      <w:szCs w:val="20"/>
      <w:lang w:val="en-CA"/>
    </w:rPr>
  </w:style>
  <w:style w:type="character" w:customStyle="1" w:styleId="HeaderChar">
    <w:name w:val="Header Char"/>
    <w:basedOn w:val="DefaultParagraphFont"/>
    <w:link w:val="Header"/>
    <w:uiPriority w:val="99"/>
    <w:rsid w:val="00031A70"/>
    <w:rPr>
      <w:rFonts w:ascii="Corbel" w:eastAsia="Helvetica Neue" w:hAnsi="Corbel" w:cs="Helvetica Neue"/>
      <w:color w:val="797979"/>
      <w:sz w:val="20"/>
      <w:szCs w:val="20"/>
      <w:lang w:val="en-US"/>
    </w:rPr>
  </w:style>
  <w:style w:type="paragraph" w:styleId="Footer">
    <w:name w:val="footer"/>
    <w:basedOn w:val="Normal"/>
    <w:link w:val="FooterChar"/>
    <w:uiPriority w:val="99"/>
    <w:unhideWhenUsed/>
    <w:rsid w:val="008834F6"/>
    <w:pPr>
      <w:tabs>
        <w:tab w:val="center" w:pos="4680"/>
        <w:tab w:val="right" w:pos="9360"/>
      </w:tabs>
    </w:pPr>
    <w:rPr>
      <w:color w:val="797979"/>
      <w:sz w:val="16"/>
      <w:szCs w:val="16"/>
      <w:lang w:val="en-CA"/>
    </w:rPr>
  </w:style>
  <w:style w:type="character" w:customStyle="1" w:styleId="FooterChar">
    <w:name w:val="Footer Char"/>
    <w:basedOn w:val="DefaultParagraphFont"/>
    <w:link w:val="Footer"/>
    <w:uiPriority w:val="99"/>
    <w:rsid w:val="008834F6"/>
    <w:rPr>
      <w:rFonts w:ascii="Corbel" w:eastAsia="Helvetica Neue" w:hAnsi="Corbel" w:cs="Helvetica Neue"/>
      <w:color w:val="797979"/>
      <w:sz w:val="16"/>
      <w:szCs w:val="16"/>
      <w:lang w:val="en-US"/>
    </w:rPr>
  </w:style>
  <w:style w:type="paragraph" w:styleId="BalloonText">
    <w:name w:val="Balloon Text"/>
    <w:basedOn w:val="Normal"/>
    <w:link w:val="BalloonTextChar"/>
    <w:uiPriority w:val="99"/>
    <w:semiHidden/>
    <w:unhideWhenUsed/>
    <w:rsid w:val="00775185"/>
    <w:rPr>
      <w:sz w:val="18"/>
      <w:szCs w:val="18"/>
      <w:lang w:val="en-CA"/>
    </w:rPr>
  </w:style>
  <w:style w:type="character" w:customStyle="1" w:styleId="BalloonTextChar">
    <w:name w:val="Balloon Text Char"/>
    <w:basedOn w:val="DefaultParagraphFont"/>
    <w:link w:val="BalloonText"/>
    <w:uiPriority w:val="99"/>
    <w:semiHidden/>
    <w:rsid w:val="00775185"/>
    <w:rPr>
      <w:rFonts w:ascii="Times New Roman" w:hAnsi="Times New Roman" w:cs="Times New Roman"/>
      <w:sz w:val="18"/>
      <w:szCs w:val="18"/>
    </w:rPr>
  </w:style>
  <w:style w:type="character" w:styleId="PageNumber">
    <w:name w:val="page number"/>
    <w:basedOn w:val="DefaultParagraphFont"/>
    <w:uiPriority w:val="99"/>
    <w:semiHidden/>
    <w:unhideWhenUsed/>
    <w:rsid w:val="00643293"/>
    <w:rPr>
      <w:color w:val="797979"/>
    </w:rPr>
  </w:style>
  <w:style w:type="paragraph" w:customStyle="1" w:styleId="FirstPageFooter">
    <w:name w:val="First Page Footer"/>
    <w:basedOn w:val="BodyText"/>
    <w:qFormat/>
    <w:rsid w:val="006A360E"/>
    <w:rPr>
      <w:color w:val="797979"/>
      <w:sz w:val="20"/>
    </w:rPr>
  </w:style>
  <w:style w:type="paragraph" w:styleId="BodyText">
    <w:name w:val="Body Text"/>
    <w:basedOn w:val="Normal"/>
    <w:link w:val="BodyTextChar"/>
    <w:uiPriority w:val="99"/>
    <w:semiHidden/>
    <w:unhideWhenUsed/>
    <w:rsid w:val="006A360E"/>
    <w:pPr>
      <w:spacing w:after="120"/>
    </w:pPr>
    <w:rPr>
      <w:lang w:val="en-CA"/>
    </w:rPr>
  </w:style>
  <w:style w:type="character" w:customStyle="1" w:styleId="BodyTextChar">
    <w:name w:val="Body Text Char"/>
    <w:basedOn w:val="DefaultParagraphFont"/>
    <w:link w:val="BodyText"/>
    <w:uiPriority w:val="99"/>
    <w:semiHidden/>
    <w:rsid w:val="006A360E"/>
    <w:rPr>
      <w:rFonts w:ascii="Corbel" w:eastAsia="Helvetica Neue" w:hAnsi="Corbel" w:cs="Helvetica Neue"/>
      <w:color w:val="000000"/>
      <w:sz w:val="22"/>
      <w:szCs w:val="22"/>
      <w:lang w:val="en-US"/>
    </w:rPr>
  </w:style>
  <w:style w:type="character" w:styleId="CommentReference">
    <w:name w:val="annotation reference"/>
    <w:basedOn w:val="DefaultParagraphFont"/>
    <w:uiPriority w:val="99"/>
    <w:semiHidden/>
    <w:unhideWhenUsed/>
    <w:rsid w:val="006D3D56"/>
    <w:rPr>
      <w:sz w:val="18"/>
      <w:szCs w:val="18"/>
    </w:rPr>
  </w:style>
  <w:style w:type="paragraph" w:styleId="CommentText">
    <w:name w:val="annotation text"/>
    <w:basedOn w:val="Normal"/>
    <w:link w:val="CommentTextChar"/>
    <w:uiPriority w:val="99"/>
    <w:unhideWhenUsed/>
    <w:rsid w:val="006D3D56"/>
    <w:rPr>
      <w:lang w:val="en-CA"/>
    </w:rPr>
  </w:style>
  <w:style w:type="character" w:customStyle="1" w:styleId="CommentTextChar">
    <w:name w:val="Comment Text Char"/>
    <w:basedOn w:val="DefaultParagraphFont"/>
    <w:link w:val="CommentText"/>
    <w:uiPriority w:val="99"/>
    <w:rsid w:val="006D3D56"/>
    <w:rPr>
      <w:rFonts w:ascii="Corbel" w:eastAsia="Helvetica Neue" w:hAnsi="Corbel" w:cs="Helvetica Neue"/>
      <w:color w:val="000000"/>
      <w:lang w:val="en-US"/>
    </w:rPr>
  </w:style>
  <w:style w:type="paragraph" w:styleId="CommentSubject">
    <w:name w:val="annotation subject"/>
    <w:basedOn w:val="CommentText"/>
    <w:next w:val="CommentText"/>
    <w:link w:val="CommentSubjectChar"/>
    <w:uiPriority w:val="99"/>
    <w:semiHidden/>
    <w:unhideWhenUsed/>
    <w:rsid w:val="006D3D56"/>
    <w:rPr>
      <w:b/>
      <w:bCs w:val="0"/>
      <w:sz w:val="20"/>
      <w:szCs w:val="20"/>
    </w:rPr>
  </w:style>
  <w:style w:type="character" w:customStyle="1" w:styleId="CommentSubjectChar">
    <w:name w:val="Comment Subject Char"/>
    <w:basedOn w:val="CommentTextChar"/>
    <w:link w:val="CommentSubject"/>
    <w:uiPriority w:val="99"/>
    <w:semiHidden/>
    <w:rsid w:val="006D3D56"/>
    <w:rPr>
      <w:rFonts w:ascii="Corbel" w:eastAsia="Helvetica Neue" w:hAnsi="Corbel" w:cs="Helvetica Neue"/>
      <w:b/>
      <w:bCs/>
      <w:color w:val="000000"/>
      <w:sz w:val="20"/>
      <w:szCs w:val="20"/>
      <w:lang w:val="en-US"/>
    </w:rPr>
  </w:style>
  <w:style w:type="paragraph" w:customStyle="1" w:styleId="Style1">
    <w:name w:val="Style1"/>
    <w:basedOn w:val="Footer"/>
    <w:qFormat/>
    <w:rsid w:val="00C92A16"/>
  </w:style>
  <w:style w:type="paragraph" w:customStyle="1" w:styleId="Normal1">
    <w:name w:val="Normal1"/>
    <w:rsid w:val="008956A1"/>
    <w:pPr>
      <w:widowControl/>
    </w:pPr>
    <w:rPr>
      <w:rFonts w:ascii="Times New Roman" w:eastAsia="Times New Roman" w:hAnsi="Times New Roman" w:cs="Times New Roman"/>
      <w:lang w:val="en-US"/>
    </w:rPr>
  </w:style>
  <w:style w:type="paragraph" w:styleId="ListParagraph">
    <w:name w:val="List Paragraph"/>
    <w:basedOn w:val="Normal"/>
    <w:uiPriority w:val="34"/>
    <w:qFormat/>
    <w:rsid w:val="00E048D1"/>
    <w:pPr>
      <w:suppressAutoHyphens/>
      <w:overflowPunct w:val="0"/>
      <w:autoSpaceDE w:val="0"/>
      <w:autoSpaceDN w:val="0"/>
      <w:adjustRightInd w:val="0"/>
      <w:textAlignment w:val="baseline"/>
    </w:pPr>
    <w:rPr>
      <w:rFonts w:ascii="Cambria" w:hAnsi="Cambria"/>
      <w:kern w:val="1"/>
      <w:lang w:val="en-CA"/>
    </w:rPr>
  </w:style>
  <w:style w:type="character" w:styleId="Hyperlink">
    <w:name w:val="Hyperlink"/>
    <w:uiPriority w:val="99"/>
    <w:unhideWhenUsed/>
    <w:rsid w:val="007448A5"/>
    <w:rPr>
      <w:color w:val="000099"/>
      <w:u w:val="single"/>
    </w:rPr>
  </w:style>
  <w:style w:type="paragraph" w:styleId="NormalWeb">
    <w:name w:val="Normal (Web)"/>
    <w:basedOn w:val="Normal"/>
    <w:uiPriority w:val="99"/>
    <w:rsid w:val="005F0200"/>
    <w:pPr>
      <w:spacing w:beforeLines="1" w:afterLines="1"/>
    </w:pPr>
    <w:rPr>
      <w:rFonts w:ascii="Times" w:hAnsi="Times"/>
      <w:sz w:val="20"/>
      <w:lang w:val="en-CA"/>
    </w:rPr>
  </w:style>
  <w:style w:type="character" w:styleId="FollowedHyperlink">
    <w:name w:val="FollowedHyperlink"/>
    <w:basedOn w:val="DefaultParagraphFont"/>
    <w:uiPriority w:val="99"/>
    <w:semiHidden/>
    <w:unhideWhenUsed/>
    <w:rsid w:val="00E31DFE"/>
    <w:rPr>
      <w:color w:val="800080" w:themeColor="followedHyperlink"/>
      <w:u w:val="single"/>
    </w:rPr>
  </w:style>
  <w:style w:type="paragraph" w:customStyle="1" w:styleId="References">
    <w:name w:val="References"/>
    <w:basedOn w:val="Normal"/>
    <w:qFormat/>
    <w:rsid w:val="007D5BF5"/>
    <w:pPr>
      <w:spacing w:after="140"/>
    </w:pPr>
    <w:rPr>
      <w:sz w:val="23"/>
      <w:szCs w:val="23"/>
      <w:lang w:val="en-CA"/>
    </w:rPr>
  </w:style>
  <w:style w:type="paragraph" w:customStyle="1" w:styleId="TextAuthorBios">
    <w:name w:val="Text : Author Bios"/>
    <w:basedOn w:val="Normal"/>
    <w:qFormat/>
    <w:rsid w:val="00256B11"/>
    <w:rPr>
      <w:sz w:val="23"/>
      <w:szCs w:val="23"/>
      <w:lang w:val="en-CA"/>
    </w:rPr>
  </w:style>
  <w:style w:type="paragraph" w:customStyle="1" w:styleId="TextQuotes">
    <w:name w:val="Text: Quotes"/>
    <w:basedOn w:val="Normal"/>
    <w:qFormat/>
    <w:rsid w:val="00256B11"/>
    <w:pPr>
      <w:ind w:left="720" w:right="720"/>
    </w:pPr>
    <w:rPr>
      <w:sz w:val="23"/>
      <w:szCs w:val="23"/>
      <w:lang w:val="en-CA"/>
    </w:rPr>
  </w:style>
  <w:style w:type="paragraph" w:customStyle="1" w:styleId="EndNoteBibliography">
    <w:name w:val="EndNote Bibliography"/>
    <w:basedOn w:val="Normal"/>
    <w:rsid w:val="00760E4C"/>
    <w:rPr>
      <w:rFonts w:ascii="Calibri" w:eastAsiaTheme="minorHAnsi" w:hAnsi="Calibri" w:cstheme="minorBidi"/>
      <w:lang w:val="en-CA"/>
    </w:rPr>
  </w:style>
  <w:style w:type="paragraph" w:styleId="EndnoteText">
    <w:name w:val="endnote text"/>
    <w:basedOn w:val="Normal"/>
    <w:link w:val="EndnoteTextChar"/>
    <w:uiPriority w:val="99"/>
    <w:unhideWhenUsed/>
    <w:rsid w:val="009A6E39"/>
    <w:rPr>
      <w:rFonts w:eastAsia="MS Mincho" w:cstheme="minorBidi"/>
    </w:rPr>
  </w:style>
  <w:style w:type="character" w:customStyle="1" w:styleId="EndnoteTextChar">
    <w:name w:val="Endnote Text Char"/>
    <w:basedOn w:val="DefaultParagraphFont"/>
    <w:link w:val="EndnoteText"/>
    <w:uiPriority w:val="99"/>
    <w:rsid w:val="009A6E39"/>
    <w:rPr>
      <w:rFonts w:ascii="Times New Roman" w:eastAsia="MS Mincho" w:hAnsi="Times New Roman" w:cstheme="minorBidi"/>
      <w:lang w:val="en-GB"/>
    </w:rPr>
  </w:style>
  <w:style w:type="character" w:styleId="EndnoteReference">
    <w:name w:val="endnote reference"/>
    <w:uiPriority w:val="99"/>
    <w:unhideWhenUsed/>
    <w:rsid w:val="009A6E39"/>
    <w:rPr>
      <w:vertAlign w:val="superscript"/>
    </w:rPr>
  </w:style>
  <w:style w:type="character" w:styleId="Strong">
    <w:name w:val="Strong"/>
    <w:basedOn w:val="DefaultParagraphFont"/>
    <w:uiPriority w:val="22"/>
    <w:qFormat/>
    <w:rsid w:val="00364F8B"/>
    <w:rPr>
      <w:b/>
      <w:bCs/>
    </w:rPr>
  </w:style>
  <w:style w:type="character" w:customStyle="1" w:styleId="UnresolvedMention1">
    <w:name w:val="Unresolved Mention1"/>
    <w:basedOn w:val="DefaultParagraphFont"/>
    <w:uiPriority w:val="99"/>
    <w:rsid w:val="00E95A62"/>
    <w:rPr>
      <w:color w:val="605E5C"/>
      <w:shd w:val="clear" w:color="auto" w:fill="E1DFDD"/>
    </w:rPr>
  </w:style>
  <w:style w:type="paragraph" w:customStyle="1" w:styleId="BodyA">
    <w:name w:val="Body A"/>
    <w:rsid w:val="003D14D1"/>
    <w:pPr>
      <w:pBdr>
        <w:top w:val="nil"/>
        <w:left w:val="nil"/>
        <w:bottom w:val="nil"/>
        <w:right w:val="nil"/>
        <w:between w:val="nil"/>
        <w:bar w:val="nil"/>
      </w:pBdr>
      <w:suppressAutoHyphens/>
    </w:pPr>
    <w:rPr>
      <w:rFonts w:ascii="Times New Roman" w:eastAsia="Arial Unicode MS" w:hAnsi="Times New Roman" w:cs="Arial Unicode MS"/>
      <w:color w:val="000000"/>
      <w:sz w:val="20"/>
      <w:szCs w:val="20"/>
      <w:u w:color="000000"/>
      <w:bdr w:val="nil"/>
      <w:lang w:val="en-US"/>
      <w14:textOutline w14:w="12700" w14:cap="flat" w14:cmpd="sng" w14:algn="ctr">
        <w14:noFill/>
        <w14:prstDash w14:val="solid"/>
        <w14:miter w14:lim="400000"/>
      </w14:textOutline>
    </w:rPr>
  </w:style>
  <w:style w:type="paragraph" w:customStyle="1" w:styleId="Body">
    <w:name w:val="Body"/>
    <w:rsid w:val="00D2722C"/>
    <w:pPr>
      <w:pBdr>
        <w:top w:val="nil"/>
        <w:left w:val="nil"/>
        <w:bottom w:val="nil"/>
        <w:right w:val="nil"/>
        <w:between w:val="nil"/>
        <w:bar w:val="nil"/>
      </w:pBdr>
      <w:suppressAutoHyphens/>
    </w:pPr>
    <w:rPr>
      <w:color w:val="000000"/>
      <w:kern w:val="1"/>
      <w:u w:color="000000"/>
      <w:bdr w:val="nil"/>
      <w:lang w:val="en-US"/>
      <w14:textOutline w14:w="0" w14:cap="flat" w14:cmpd="sng" w14:algn="ctr">
        <w14:noFill/>
        <w14:prstDash w14:val="solid"/>
        <w14:bevel/>
      </w14:textOutline>
    </w:rPr>
  </w:style>
  <w:style w:type="paragraph" w:customStyle="1" w:styleId="Default">
    <w:name w:val="Default"/>
    <w:rsid w:val="00C166B1"/>
    <w:pPr>
      <w:pBdr>
        <w:top w:val="nil"/>
        <w:left w:val="nil"/>
        <w:bottom w:val="nil"/>
        <w:right w:val="nil"/>
        <w:between w:val="nil"/>
        <w:bar w:val="nil"/>
      </w:pBdr>
      <w:suppressAutoHyphens/>
    </w:pPr>
    <w:rPr>
      <w:rFonts w:ascii="Helvetica" w:eastAsia="Helvetica" w:hAnsi="Helvetica" w:cs="Helvetica"/>
      <w:color w:val="000000"/>
      <w:sz w:val="22"/>
      <w:szCs w:val="22"/>
      <w:u w:color="000000"/>
      <w:bdr w:val="nil"/>
      <w:lang w:val="en-US"/>
      <w14:textOutline w14:w="12700" w14:cap="flat" w14:cmpd="sng" w14:algn="ctr">
        <w14:noFill/>
        <w14:prstDash w14:val="solid"/>
        <w14:miter w14:lim="400000"/>
      </w14:textOutline>
    </w:rPr>
  </w:style>
  <w:style w:type="character" w:customStyle="1" w:styleId="Hyperlink0">
    <w:name w:val="Hyperlink.0"/>
    <w:basedOn w:val="DefaultParagraphFont"/>
    <w:rsid w:val="00C166B1"/>
    <w:rPr>
      <w:outline w:val="0"/>
      <w:color w:val="0000FF"/>
      <w:sz w:val="24"/>
      <w:szCs w:val="24"/>
      <w:u w:val="single" w:color="0000FF"/>
    </w:rPr>
  </w:style>
  <w:style w:type="character" w:customStyle="1" w:styleId="None">
    <w:name w:val="None"/>
    <w:rsid w:val="00C166B1"/>
  </w:style>
  <w:style w:type="character" w:customStyle="1" w:styleId="Hyperlink1">
    <w:name w:val="Hyperlink.1"/>
    <w:basedOn w:val="None"/>
    <w:rsid w:val="00C166B1"/>
    <w:rPr>
      <w:outline w:val="0"/>
      <w:color w:val="0000FF"/>
      <w:sz w:val="24"/>
      <w:szCs w:val="24"/>
      <w:u w:val="single" w:color="0000FF"/>
    </w:rPr>
  </w:style>
  <w:style w:type="character" w:customStyle="1" w:styleId="Hyperlink2">
    <w:name w:val="Hyperlink.2"/>
    <w:basedOn w:val="DefaultParagraphFont"/>
    <w:rsid w:val="00C166B1"/>
    <w:rPr>
      <w:outline w:val="0"/>
      <w:color w:val="0000FF"/>
      <w:u w:val="single" w:color="0000FF"/>
    </w:rPr>
  </w:style>
  <w:style w:type="paragraph" w:customStyle="1" w:styleId="Image">
    <w:name w:val="Image"/>
    <w:basedOn w:val="Body"/>
    <w:qFormat/>
    <w:rsid w:val="00BC3B4B"/>
    <w:pPr>
      <w:ind w:left="990" w:hanging="990"/>
    </w:pPr>
    <w:rPr>
      <w:rFonts w:ascii="Corbel" w:eastAsia="Helvetica Neue" w:hAnsi="Corbel" w:cs="Helvetica Neue"/>
      <w:color w:val="797979"/>
      <w:kern w:val="0"/>
      <w:sz w:val="20"/>
      <w:szCs w:val="20"/>
      <w:bdr w:val="none" w:sz="0" w:space="0" w:color="auto"/>
      <w14:textOutline w14:w="0" w14:cap="rnd" w14:cmpd="sng" w14:algn="ctr">
        <w14:noFill/>
        <w14:prstDash w14:val="solid"/>
        <w14:bevel/>
      </w14:textOutline>
    </w:rPr>
  </w:style>
  <w:style w:type="character" w:customStyle="1" w:styleId="UnresolvedMention2">
    <w:name w:val="Unresolved Mention2"/>
    <w:basedOn w:val="DefaultParagraphFont"/>
    <w:uiPriority w:val="99"/>
    <w:rsid w:val="00A309FF"/>
    <w:rPr>
      <w:color w:val="605E5C"/>
      <w:shd w:val="clear" w:color="auto" w:fill="E1DFDD"/>
    </w:rPr>
  </w:style>
  <w:style w:type="paragraph" w:styleId="Bibliography">
    <w:name w:val="Bibliography"/>
    <w:basedOn w:val="Normal"/>
    <w:next w:val="Normal"/>
    <w:uiPriority w:val="37"/>
    <w:unhideWhenUsed/>
    <w:rsid w:val="00200ECF"/>
    <w:pPr>
      <w:spacing w:after="160" w:line="259" w:lineRule="auto"/>
    </w:pPr>
    <w:rPr>
      <w:rFonts w:asciiTheme="minorHAnsi" w:eastAsiaTheme="minorHAnsi" w:hAnsiTheme="minorHAnsi" w:cstheme="minorBidi"/>
      <w:sz w:val="22"/>
      <w:lang w:val="en-CA"/>
    </w:rPr>
  </w:style>
  <w:style w:type="character" w:customStyle="1" w:styleId="article-headerdoi">
    <w:name w:val="article-header__doi"/>
    <w:basedOn w:val="DefaultParagraphFont"/>
    <w:rsid w:val="002D4E7B"/>
  </w:style>
  <w:style w:type="character" w:customStyle="1" w:styleId="article-headerdoilabel">
    <w:name w:val="article-header__doi__label"/>
    <w:basedOn w:val="DefaultParagraphFont"/>
    <w:rsid w:val="002D4E7B"/>
  </w:style>
  <w:style w:type="character" w:styleId="Emphasis">
    <w:name w:val="Emphasis"/>
    <w:basedOn w:val="DefaultParagraphFont"/>
    <w:uiPriority w:val="20"/>
    <w:qFormat/>
    <w:rsid w:val="008907E9"/>
    <w:rPr>
      <w:i/>
      <w:iCs/>
    </w:rPr>
  </w:style>
  <w:style w:type="character" w:styleId="UnresolvedMention">
    <w:name w:val="Unresolved Mention"/>
    <w:basedOn w:val="DefaultParagraphFont"/>
    <w:uiPriority w:val="99"/>
    <w:unhideWhenUsed/>
    <w:rsid w:val="00046BB3"/>
    <w:rPr>
      <w:color w:val="808080"/>
      <w:shd w:val="clear" w:color="auto" w:fill="E6E6E6"/>
    </w:rPr>
  </w:style>
  <w:style w:type="paragraph" w:styleId="Revision">
    <w:name w:val="Revision"/>
    <w:hidden/>
    <w:uiPriority w:val="99"/>
    <w:semiHidden/>
    <w:rsid w:val="00120D7D"/>
    <w:pPr>
      <w:widowControl/>
    </w:pPr>
    <w:rPr>
      <w:rFonts w:ascii="Corbel" w:eastAsia="Times New Roman" w:hAnsi="Corbel" w:cs="Times New Roman"/>
      <w:lang w:val="en-CA"/>
    </w:rPr>
  </w:style>
  <w:style w:type="paragraph" w:styleId="FootnoteText">
    <w:name w:val="footnote text"/>
    <w:basedOn w:val="Normal"/>
    <w:link w:val="FootnoteTextChar"/>
    <w:uiPriority w:val="99"/>
    <w:unhideWhenUsed/>
    <w:rsid w:val="00F13180"/>
    <w:rPr>
      <w:rFonts w:ascii="Cambria" w:eastAsiaTheme="minorHAnsi" w:hAnsi="Cambria" w:cstheme="minorBidi"/>
      <w:sz w:val="18"/>
      <w:szCs w:val="20"/>
    </w:rPr>
  </w:style>
  <w:style w:type="character" w:customStyle="1" w:styleId="FootnoteTextChar">
    <w:name w:val="Footnote Text Char"/>
    <w:basedOn w:val="DefaultParagraphFont"/>
    <w:link w:val="FootnoteText"/>
    <w:uiPriority w:val="99"/>
    <w:rsid w:val="00F13180"/>
    <w:rPr>
      <w:rFonts w:ascii="Cambria" w:eastAsiaTheme="minorHAnsi" w:hAnsi="Cambria" w:cstheme="minorBidi"/>
      <w:sz w:val="18"/>
      <w:szCs w:val="20"/>
      <w:lang w:val="en-US"/>
    </w:rPr>
  </w:style>
  <w:style w:type="character" w:styleId="FootnoteReference">
    <w:name w:val="footnote reference"/>
    <w:basedOn w:val="DefaultParagraphFont"/>
    <w:uiPriority w:val="99"/>
    <w:semiHidden/>
    <w:unhideWhenUsed/>
    <w:rsid w:val="00F131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90933">
      <w:bodyDiv w:val="1"/>
      <w:marLeft w:val="0"/>
      <w:marRight w:val="0"/>
      <w:marTop w:val="0"/>
      <w:marBottom w:val="0"/>
      <w:divBdr>
        <w:top w:val="none" w:sz="0" w:space="0" w:color="auto"/>
        <w:left w:val="none" w:sz="0" w:space="0" w:color="auto"/>
        <w:bottom w:val="none" w:sz="0" w:space="0" w:color="auto"/>
        <w:right w:val="none" w:sz="0" w:space="0" w:color="auto"/>
      </w:divBdr>
    </w:div>
    <w:div w:id="256133199">
      <w:bodyDiv w:val="1"/>
      <w:marLeft w:val="0"/>
      <w:marRight w:val="0"/>
      <w:marTop w:val="0"/>
      <w:marBottom w:val="0"/>
      <w:divBdr>
        <w:top w:val="none" w:sz="0" w:space="0" w:color="auto"/>
        <w:left w:val="none" w:sz="0" w:space="0" w:color="auto"/>
        <w:bottom w:val="none" w:sz="0" w:space="0" w:color="auto"/>
        <w:right w:val="none" w:sz="0" w:space="0" w:color="auto"/>
      </w:divBdr>
    </w:div>
    <w:div w:id="302585457">
      <w:bodyDiv w:val="1"/>
      <w:marLeft w:val="0"/>
      <w:marRight w:val="0"/>
      <w:marTop w:val="0"/>
      <w:marBottom w:val="0"/>
      <w:divBdr>
        <w:top w:val="none" w:sz="0" w:space="0" w:color="auto"/>
        <w:left w:val="none" w:sz="0" w:space="0" w:color="auto"/>
        <w:bottom w:val="none" w:sz="0" w:space="0" w:color="auto"/>
        <w:right w:val="none" w:sz="0" w:space="0" w:color="auto"/>
      </w:divBdr>
    </w:div>
    <w:div w:id="350106631">
      <w:bodyDiv w:val="1"/>
      <w:marLeft w:val="0"/>
      <w:marRight w:val="0"/>
      <w:marTop w:val="0"/>
      <w:marBottom w:val="0"/>
      <w:divBdr>
        <w:top w:val="none" w:sz="0" w:space="0" w:color="auto"/>
        <w:left w:val="none" w:sz="0" w:space="0" w:color="auto"/>
        <w:bottom w:val="none" w:sz="0" w:space="0" w:color="auto"/>
        <w:right w:val="none" w:sz="0" w:space="0" w:color="auto"/>
      </w:divBdr>
    </w:div>
    <w:div w:id="378357097">
      <w:bodyDiv w:val="1"/>
      <w:marLeft w:val="0"/>
      <w:marRight w:val="0"/>
      <w:marTop w:val="0"/>
      <w:marBottom w:val="0"/>
      <w:divBdr>
        <w:top w:val="none" w:sz="0" w:space="0" w:color="auto"/>
        <w:left w:val="none" w:sz="0" w:space="0" w:color="auto"/>
        <w:bottom w:val="none" w:sz="0" w:space="0" w:color="auto"/>
        <w:right w:val="none" w:sz="0" w:space="0" w:color="auto"/>
      </w:divBdr>
    </w:div>
    <w:div w:id="383257169">
      <w:bodyDiv w:val="1"/>
      <w:marLeft w:val="0"/>
      <w:marRight w:val="0"/>
      <w:marTop w:val="0"/>
      <w:marBottom w:val="0"/>
      <w:divBdr>
        <w:top w:val="none" w:sz="0" w:space="0" w:color="auto"/>
        <w:left w:val="none" w:sz="0" w:space="0" w:color="auto"/>
        <w:bottom w:val="none" w:sz="0" w:space="0" w:color="auto"/>
        <w:right w:val="none" w:sz="0" w:space="0" w:color="auto"/>
      </w:divBdr>
    </w:div>
    <w:div w:id="469174395">
      <w:bodyDiv w:val="1"/>
      <w:marLeft w:val="0"/>
      <w:marRight w:val="0"/>
      <w:marTop w:val="0"/>
      <w:marBottom w:val="0"/>
      <w:divBdr>
        <w:top w:val="none" w:sz="0" w:space="0" w:color="auto"/>
        <w:left w:val="none" w:sz="0" w:space="0" w:color="auto"/>
        <w:bottom w:val="none" w:sz="0" w:space="0" w:color="auto"/>
        <w:right w:val="none" w:sz="0" w:space="0" w:color="auto"/>
      </w:divBdr>
    </w:div>
    <w:div w:id="508981868">
      <w:bodyDiv w:val="1"/>
      <w:marLeft w:val="0"/>
      <w:marRight w:val="0"/>
      <w:marTop w:val="0"/>
      <w:marBottom w:val="0"/>
      <w:divBdr>
        <w:top w:val="none" w:sz="0" w:space="0" w:color="auto"/>
        <w:left w:val="none" w:sz="0" w:space="0" w:color="auto"/>
        <w:bottom w:val="none" w:sz="0" w:space="0" w:color="auto"/>
        <w:right w:val="none" w:sz="0" w:space="0" w:color="auto"/>
      </w:divBdr>
    </w:div>
    <w:div w:id="525295823">
      <w:bodyDiv w:val="1"/>
      <w:marLeft w:val="0"/>
      <w:marRight w:val="0"/>
      <w:marTop w:val="0"/>
      <w:marBottom w:val="0"/>
      <w:divBdr>
        <w:top w:val="none" w:sz="0" w:space="0" w:color="auto"/>
        <w:left w:val="none" w:sz="0" w:space="0" w:color="auto"/>
        <w:bottom w:val="none" w:sz="0" w:space="0" w:color="auto"/>
        <w:right w:val="none" w:sz="0" w:space="0" w:color="auto"/>
      </w:divBdr>
    </w:div>
    <w:div w:id="574901003">
      <w:bodyDiv w:val="1"/>
      <w:marLeft w:val="0"/>
      <w:marRight w:val="0"/>
      <w:marTop w:val="0"/>
      <w:marBottom w:val="0"/>
      <w:divBdr>
        <w:top w:val="none" w:sz="0" w:space="0" w:color="auto"/>
        <w:left w:val="none" w:sz="0" w:space="0" w:color="auto"/>
        <w:bottom w:val="none" w:sz="0" w:space="0" w:color="auto"/>
        <w:right w:val="none" w:sz="0" w:space="0" w:color="auto"/>
      </w:divBdr>
    </w:div>
    <w:div w:id="638605983">
      <w:bodyDiv w:val="1"/>
      <w:marLeft w:val="0"/>
      <w:marRight w:val="0"/>
      <w:marTop w:val="0"/>
      <w:marBottom w:val="0"/>
      <w:divBdr>
        <w:top w:val="none" w:sz="0" w:space="0" w:color="auto"/>
        <w:left w:val="none" w:sz="0" w:space="0" w:color="auto"/>
        <w:bottom w:val="none" w:sz="0" w:space="0" w:color="auto"/>
        <w:right w:val="none" w:sz="0" w:space="0" w:color="auto"/>
      </w:divBdr>
    </w:div>
    <w:div w:id="713507279">
      <w:bodyDiv w:val="1"/>
      <w:marLeft w:val="0"/>
      <w:marRight w:val="0"/>
      <w:marTop w:val="0"/>
      <w:marBottom w:val="0"/>
      <w:divBdr>
        <w:top w:val="none" w:sz="0" w:space="0" w:color="auto"/>
        <w:left w:val="none" w:sz="0" w:space="0" w:color="auto"/>
        <w:bottom w:val="none" w:sz="0" w:space="0" w:color="auto"/>
        <w:right w:val="none" w:sz="0" w:space="0" w:color="auto"/>
      </w:divBdr>
    </w:div>
    <w:div w:id="755983609">
      <w:bodyDiv w:val="1"/>
      <w:marLeft w:val="0"/>
      <w:marRight w:val="0"/>
      <w:marTop w:val="0"/>
      <w:marBottom w:val="0"/>
      <w:divBdr>
        <w:top w:val="none" w:sz="0" w:space="0" w:color="auto"/>
        <w:left w:val="none" w:sz="0" w:space="0" w:color="auto"/>
        <w:bottom w:val="none" w:sz="0" w:space="0" w:color="auto"/>
        <w:right w:val="none" w:sz="0" w:space="0" w:color="auto"/>
      </w:divBdr>
    </w:div>
    <w:div w:id="764766588">
      <w:bodyDiv w:val="1"/>
      <w:marLeft w:val="0"/>
      <w:marRight w:val="0"/>
      <w:marTop w:val="0"/>
      <w:marBottom w:val="0"/>
      <w:divBdr>
        <w:top w:val="none" w:sz="0" w:space="0" w:color="auto"/>
        <w:left w:val="none" w:sz="0" w:space="0" w:color="auto"/>
        <w:bottom w:val="none" w:sz="0" w:space="0" w:color="auto"/>
        <w:right w:val="none" w:sz="0" w:space="0" w:color="auto"/>
      </w:divBdr>
    </w:div>
    <w:div w:id="786239693">
      <w:bodyDiv w:val="1"/>
      <w:marLeft w:val="0"/>
      <w:marRight w:val="0"/>
      <w:marTop w:val="0"/>
      <w:marBottom w:val="0"/>
      <w:divBdr>
        <w:top w:val="none" w:sz="0" w:space="0" w:color="auto"/>
        <w:left w:val="none" w:sz="0" w:space="0" w:color="auto"/>
        <w:bottom w:val="none" w:sz="0" w:space="0" w:color="auto"/>
        <w:right w:val="none" w:sz="0" w:space="0" w:color="auto"/>
      </w:divBdr>
    </w:div>
    <w:div w:id="796264465">
      <w:bodyDiv w:val="1"/>
      <w:marLeft w:val="0"/>
      <w:marRight w:val="0"/>
      <w:marTop w:val="0"/>
      <w:marBottom w:val="0"/>
      <w:divBdr>
        <w:top w:val="none" w:sz="0" w:space="0" w:color="auto"/>
        <w:left w:val="none" w:sz="0" w:space="0" w:color="auto"/>
        <w:bottom w:val="none" w:sz="0" w:space="0" w:color="auto"/>
        <w:right w:val="none" w:sz="0" w:space="0" w:color="auto"/>
      </w:divBdr>
      <w:divsChild>
        <w:div w:id="148905941">
          <w:marLeft w:val="0"/>
          <w:marRight w:val="0"/>
          <w:marTop w:val="0"/>
          <w:marBottom w:val="0"/>
          <w:divBdr>
            <w:top w:val="none" w:sz="0" w:space="0" w:color="auto"/>
            <w:left w:val="none" w:sz="0" w:space="0" w:color="auto"/>
            <w:bottom w:val="none" w:sz="0" w:space="0" w:color="auto"/>
            <w:right w:val="none" w:sz="0" w:space="0" w:color="auto"/>
          </w:divBdr>
        </w:div>
      </w:divsChild>
    </w:div>
    <w:div w:id="842471245">
      <w:bodyDiv w:val="1"/>
      <w:marLeft w:val="0"/>
      <w:marRight w:val="0"/>
      <w:marTop w:val="0"/>
      <w:marBottom w:val="0"/>
      <w:divBdr>
        <w:top w:val="none" w:sz="0" w:space="0" w:color="auto"/>
        <w:left w:val="none" w:sz="0" w:space="0" w:color="auto"/>
        <w:bottom w:val="none" w:sz="0" w:space="0" w:color="auto"/>
        <w:right w:val="none" w:sz="0" w:space="0" w:color="auto"/>
      </w:divBdr>
      <w:divsChild>
        <w:div w:id="162867223">
          <w:marLeft w:val="0"/>
          <w:marRight w:val="0"/>
          <w:marTop w:val="0"/>
          <w:marBottom w:val="0"/>
          <w:divBdr>
            <w:top w:val="none" w:sz="0" w:space="0" w:color="auto"/>
            <w:left w:val="none" w:sz="0" w:space="0" w:color="auto"/>
            <w:bottom w:val="none" w:sz="0" w:space="0" w:color="auto"/>
            <w:right w:val="none" w:sz="0" w:space="0" w:color="auto"/>
          </w:divBdr>
        </w:div>
        <w:div w:id="238440995">
          <w:marLeft w:val="0"/>
          <w:marRight w:val="0"/>
          <w:marTop w:val="0"/>
          <w:marBottom w:val="0"/>
          <w:divBdr>
            <w:top w:val="none" w:sz="0" w:space="0" w:color="auto"/>
            <w:left w:val="none" w:sz="0" w:space="0" w:color="auto"/>
            <w:bottom w:val="none" w:sz="0" w:space="0" w:color="auto"/>
            <w:right w:val="none" w:sz="0" w:space="0" w:color="auto"/>
          </w:divBdr>
        </w:div>
        <w:div w:id="983047044">
          <w:marLeft w:val="0"/>
          <w:marRight w:val="0"/>
          <w:marTop w:val="0"/>
          <w:marBottom w:val="0"/>
          <w:divBdr>
            <w:top w:val="none" w:sz="0" w:space="0" w:color="auto"/>
            <w:left w:val="none" w:sz="0" w:space="0" w:color="auto"/>
            <w:bottom w:val="none" w:sz="0" w:space="0" w:color="auto"/>
            <w:right w:val="none" w:sz="0" w:space="0" w:color="auto"/>
          </w:divBdr>
        </w:div>
        <w:div w:id="1436054558">
          <w:marLeft w:val="0"/>
          <w:marRight w:val="0"/>
          <w:marTop w:val="0"/>
          <w:marBottom w:val="0"/>
          <w:divBdr>
            <w:top w:val="none" w:sz="0" w:space="0" w:color="auto"/>
            <w:left w:val="none" w:sz="0" w:space="0" w:color="auto"/>
            <w:bottom w:val="none" w:sz="0" w:space="0" w:color="auto"/>
            <w:right w:val="none" w:sz="0" w:space="0" w:color="auto"/>
          </w:divBdr>
        </w:div>
        <w:div w:id="1479030645">
          <w:marLeft w:val="0"/>
          <w:marRight w:val="0"/>
          <w:marTop w:val="0"/>
          <w:marBottom w:val="0"/>
          <w:divBdr>
            <w:top w:val="none" w:sz="0" w:space="0" w:color="auto"/>
            <w:left w:val="none" w:sz="0" w:space="0" w:color="auto"/>
            <w:bottom w:val="none" w:sz="0" w:space="0" w:color="auto"/>
            <w:right w:val="none" w:sz="0" w:space="0" w:color="auto"/>
          </w:divBdr>
        </w:div>
      </w:divsChild>
    </w:div>
    <w:div w:id="877549751">
      <w:bodyDiv w:val="1"/>
      <w:marLeft w:val="0"/>
      <w:marRight w:val="0"/>
      <w:marTop w:val="0"/>
      <w:marBottom w:val="0"/>
      <w:divBdr>
        <w:top w:val="none" w:sz="0" w:space="0" w:color="auto"/>
        <w:left w:val="none" w:sz="0" w:space="0" w:color="auto"/>
        <w:bottom w:val="none" w:sz="0" w:space="0" w:color="auto"/>
        <w:right w:val="none" w:sz="0" w:space="0" w:color="auto"/>
      </w:divBdr>
    </w:div>
    <w:div w:id="877663864">
      <w:bodyDiv w:val="1"/>
      <w:marLeft w:val="0"/>
      <w:marRight w:val="0"/>
      <w:marTop w:val="0"/>
      <w:marBottom w:val="0"/>
      <w:divBdr>
        <w:top w:val="none" w:sz="0" w:space="0" w:color="auto"/>
        <w:left w:val="none" w:sz="0" w:space="0" w:color="auto"/>
        <w:bottom w:val="none" w:sz="0" w:space="0" w:color="auto"/>
        <w:right w:val="none" w:sz="0" w:space="0" w:color="auto"/>
      </w:divBdr>
    </w:div>
    <w:div w:id="921572176">
      <w:bodyDiv w:val="1"/>
      <w:marLeft w:val="0"/>
      <w:marRight w:val="0"/>
      <w:marTop w:val="0"/>
      <w:marBottom w:val="0"/>
      <w:divBdr>
        <w:top w:val="none" w:sz="0" w:space="0" w:color="auto"/>
        <w:left w:val="none" w:sz="0" w:space="0" w:color="auto"/>
        <w:bottom w:val="none" w:sz="0" w:space="0" w:color="auto"/>
        <w:right w:val="none" w:sz="0" w:space="0" w:color="auto"/>
      </w:divBdr>
    </w:div>
    <w:div w:id="1008948583">
      <w:bodyDiv w:val="1"/>
      <w:marLeft w:val="0"/>
      <w:marRight w:val="0"/>
      <w:marTop w:val="0"/>
      <w:marBottom w:val="0"/>
      <w:divBdr>
        <w:top w:val="none" w:sz="0" w:space="0" w:color="auto"/>
        <w:left w:val="none" w:sz="0" w:space="0" w:color="auto"/>
        <w:bottom w:val="none" w:sz="0" w:space="0" w:color="auto"/>
        <w:right w:val="none" w:sz="0" w:space="0" w:color="auto"/>
      </w:divBdr>
    </w:div>
    <w:div w:id="1076973327">
      <w:bodyDiv w:val="1"/>
      <w:marLeft w:val="0"/>
      <w:marRight w:val="0"/>
      <w:marTop w:val="0"/>
      <w:marBottom w:val="0"/>
      <w:divBdr>
        <w:top w:val="none" w:sz="0" w:space="0" w:color="auto"/>
        <w:left w:val="none" w:sz="0" w:space="0" w:color="auto"/>
        <w:bottom w:val="none" w:sz="0" w:space="0" w:color="auto"/>
        <w:right w:val="none" w:sz="0" w:space="0" w:color="auto"/>
      </w:divBdr>
    </w:div>
    <w:div w:id="1095714690">
      <w:bodyDiv w:val="1"/>
      <w:marLeft w:val="0"/>
      <w:marRight w:val="0"/>
      <w:marTop w:val="0"/>
      <w:marBottom w:val="0"/>
      <w:divBdr>
        <w:top w:val="none" w:sz="0" w:space="0" w:color="auto"/>
        <w:left w:val="none" w:sz="0" w:space="0" w:color="auto"/>
        <w:bottom w:val="none" w:sz="0" w:space="0" w:color="auto"/>
        <w:right w:val="none" w:sz="0" w:space="0" w:color="auto"/>
      </w:divBdr>
      <w:divsChild>
        <w:div w:id="814106258">
          <w:marLeft w:val="0"/>
          <w:marRight w:val="0"/>
          <w:marTop w:val="0"/>
          <w:marBottom w:val="0"/>
          <w:divBdr>
            <w:top w:val="none" w:sz="0" w:space="0" w:color="auto"/>
            <w:left w:val="none" w:sz="0" w:space="0" w:color="auto"/>
            <w:bottom w:val="none" w:sz="0" w:space="0" w:color="auto"/>
            <w:right w:val="none" w:sz="0" w:space="0" w:color="auto"/>
          </w:divBdr>
        </w:div>
        <w:div w:id="969943235">
          <w:marLeft w:val="0"/>
          <w:marRight w:val="0"/>
          <w:marTop w:val="0"/>
          <w:marBottom w:val="0"/>
          <w:divBdr>
            <w:top w:val="none" w:sz="0" w:space="0" w:color="auto"/>
            <w:left w:val="none" w:sz="0" w:space="0" w:color="auto"/>
            <w:bottom w:val="none" w:sz="0" w:space="0" w:color="auto"/>
            <w:right w:val="none" w:sz="0" w:space="0" w:color="auto"/>
          </w:divBdr>
        </w:div>
        <w:div w:id="1338190576">
          <w:marLeft w:val="0"/>
          <w:marRight w:val="0"/>
          <w:marTop w:val="0"/>
          <w:marBottom w:val="0"/>
          <w:divBdr>
            <w:top w:val="none" w:sz="0" w:space="0" w:color="auto"/>
            <w:left w:val="none" w:sz="0" w:space="0" w:color="auto"/>
            <w:bottom w:val="none" w:sz="0" w:space="0" w:color="auto"/>
            <w:right w:val="none" w:sz="0" w:space="0" w:color="auto"/>
          </w:divBdr>
        </w:div>
        <w:div w:id="1384064517">
          <w:marLeft w:val="0"/>
          <w:marRight w:val="0"/>
          <w:marTop w:val="0"/>
          <w:marBottom w:val="0"/>
          <w:divBdr>
            <w:top w:val="none" w:sz="0" w:space="0" w:color="auto"/>
            <w:left w:val="none" w:sz="0" w:space="0" w:color="auto"/>
            <w:bottom w:val="none" w:sz="0" w:space="0" w:color="auto"/>
            <w:right w:val="none" w:sz="0" w:space="0" w:color="auto"/>
          </w:divBdr>
        </w:div>
        <w:div w:id="1644430435">
          <w:marLeft w:val="0"/>
          <w:marRight w:val="0"/>
          <w:marTop w:val="0"/>
          <w:marBottom w:val="0"/>
          <w:divBdr>
            <w:top w:val="none" w:sz="0" w:space="0" w:color="auto"/>
            <w:left w:val="none" w:sz="0" w:space="0" w:color="auto"/>
            <w:bottom w:val="none" w:sz="0" w:space="0" w:color="auto"/>
            <w:right w:val="none" w:sz="0" w:space="0" w:color="auto"/>
          </w:divBdr>
        </w:div>
      </w:divsChild>
    </w:div>
    <w:div w:id="1193692273">
      <w:bodyDiv w:val="1"/>
      <w:marLeft w:val="0"/>
      <w:marRight w:val="0"/>
      <w:marTop w:val="0"/>
      <w:marBottom w:val="0"/>
      <w:divBdr>
        <w:top w:val="none" w:sz="0" w:space="0" w:color="auto"/>
        <w:left w:val="none" w:sz="0" w:space="0" w:color="auto"/>
        <w:bottom w:val="none" w:sz="0" w:space="0" w:color="auto"/>
        <w:right w:val="none" w:sz="0" w:space="0" w:color="auto"/>
      </w:divBdr>
    </w:div>
    <w:div w:id="1217858201">
      <w:bodyDiv w:val="1"/>
      <w:marLeft w:val="0"/>
      <w:marRight w:val="0"/>
      <w:marTop w:val="0"/>
      <w:marBottom w:val="0"/>
      <w:divBdr>
        <w:top w:val="none" w:sz="0" w:space="0" w:color="auto"/>
        <w:left w:val="none" w:sz="0" w:space="0" w:color="auto"/>
        <w:bottom w:val="none" w:sz="0" w:space="0" w:color="auto"/>
        <w:right w:val="none" w:sz="0" w:space="0" w:color="auto"/>
      </w:divBdr>
      <w:divsChild>
        <w:div w:id="1744982741">
          <w:marLeft w:val="0"/>
          <w:marRight w:val="0"/>
          <w:marTop w:val="0"/>
          <w:marBottom w:val="0"/>
          <w:divBdr>
            <w:top w:val="none" w:sz="0" w:space="0" w:color="auto"/>
            <w:left w:val="none" w:sz="0" w:space="0" w:color="auto"/>
            <w:bottom w:val="none" w:sz="0" w:space="0" w:color="auto"/>
            <w:right w:val="none" w:sz="0" w:space="0" w:color="auto"/>
          </w:divBdr>
          <w:divsChild>
            <w:div w:id="1907299796">
              <w:marLeft w:val="0"/>
              <w:marRight w:val="0"/>
              <w:marTop w:val="0"/>
              <w:marBottom w:val="0"/>
              <w:divBdr>
                <w:top w:val="none" w:sz="0" w:space="0" w:color="auto"/>
                <w:left w:val="none" w:sz="0" w:space="0" w:color="auto"/>
                <w:bottom w:val="none" w:sz="0" w:space="0" w:color="auto"/>
                <w:right w:val="none" w:sz="0" w:space="0" w:color="auto"/>
              </w:divBdr>
              <w:divsChild>
                <w:div w:id="23693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947692">
      <w:bodyDiv w:val="1"/>
      <w:marLeft w:val="0"/>
      <w:marRight w:val="0"/>
      <w:marTop w:val="0"/>
      <w:marBottom w:val="0"/>
      <w:divBdr>
        <w:top w:val="none" w:sz="0" w:space="0" w:color="auto"/>
        <w:left w:val="none" w:sz="0" w:space="0" w:color="auto"/>
        <w:bottom w:val="none" w:sz="0" w:space="0" w:color="auto"/>
        <w:right w:val="none" w:sz="0" w:space="0" w:color="auto"/>
      </w:divBdr>
    </w:div>
    <w:div w:id="1310552403">
      <w:bodyDiv w:val="1"/>
      <w:marLeft w:val="0"/>
      <w:marRight w:val="0"/>
      <w:marTop w:val="0"/>
      <w:marBottom w:val="0"/>
      <w:divBdr>
        <w:top w:val="none" w:sz="0" w:space="0" w:color="auto"/>
        <w:left w:val="none" w:sz="0" w:space="0" w:color="auto"/>
        <w:bottom w:val="none" w:sz="0" w:space="0" w:color="auto"/>
        <w:right w:val="none" w:sz="0" w:space="0" w:color="auto"/>
      </w:divBdr>
    </w:div>
    <w:div w:id="1333995755">
      <w:bodyDiv w:val="1"/>
      <w:marLeft w:val="0"/>
      <w:marRight w:val="0"/>
      <w:marTop w:val="0"/>
      <w:marBottom w:val="0"/>
      <w:divBdr>
        <w:top w:val="none" w:sz="0" w:space="0" w:color="auto"/>
        <w:left w:val="none" w:sz="0" w:space="0" w:color="auto"/>
        <w:bottom w:val="none" w:sz="0" w:space="0" w:color="auto"/>
        <w:right w:val="none" w:sz="0" w:space="0" w:color="auto"/>
      </w:divBdr>
    </w:div>
    <w:div w:id="1399747121">
      <w:bodyDiv w:val="1"/>
      <w:marLeft w:val="0"/>
      <w:marRight w:val="0"/>
      <w:marTop w:val="0"/>
      <w:marBottom w:val="0"/>
      <w:divBdr>
        <w:top w:val="none" w:sz="0" w:space="0" w:color="auto"/>
        <w:left w:val="none" w:sz="0" w:space="0" w:color="auto"/>
        <w:bottom w:val="none" w:sz="0" w:space="0" w:color="auto"/>
        <w:right w:val="none" w:sz="0" w:space="0" w:color="auto"/>
      </w:divBdr>
    </w:div>
    <w:div w:id="1431969228">
      <w:bodyDiv w:val="1"/>
      <w:marLeft w:val="0"/>
      <w:marRight w:val="0"/>
      <w:marTop w:val="0"/>
      <w:marBottom w:val="0"/>
      <w:divBdr>
        <w:top w:val="none" w:sz="0" w:space="0" w:color="auto"/>
        <w:left w:val="none" w:sz="0" w:space="0" w:color="auto"/>
        <w:bottom w:val="none" w:sz="0" w:space="0" w:color="auto"/>
        <w:right w:val="none" w:sz="0" w:space="0" w:color="auto"/>
      </w:divBdr>
    </w:div>
    <w:div w:id="1450510720">
      <w:bodyDiv w:val="1"/>
      <w:marLeft w:val="0"/>
      <w:marRight w:val="0"/>
      <w:marTop w:val="0"/>
      <w:marBottom w:val="0"/>
      <w:divBdr>
        <w:top w:val="none" w:sz="0" w:space="0" w:color="auto"/>
        <w:left w:val="none" w:sz="0" w:space="0" w:color="auto"/>
        <w:bottom w:val="none" w:sz="0" w:space="0" w:color="auto"/>
        <w:right w:val="none" w:sz="0" w:space="0" w:color="auto"/>
      </w:divBdr>
    </w:div>
    <w:div w:id="1484008467">
      <w:bodyDiv w:val="1"/>
      <w:marLeft w:val="0"/>
      <w:marRight w:val="0"/>
      <w:marTop w:val="0"/>
      <w:marBottom w:val="0"/>
      <w:divBdr>
        <w:top w:val="none" w:sz="0" w:space="0" w:color="auto"/>
        <w:left w:val="none" w:sz="0" w:space="0" w:color="auto"/>
        <w:bottom w:val="none" w:sz="0" w:space="0" w:color="auto"/>
        <w:right w:val="none" w:sz="0" w:space="0" w:color="auto"/>
      </w:divBdr>
    </w:div>
    <w:div w:id="1524854230">
      <w:bodyDiv w:val="1"/>
      <w:marLeft w:val="0"/>
      <w:marRight w:val="0"/>
      <w:marTop w:val="0"/>
      <w:marBottom w:val="0"/>
      <w:divBdr>
        <w:top w:val="none" w:sz="0" w:space="0" w:color="auto"/>
        <w:left w:val="none" w:sz="0" w:space="0" w:color="auto"/>
        <w:bottom w:val="none" w:sz="0" w:space="0" w:color="auto"/>
        <w:right w:val="none" w:sz="0" w:space="0" w:color="auto"/>
      </w:divBdr>
    </w:div>
    <w:div w:id="1594439080">
      <w:bodyDiv w:val="1"/>
      <w:marLeft w:val="0"/>
      <w:marRight w:val="0"/>
      <w:marTop w:val="0"/>
      <w:marBottom w:val="0"/>
      <w:divBdr>
        <w:top w:val="none" w:sz="0" w:space="0" w:color="auto"/>
        <w:left w:val="none" w:sz="0" w:space="0" w:color="auto"/>
        <w:bottom w:val="none" w:sz="0" w:space="0" w:color="auto"/>
        <w:right w:val="none" w:sz="0" w:space="0" w:color="auto"/>
      </w:divBdr>
    </w:div>
    <w:div w:id="1597783352">
      <w:bodyDiv w:val="1"/>
      <w:marLeft w:val="0"/>
      <w:marRight w:val="0"/>
      <w:marTop w:val="0"/>
      <w:marBottom w:val="0"/>
      <w:divBdr>
        <w:top w:val="none" w:sz="0" w:space="0" w:color="auto"/>
        <w:left w:val="none" w:sz="0" w:space="0" w:color="auto"/>
        <w:bottom w:val="none" w:sz="0" w:space="0" w:color="auto"/>
        <w:right w:val="none" w:sz="0" w:space="0" w:color="auto"/>
      </w:divBdr>
    </w:div>
    <w:div w:id="1599174361">
      <w:bodyDiv w:val="1"/>
      <w:marLeft w:val="0"/>
      <w:marRight w:val="0"/>
      <w:marTop w:val="0"/>
      <w:marBottom w:val="0"/>
      <w:divBdr>
        <w:top w:val="none" w:sz="0" w:space="0" w:color="auto"/>
        <w:left w:val="none" w:sz="0" w:space="0" w:color="auto"/>
        <w:bottom w:val="none" w:sz="0" w:space="0" w:color="auto"/>
        <w:right w:val="none" w:sz="0" w:space="0" w:color="auto"/>
      </w:divBdr>
    </w:div>
    <w:div w:id="1632513767">
      <w:bodyDiv w:val="1"/>
      <w:marLeft w:val="0"/>
      <w:marRight w:val="0"/>
      <w:marTop w:val="0"/>
      <w:marBottom w:val="0"/>
      <w:divBdr>
        <w:top w:val="none" w:sz="0" w:space="0" w:color="auto"/>
        <w:left w:val="none" w:sz="0" w:space="0" w:color="auto"/>
        <w:bottom w:val="none" w:sz="0" w:space="0" w:color="auto"/>
        <w:right w:val="none" w:sz="0" w:space="0" w:color="auto"/>
      </w:divBdr>
    </w:div>
    <w:div w:id="1638291359">
      <w:bodyDiv w:val="1"/>
      <w:marLeft w:val="0"/>
      <w:marRight w:val="0"/>
      <w:marTop w:val="0"/>
      <w:marBottom w:val="0"/>
      <w:divBdr>
        <w:top w:val="none" w:sz="0" w:space="0" w:color="auto"/>
        <w:left w:val="none" w:sz="0" w:space="0" w:color="auto"/>
        <w:bottom w:val="none" w:sz="0" w:space="0" w:color="auto"/>
        <w:right w:val="none" w:sz="0" w:space="0" w:color="auto"/>
      </w:divBdr>
    </w:div>
    <w:div w:id="1705905701">
      <w:bodyDiv w:val="1"/>
      <w:marLeft w:val="0"/>
      <w:marRight w:val="0"/>
      <w:marTop w:val="0"/>
      <w:marBottom w:val="0"/>
      <w:divBdr>
        <w:top w:val="none" w:sz="0" w:space="0" w:color="auto"/>
        <w:left w:val="none" w:sz="0" w:space="0" w:color="auto"/>
        <w:bottom w:val="none" w:sz="0" w:space="0" w:color="auto"/>
        <w:right w:val="none" w:sz="0" w:space="0" w:color="auto"/>
      </w:divBdr>
    </w:div>
    <w:div w:id="1718966502">
      <w:bodyDiv w:val="1"/>
      <w:marLeft w:val="0"/>
      <w:marRight w:val="0"/>
      <w:marTop w:val="0"/>
      <w:marBottom w:val="0"/>
      <w:divBdr>
        <w:top w:val="none" w:sz="0" w:space="0" w:color="auto"/>
        <w:left w:val="none" w:sz="0" w:space="0" w:color="auto"/>
        <w:bottom w:val="none" w:sz="0" w:space="0" w:color="auto"/>
        <w:right w:val="none" w:sz="0" w:space="0" w:color="auto"/>
      </w:divBdr>
    </w:div>
    <w:div w:id="1844396297">
      <w:bodyDiv w:val="1"/>
      <w:marLeft w:val="0"/>
      <w:marRight w:val="0"/>
      <w:marTop w:val="0"/>
      <w:marBottom w:val="0"/>
      <w:divBdr>
        <w:top w:val="none" w:sz="0" w:space="0" w:color="auto"/>
        <w:left w:val="none" w:sz="0" w:space="0" w:color="auto"/>
        <w:bottom w:val="none" w:sz="0" w:space="0" w:color="auto"/>
        <w:right w:val="none" w:sz="0" w:space="0" w:color="auto"/>
      </w:divBdr>
      <w:divsChild>
        <w:div w:id="986471098">
          <w:marLeft w:val="0"/>
          <w:marRight w:val="0"/>
          <w:marTop w:val="0"/>
          <w:marBottom w:val="0"/>
          <w:divBdr>
            <w:top w:val="none" w:sz="0" w:space="0" w:color="auto"/>
            <w:left w:val="none" w:sz="0" w:space="0" w:color="auto"/>
            <w:bottom w:val="none" w:sz="0" w:space="0" w:color="auto"/>
            <w:right w:val="none" w:sz="0" w:space="0" w:color="auto"/>
          </w:divBdr>
        </w:div>
        <w:div w:id="100535877">
          <w:marLeft w:val="0"/>
          <w:marRight w:val="0"/>
          <w:marTop w:val="0"/>
          <w:marBottom w:val="0"/>
          <w:divBdr>
            <w:top w:val="none" w:sz="0" w:space="0" w:color="auto"/>
            <w:left w:val="none" w:sz="0" w:space="0" w:color="auto"/>
            <w:bottom w:val="none" w:sz="0" w:space="0" w:color="auto"/>
            <w:right w:val="none" w:sz="0" w:space="0" w:color="auto"/>
          </w:divBdr>
          <w:divsChild>
            <w:div w:id="519051279">
              <w:marLeft w:val="0"/>
              <w:marRight w:val="0"/>
              <w:marTop w:val="0"/>
              <w:marBottom w:val="0"/>
              <w:divBdr>
                <w:top w:val="none" w:sz="0" w:space="0" w:color="auto"/>
                <w:left w:val="none" w:sz="0" w:space="0" w:color="auto"/>
                <w:bottom w:val="none" w:sz="0" w:space="0" w:color="auto"/>
                <w:right w:val="none" w:sz="0" w:space="0" w:color="auto"/>
              </w:divBdr>
              <w:divsChild>
                <w:div w:id="1173566725">
                  <w:marLeft w:val="0"/>
                  <w:marRight w:val="0"/>
                  <w:marTop w:val="0"/>
                  <w:marBottom w:val="0"/>
                  <w:divBdr>
                    <w:top w:val="none" w:sz="0" w:space="0" w:color="auto"/>
                    <w:left w:val="none" w:sz="0" w:space="0" w:color="auto"/>
                    <w:bottom w:val="none" w:sz="0" w:space="0" w:color="auto"/>
                    <w:right w:val="none" w:sz="0" w:space="0" w:color="auto"/>
                  </w:divBdr>
                  <w:divsChild>
                    <w:div w:id="622226468">
                      <w:marLeft w:val="0"/>
                      <w:marRight w:val="0"/>
                      <w:marTop w:val="0"/>
                      <w:marBottom w:val="0"/>
                      <w:divBdr>
                        <w:top w:val="none" w:sz="0" w:space="0" w:color="auto"/>
                        <w:left w:val="none" w:sz="0" w:space="0" w:color="auto"/>
                        <w:bottom w:val="none" w:sz="0" w:space="0" w:color="auto"/>
                        <w:right w:val="none" w:sz="0" w:space="0" w:color="auto"/>
                      </w:divBdr>
                      <w:divsChild>
                        <w:div w:id="1472868570">
                          <w:marLeft w:val="0"/>
                          <w:marRight w:val="0"/>
                          <w:marTop w:val="0"/>
                          <w:marBottom w:val="0"/>
                          <w:divBdr>
                            <w:top w:val="none" w:sz="0" w:space="0" w:color="auto"/>
                            <w:left w:val="none" w:sz="0" w:space="0" w:color="auto"/>
                            <w:bottom w:val="none" w:sz="0" w:space="0" w:color="auto"/>
                            <w:right w:val="none" w:sz="0" w:space="0" w:color="auto"/>
                          </w:divBdr>
                          <w:divsChild>
                            <w:div w:id="216091509">
                              <w:marLeft w:val="0"/>
                              <w:marRight w:val="0"/>
                              <w:marTop w:val="0"/>
                              <w:marBottom w:val="0"/>
                              <w:divBdr>
                                <w:top w:val="none" w:sz="0" w:space="0" w:color="auto"/>
                                <w:left w:val="none" w:sz="0" w:space="0" w:color="auto"/>
                                <w:bottom w:val="none" w:sz="0" w:space="0" w:color="auto"/>
                                <w:right w:val="none" w:sz="0" w:space="0" w:color="auto"/>
                              </w:divBdr>
                              <w:divsChild>
                                <w:div w:id="977033589">
                                  <w:marLeft w:val="0"/>
                                  <w:marRight w:val="0"/>
                                  <w:marTop w:val="0"/>
                                  <w:marBottom w:val="0"/>
                                  <w:divBdr>
                                    <w:top w:val="none" w:sz="0" w:space="0" w:color="auto"/>
                                    <w:left w:val="none" w:sz="0" w:space="0" w:color="auto"/>
                                    <w:bottom w:val="none" w:sz="0" w:space="0" w:color="auto"/>
                                    <w:right w:val="none" w:sz="0" w:space="0" w:color="auto"/>
                                  </w:divBdr>
                                  <w:divsChild>
                                    <w:div w:id="1881626194">
                                      <w:marLeft w:val="0"/>
                                      <w:marRight w:val="0"/>
                                      <w:marTop w:val="0"/>
                                      <w:marBottom w:val="0"/>
                                      <w:divBdr>
                                        <w:top w:val="none" w:sz="0" w:space="0" w:color="auto"/>
                                        <w:left w:val="none" w:sz="0" w:space="0" w:color="auto"/>
                                        <w:bottom w:val="none" w:sz="0" w:space="0" w:color="auto"/>
                                        <w:right w:val="none" w:sz="0" w:space="0" w:color="auto"/>
                                      </w:divBdr>
                                      <w:divsChild>
                                        <w:div w:id="519584041">
                                          <w:marLeft w:val="0"/>
                                          <w:marRight w:val="0"/>
                                          <w:marTop w:val="0"/>
                                          <w:marBottom w:val="0"/>
                                          <w:divBdr>
                                            <w:top w:val="none" w:sz="0" w:space="0" w:color="auto"/>
                                            <w:left w:val="none" w:sz="0" w:space="0" w:color="auto"/>
                                            <w:bottom w:val="none" w:sz="0" w:space="0" w:color="auto"/>
                                            <w:right w:val="none" w:sz="0" w:space="0" w:color="auto"/>
                                          </w:divBdr>
                                          <w:divsChild>
                                            <w:div w:id="533418848">
                                              <w:marLeft w:val="0"/>
                                              <w:marRight w:val="0"/>
                                              <w:marTop w:val="0"/>
                                              <w:marBottom w:val="0"/>
                                              <w:divBdr>
                                                <w:top w:val="none" w:sz="0" w:space="0" w:color="auto"/>
                                                <w:left w:val="none" w:sz="0" w:space="0" w:color="auto"/>
                                                <w:bottom w:val="none" w:sz="0" w:space="0" w:color="auto"/>
                                                <w:right w:val="none" w:sz="0" w:space="0" w:color="auto"/>
                                              </w:divBdr>
                                              <w:divsChild>
                                                <w:div w:id="1509906602">
                                                  <w:marLeft w:val="0"/>
                                                  <w:marRight w:val="0"/>
                                                  <w:marTop w:val="0"/>
                                                  <w:marBottom w:val="0"/>
                                                  <w:divBdr>
                                                    <w:top w:val="none" w:sz="0" w:space="0" w:color="auto"/>
                                                    <w:left w:val="none" w:sz="0" w:space="0" w:color="auto"/>
                                                    <w:bottom w:val="none" w:sz="0" w:space="0" w:color="auto"/>
                                                    <w:right w:val="none" w:sz="0" w:space="0" w:color="auto"/>
                                                  </w:divBdr>
                                                  <w:divsChild>
                                                    <w:div w:id="1700667987">
                                                      <w:marLeft w:val="0"/>
                                                      <w:marRight w:val="0"/>
                                                      <w:marTop w:val="0"/>
                                                      <w:marBottom w:val="0"/>
                                                      <w:divBdr>
                                                        <w:top w:val="none" w:sz="0" w:space="0" w:color="auto"/>
                                                        <w:left w:val="none" w:sz="0" w:space="0" w:color="auto"/>
                                                        <w:bottom w:val="none" w:sz="0" w:space="0" w:color="auto"/>
                                                        <w:right w:val="none" w:sz="0" w:space="0" w:color="auto"/>
                                                      </w:divBdr>
                                                      <w:divsChild>
                                                        <w:div w:id="1000231220">
                                                          <w:marLeft w:val="0"/>
                                                          <w:marRight w:val="0"/>
                                                          <w:marTop w:val="0"/>
                                                          <w:marBottom w:val="0"/>
                                                          <w:divBdr>
                                                            <w:top w:val="none" w:sz="0" w:space="0" w:color="auto"/>
                                                            <w:left w:val="none" w:sz="0" w:space="0" w:color="auto"/>
                                                            <w:bottom w:val="none" w:sz="0" w:space="0" w:color="auto"/>
                                                            <w:right w:val="none" w:sz="0" w:space="0" w:color="auto"/>
                                                          </w:divBdr>
                                                          <w:divsChild>
                                                            <w:div w:id="74590562">
                                                              <w:marLeft w:val="0"/>
                                                              <w:marRight w:val="0"/>
                                                              <w:marTop w:val="0"/>
                                                              <w:marBottom w:val="0"/>
                                                              <w:divBdr>
                                                                <w:top w:val="none" w:sz="0" w:space="0" w:color="auto"/>
                                                                <w:left w:val="none" w:sz="0" w:space="0" w:color="auto"/>
                                                                <w:bottom w:val="none" w:sz="0" w:space="0" w:color="auto"/>
                                                                <w:right w:val="none" w:sz="0" w:space="0" w:color="auto"/>
                                                              </w:divBdr>
                                                              <w:divsChild>
                                                                <w:div w:id="28452713">
                                                                  <w:marLeft w:val="0"/>
                                                                  <w:marRight w:val="0"/>
                                                                  <w:marTop w:val="0"/>
                                                                  <w:marBottom w:val="0"/>
                                                                  <w:divBdr>
                                                                    <w:top w:val="none" w:sz="0" w:space="0" w:color="auto"/>
                                                                    <w:left w:val="none" w:sz="0" w:space="0" w:color="auto"/>
                                                                    <w:bottom w:val="none" w:sz="0" w:space="0" w:color="auto"/>
                                                                    <w:right w:val="none" w:sz="0" w:space="0" w:color="auto"/>
                                                                  </w:divBdr>
                                                                  <w:divsChild>
                                                                    <w:div w:id="1136525322">
                                                                      <w:marLeft w:val="0"/>
                                                                      <w:marRight w:val="0"/>
                                                                      <w:marTop w:val="0"/>
                                                                      <w:marBottom w:val="0"/>
                                                                      <w:divBdr>
                                                                        <w:top w:val="none" w:sz="0" w:space="0" w:color="auto"/>
                                                                        <w:left w:val="none" w:sz="0" w:space="0" w:color="auto"/>
                                                                        <w:bottom w:val="none" w:sz="0" w:space="0" w:color="auto"/>
                                                                        <w:right w:val="none" w:sz="0" w:space="0" w:color="auto"/>
                                                                      </w:divBdr>
                                                                      <w:divsChild>
                                                                        <w:div w:id="88426322">
                                                                          <w:marLeft w:val="0"/>
                                                                          <w:marRight w:val="0"/>
                                                                          <w:marTop w:val="0"/>
                                                                          <w:marBottom w:val="0"/>
                                                                          <w:divBdr>
                                                                            <w:top w:val="none" w:sz="0" w:space="0" w:color="auto"/>
                                                                            <w:left w:val="none" w:sz="0" w:space="0" w:color="auto"/>
                                                                            <w:bottom w:val="none" w:sz="0" w:space="0" w:color="auto"/>
                                                                            <w:right w:val="none" w:sz="0" w:space="0" w:color="auto"/>
                                                                          </w:divBdr>
                                                                          <w:divsChild>
                                                                            <w:div w:id="1375930372">
                                                                              <w:marLeft w:val="0"/>
                                                                              <w:marRight w:val="0"/>
                                                                              <w:marTop w:val="0"/>
                                                                              <w:marBottom w:val="0"/>
                                                                              <w:divBdr>
                                                                                <w:top w:val="none" w:sz="0" w:space="0" w:color="auto"/>
                                                                                <w:left w:val="none" w:sz="0" w:space="0" w:color="auto"/>
                                                                                <w:bottom w:val="none" w:sz="0" w:space="0" w:color="auto"/>
                                                                                <w:right w:val="none" w:sz="0" w:space="0" w:color="auto"/>
                                                                              </w:divBdr>
                                                                              <w:divsChild>
                                                                                <w:div w:id="430974811">
                                                                                  <w:marLeft w:val="0"/>
                                                                                  <w:marRight w:val="0"/>
                                                                                  <w:marTop w:val="0"/>
                                                                                  <w:marBottom w:val="0"/>
                                                                                  <w:divBdr>
                                                                                    <w:top w:val="none" w:sz="0" w:space="0" w:color="auto"/>
                                                                                    <w:left w:val="none" w:sz="0" w:space="0" w:color="auto"/>
                                                                                    <w:bottom w:val="none" w:sz="0" w:space="0" w:color="auto"/>
                                                                                    <w:right w:val="none" w:sz="0" w:space="0" w:color="auto"/>
                                                                                  </w:divBdr>
                                                                                  <w:divsChild>
                                                                                    <w:div w:id="114493992">
                                                                                      <w:marLeft w:val="0"/>
                                                                                      <w:marRight w:val="0"/>
                                                                                      <w:marTop w:val="0"/>
                                                                                      <w:marBottom w:val="0"/>
                                                                                      <w:divBdr>
                                                                                        <w:top w:val="none" w:sz="0" w:space="0" w:color="auto"/>
                                                                                        <w:left w:val="none" w:sz="0" w:space="0" w:color="auto"/>
                                                                                        <w:bottom w:val="none" w:sz="0" w:space="0" w:color="auto"/>
                                                                                        <w:right w:val="none" w:sz="0" w:space="0" w:color="auto"/>
                                                                                      </w:divBdr>
                                                                                      <w:divsChild>
                                                                                        <w:div w:id="1916236011">
                                                                                          <w:marLeft w:val="0"/>
                                                                                          <w:marRight w:val="0"/>
                                                                                          <w:marTop w:val="0"/>
                                                                                          <w:marBottom w:val="0"/>
                                                                                          <w:divBdr>
                                                                                            <w:top w:val="none" w:sz="0" w:space="0" w:color="auto"/>
                                                                                            <w:left w:val="none" w:sz="0" w:space="0" w:color="auto"/>
                                                                                            <w:bottom w:val="none" w:sz="0" w:space="0" w:color="auto"/>
                                                                                            <w:right w:val="none" w:sz="0" w:space="0" w:color="auto"/>
                                                                                          </w:divBdr>
                                                                                          <w:divsChild>
                                                                                            <w:div w:id="715348834">
                                                                                              <w:marLeft w:val="0"/>
                                                                                              <w:marRight w:val="0"/>
                                                                                              <w:marTop w:val="0"/>
                                                                                              <w:marBottom w:val="0"/>
                                                                                              <w:divBdr>
                                                                                                <w:top w:val="none" w:sz="0" w:space="0" w:color="auto"/>
                                                                                                <w:left w:val="none" w:sz="0" w:space="0" w:color="auto"/>
                                                                                                <w:bottom w:val="none" w:sz="0" w:space="0" w:color="auto"/>
                                                                                                <w:right w:val="none" w:sz="0" w:space="0" w:color="auto"/>
                                                                                              </w:divBdr>
                                                                                              <w:divsChild>
                                                                                                <w:div w:id="1661881410">
                                                                                                  <w:marLeft w:val="0"/>
                                                                                                  <w:marRight w:val="0"/>
                                                                                                  <w:marTop w:val="0"/>
                                                                                                  <w:marBottom w:val="0"/>
                                                                                                  <w:divBdr>
                                                                                                    <w:top w:val="none" w:sz="0" w:space="0" w:color="auto"/>
                                                                                                    <w:left w:val="none" w:sz="0" w:space="0" w:color="auto"/>
                                                                                                    <w:bottom w:val="none" w:sz="0" w:space="0" w:color="auto"/>
                                                                                                    <w:right w:val="none" w:sz="0" w:space="0" w:color="auto"/>
                                                                                                  </w:divBdr>
                                                                                                  <w:divsChild>
                                                                                                    <w:div w:id="1442871230">
                                                                                                      <w:marLeft w:val="0"/>
                                                                                                      <w:marRight w:val="0"/>
                                                                                                      <w:marTop w:val="0"/>
                                                                                                      <w:marBottom w:val="0"/>
                                                                                                      <w:divBdr>
                                                                                                        <w:top w:val="none" w:sz="0" w:space="0" w:color="auto"/>
                                                                                                        <w:left w:val="none" w:sz="0" w:space="0" w:color="auto"/>
                                                                                                        <w:bottom w:val="none" w:sz="0" w:space="0" w:color="auto"/>
                                                                                                        <w:right w:val="none" w:sz="0" w:space="0" w:color="auto"/>
                                                                                                      </w:divBdr>
                                                                                                      <w:divsChild>
                                                                                                        <w:div w:id="1229193595">
                                                                                                          <w:marLeft w:val="0"/>
                                                                                                          <w:marRight w:val="0"/>
                                                                                                          <w:marTop w:val="0"/>
                                                                                                          <w:marBottom w:val="0"/>
                                                                                                          <w:divBdr>
                                                                                                            <w:top w:val="none" w:sz="0" w:space="0" w:color="auto"/>
                                                                                                            <w:left w:val="none" w:sz="0" w:space="0" w:color="auto"/>
                                                                                                            <w:bottom w:val="none" w:sz="0" w:space="0" w:color="auto"/>
                                                                                                            <w:right w:val="none" w:sz="0" w:space="0" w:color="auto"/>
                                                                                                          </w:divBdr>
                                                                                                          <w:divsChild>
                                                                                                            <w:div w:id="1069764622">
                                                                                                              <w:marLeft w:val="0"/>
                                                                                                              <w:marRight w:val="0"/>
                                                                                                              <w:marTop w:val="0"/>
                                                                                                              <w:marBottom w:val="0"/>
                                                                                                              <w:divBdr>
                                                                                                                <w:top w:val="none" w:sz="0" w:space="0" w:color="auto"/>
                                                                                                                <w:left w:val="none" w:sz="0" w:space="0" w:color="auto"/>
                                                                                                                <w:bottom w:val="none" w:sz="0" w:space="0" w:color="auto"/>
                                                                                                                <w:right w:val="none" w:sz="0" w:space="0" w:color="auto"/>
                                                                                                              </w:divBdr>
                                                                                                              <w:divsChild>
                                                                                                                <w:div w:id="1358699630">
                                                                                                                  <w:marLeft w:val="0"/>
                                                                                                                  <w:marRight w:val="0"/>
                                                                                                                  <w:marTop w:val="0"/>
                                                                                                                  <w:marBottom w:val="0"/>
                                                                                                                  <w:divBdr>
                                                                                                                    <w:top w:val="none" w:sz="0" w:space="0" w:color="auto"/>
                                                                                                                    <w:left w:val="none" w:sz="0" w:space="0" w:color="auto"/>
                                                                                                                    <w:bottom w:val="none" w:sz="0" w:space="0" w:color="auto"/>
                                                                                                                    <w:right w:val="none" w:sz="0" w:space="0" w:color="auto"/>
                                                                                                                  </w:divBdr>
                                                                                                                  <w:divsChild>
                                                                                                                    <w:div w:id="801197247">
                                                                                                                      <w:marLeft w:val="0"/>
                                                                                                                      <w:marRight w:val="0"/>
                                                                                                                      <w:marTop w:val="0"/>
                                                                                                                      <w:marBottom w:val="0"/>
                                                                                                                      <w:divBdr>
                                                                                                                        <w:top w:val="none" w:sz="0" w:space="0" w:color="auto"/>
                                                                                                                        <w:left w:val="none" w:sz="0" w:space="0" w:color="auto"/>
                                                                                                                        <w:bottom w:val="none" w:sz="0" w:space="0" w:color="auto"/>
                                                                                                                        <w:right w:val="none" w:sz="0" w:space="0" w:color="auto"/>
                                                                                                                      </w:divBdr>
                                                                                                                      <w:divsChild>
                                                                                                                        <w:div w:id="1657225936">
                                                                                                                          <w:marLeft w:val="0"/>
                                                                                                                          <w:marRight w:val="0"/>
                                                                                                                          <w:marTop w:val="0"/>
                                                                                                                          <w:marBottom w:val="0"/>
                                                                                                                          <w:divBdr>
                                                                                                                            <w:top w:val="none" w:sz="0" w:space="0" w:color="auto"/>
                                                                                                                            <w:left w:val="none" w:sz="0" w:space="0" w:color="auto"/>
                                                                                                                            <w:bottom w:val="none" w:sz="0" w:space="0" w:color="auto"/>
                                                                                                                            <w:right w:val="none" w:sz="0" w:space="0" w:color="auto"/>
                                                                                                                          </w:divBdr>
                                                                                                                          <w:divsChild>
                                                                                                                            <w:div w:id="1235970455">
                                                                                                                              <w:marLeft w:val="0"/>
                                                                                                                              <w:marRight w:val="0"/>
                                                                                                                              <w:marTop w:val="0"/>
                                                                                                                              <w:marBottom w:val="0"/>
                                                                                                                              <w:divBdr>
                                                                                                                                <w:top w:val="none" w:sz="0" w:space="0" w:color="auto"/>
                                                                                                                                <w:left w:val="none" w:sz="0" w:space="0" w:color="auto"/>
                                                                                                                                <w:bottom w:val="none" w:sz="0" w:space="0" w:color="auto"/>
                                                                                                                                <w:right w:val="none" w:sz="0" w:space="0" w:color="auto"/>
                                                                                                                              </w:divBdr>
                                                                                                                              <w:divsChild>
                                                                                                                                <w:div w:id="1051998694">
                                                                                                                                  <w:marLeft w:val="0"/>
                                                                                                                                  <w:marRight w:val="0"/>
                                                                                                                                  <w:marTop w:val="0"/>
                                                                                                                                  <w:marBottom w:val="0"/>
                                                                                                                                  <w:divBdr>
                                                                                                                                    <w:top w:val="none" w:sz="0" w:space="0" w:color="auto"/>
                                                                                                                                    <w:left w:val="none" w:sz="0" w:space="0" w:color="auto"/>
                                                                                                                                    <w:bottom w:val="none" w:sz="0" w:space="0" w:color="auto"/>
                                                                                                                                    <w:right w:val="none" w:sz="0" w:space="0" w:color="auto"/>
                                                                                                                                  </w:divBdr>
                                                                                                                                  <w:divsChild>
                                                                                                                                    <w:div w:id="1176922905">
                                                                                                                                      <w:marLeft w:val="0"/>
                                                                                                                                      <w:marRight w:val="0"/>
                                                                                                                                      <w:marTop w:val="0"/>
                                                                                                                                      <w:marBottom w:val="0"/>
                                                                                                                                      <w:divBdr>
                                                                                                                                        <w:top w:val="none" w:sz="0" w:space="0" w:color="auto"/>
                                                                                                                                        <w:left w:val="none" w:sz="0" w:space="0" w:color="auto"/>
                                                                                                                                        <w:bottom w:val="none" w:sz="0" w:space="0" w:color="auto"/>
                                                                                                                                        <w:right w:val="none" w:sz="0" w:space="0" w:color="auto"/>
                                                                                                                                      </w:divBdr>
                                                                                                                                      <w:divsChild>
                                                                                                                                        <w:div w:id="1966307215">
                                                                                                                                          <w:marLeft w:val="0"/>
                                                                                                                                          <w:marRight w:val="0"/>
                                                                                                                                          <w:marTop w:val="0"/>
                                                                                                                                          <w:marBottom w:val="0"/>
                                                                                                                                          <w:divBdr>
                                                                                                                                            <w:top w:val="none" w:sz="0" w:space="0" w:color="auto"/>
                                                                                                                                            <w:left w:val="none" w:sz="0" w:space="0" w:color="auto"/>
                                                                                                                                            <w:bottom w:val="none" w:sz="0" w:space="0" w:color="auto"/>
                                                                                                                                            <w:right w:val="none" w:sz="0" w:space="0" w:color="auto"/>
                                                                                                                                          </w:divBdr>
                                                                                                                                          <w:divsChild>
                                                                                                                                            <w:div w:id="463619053">
                                                                                                                                              <w:marLeft w:val="0"/>
                                                                                                                                              <w:marRight w:val="0"/>
                                                                                                                                              <w:marTop w:val="0"/>
                                                                                                                                              <w:marBottom w:val="0"/>
                                                                                                                                              <w:divBdr>
                                                                                                                                                <w:top w:val="none" w:sz="0" w:space="0" w:color="auto"/>
                                                                                                                                                <w:left w:val="none" w:sz="0" w:space="0" w:color="auto"/>
                                                                                                                                                <w:bottom w:val="none" w:sz="0" w:space="0" w:color="auto"/>
                                                                                                                                                <w:right w:val="none" w:sz="0" w:space="0" w:color="auto"/>
                                                                                                                                              </w:divBdr>
                                                                                                                                              <w:divsChild>
                                                                                                                                                <w:div w:id="2019578967">
                                                                                                                                                  <w:marLeft w:val="0"/>
                                                                                                                                                  <w:marRight w:val="0"/>
                                                                                                                                                  <w:marTop w:val="0"/>
                                                                                                                                                  <w:marBottom w:val="0"/>
                                                                                                                                                  <w:divBdr>
                                                                                                                                                    <w:top w:val="none" w:sz="0" w:space="0" w:color="auto"/>
                                                                                                                                                    <w:left w:val="none" w:sz="0" w:space="0" w:color="auto"/>
                                                                                                                                                    <w:bottom w:val="none" w:sz="0" w:space="0" w:color="auto"/>
                                                                                                                                                    <w:right w:val="none" w:sz="0" w:space="0" w:color="auto"/>
                                                                                                                                                  </w:divBdr>
                                                                                                                                                  <w:divsChild>
                                                                                                                                                    <w:div w:id="1090200535">
                                                                                                                                                      <w:marLeft w:val="0"/>
                                                                                                                                                      <w:marRight w:val="0"/>
                                                                                                                                                      <w:marTop w:val="0"/>
                                                                                                                                                      <w:marBottom w:val="0"/>
                                                                                                                                                      <w:divBdr>
                                                                                                                                                        <w:top w:val="none" w:sz="0" w:space="0" w:color="auto"/>
                                                                                                                                                        <w:left w:val="none" w:sz="0" w:space="0" w:color="auto"/>
                                                                                                                                                        <w:bottom w:val="none" w:sz="0" w:space="0" w:color="auto"/>
                                                                                                                                                        <w:right w:val="none" w:sz="0" w:space="0" w:color="auto"/>
                                                                                                                                                      </w:divBdr>
                                                                                                                                                      <w:divsChild>
                                                                                                                                                        <w:div w:id="274169092">
                                                                                                                                                          <w:marLeft w:val="0"/>
                                                                                                                                                          <w:marRight w:val="0"/>
                                                                                                                                                          <w:marTop w:val="0"/>
                                                                                                                                                          <w:marBottom w:val="0"/>
                                                                                                                                                          <w:divBdr>
                                                                                                                                                            <w:top w:val="none" w:sz="0" w:space="0" w:color="auto"/>
                                                                                                                                                            <w:left w:val="none" w:sz="0" w:space="0" w:color="auto"/>
                                                                                                                                                            <w:bottom w:val="none" w:sz="0" w:space="0" w:color="auto"/>
                                                                                                                                                            <w:right w:val="none" w:sz="0" w:space="0" w:color="auto"/>
                                                                                                                                                          </w:divBdr>
                                                                                                                                                          <w:divsChild>
                                                                                                                                                            <w:div w:id="1478181396">
                                                                                                                                                              <w:marLeft w:val="0"/>
                                                                                                                                                              <w:marRight w:val="0"/>
                                                                                                                                                              <w:marTop w:val="0"/>
                                                                                                                                                              <w:marBottom w:val="0"/>
                                                                                                                                                              <w:divBdr>
                                                                                                                                                                <w:top w:val="none" w:sz="0" w:space="0" w:color="auto"/>
                                                                                                                                                                <w:left w:val="none" w:sz="0" w:space="0" w:color="auto"/>
                                                                                                                                                                <w:bottom w:val="none" w:sz="0" w:space="0" w:color="auto"/>
                                                                                                                                                                <w:right w:val="none" w:sz="0" w:space="0" w:color="auto"/>
                                                                                                                                                              </w:divBdr>
                                                                                                                                                              <w:divsChild>
                                                                                                                                                                <w:div w:id="1631092036">
                                                                                                                                                                  <w:marLeft w:val="0"/>
                                                                                                                                                                  <w:marRight w:val="0"/>
                                                                                                                                                                  <w:marTop w:val="0"/>
                                                                                                                                                                  <w:marBottom w:val="0"/>
                                                                                                                                                                  <w:divBdr>
                                                                                                                                                                    <w:top w:val="none" w:sz="0" w:space="0" w:color="auto"/>
                                                                                                                                                                    <w:left w:val="none" w:sz="0" w:space="0" w:color="auto"/>
                                                                                                                                                                    <w:bottom w:val="none" w:sz="0" w:space="0" w:color="auto"/>
                                                                                                                                                                    <w:right w:val="none" w:sz="0" w:space="0" w:color="auto"/>
                                                                                                                                                                  </w:divBdr>
                                                                                                                                                                  <w:divsChild>
                                                                                                                                                                    <w:div w:id="201021822">
                                                                                                                                                                      <w:marLeft w:val="0"/>
                                                                                                                                                                      <w:marRight w:val="0"/>
                                                                                                                                                                      <w:marTop w:val="0"/>
                                                                                                                                                                      <w:marBottom w:val="0"/>
                                                                                                                                                                      <w:divBdr>
                                                                                                                                                                        <w:top w:val="none" w:sz="0" w:space="0" w:color="auto"/>
                                                                                                                                                                        <w:left w:val="none" w:sz="0" w:space="0" w:color="auto"/>
                                                                                                                                                                        <w:bottom w:val="none" w:sz="0" w:space="0" w:color="auto"/>
                                                                                                                                                                        <w:right w:val="none" w:sz="0" w:space="0" w:color="auto"/>
                                                                                                                                                                      </w:divBdr>
                                                                                                                                                                      <w:divsChild>
                                                                                                                                                                        <w:div w:id="1351445478">
                                                                                                                                                                          <w:marLeft w:val="0"/>
                                                                                                                                                                          <w:marRight w:val="0"/>
                                                                                                                                                                          <w:marTop w:val="0"/>
                                                                                                                                                                          <w:marBottom w:val="0"/>
                                                                                                                                                                          <w:divBdr>
                                                                                                                                                                            <w:top w:val="none" w:sz="0" w:space="0" w:color="auto"/>
                                                                                                                                                                            <w:left w:val="none" w:sz="0" w:space="0" w:color="auto"/>
                                                                                                                                                                            <w:bottom w:val="none" w:sz="0" w:space="0" w:color="auto"/>
                                                                                                                                                                            <w:right w:val="none" w:sz="0" w:space="0" w:color="auto"/>
                                                                                                                                                                          </w:divBdr>
                                                                                                                                                                          <w:divsChild>
                                                                                                                                                                            <w:div w:id="1824811034">
                                                                                                                                                                              <w:marLeft w:val="0"/>
                                                                                                                                                                              <w:marRight w:val="0"/>
                                                                                                                                                                              <w:marTop w:val="0"/>
                                                                                                                                                                              <w:marBottom w:val="0"/>
                                                                                                                                                                              <w:divBdr>
                                                                                                                                                                                <w:top w:val="none" w:sz="0" w:space="0" w:color="auto"/>
                                                                                                                                                                                <w:left w:val="none" w:sz="0" w:space="0" w:color="auto"/>
                                                                                                                                                                                <w:bottom w:val="none" w:sz="0" w:space="0" w:color="auto"/>
                                                                                                                                                                                <w:right w:val="none" w:sz="0" w:space="0" w:color="auto"/>
                                                                                                                                                                              </w:divBdr>
                                                                                                                                                                              <w:divsChild>
                                                                                                                                                                                <w:div w:id="815101052">
                                                                                                                                                                                  <w:marLeft w:val="0"/>
                                                                                                                                                                                  <w:marRight w:val="0"/>
                                                                                                                                                                                  <w:marTop w:val="0"/>
                                                                                                                                                                                  <w:marBottom w:val="0"/>
                                                                                                                                                                                  <w:divBdr>
                                                                                                                                                                                    <w:top w:val="none" w:sz="0" w:space="0" w:color="auto"/>
                                                                                                                                                                                    <w:left w:val="none" w:sz="0" w:space="0" w:color="auto"/>
                                                                                                                                                                                    <w:bottom w:val="none" w:sz="0" w:space="0" w:color="auto"/>
                                                                                                                                                                                    <w:right w:val="none" w:sz="0" w:space="0" w:color="auto"/>
                                                                                                                                                                                  </w:divBdr>
                                                                                                                                                                                  <w:divsChild>
                                                                                                                                                                                    <w:div w:id="844440570">
                                                                                                                                                                                      <w:marLeft w:val="0"/>
                                                                                                                                                                                      <w:marRight w:val="0"/>
                                                                                                                                                                                      <w:marTop w:val="0"/>
                                                                                                                                                                                      <w:marBottom w:val="0"/>
                                                                                                                                                                                      <w:divBdr>
                                                                                                                                                                                        <w:top w:val="none" w:sz="0" w:space="0" w:color="auto"/>
                                                                                                                                                                                        <w:left w:val="none" w:sz="0" w:space="0" w:color="auto"/>
                                                                                                                                                                                        <w:bottom w:val="none" w:sz="0" w:space="0" w:color="auto"/>
                                                                                                                                                                                        <w:right w:val="none" w:sz="0" w:space="0" w:color="auto"/>
                                                                                                                                                                                      </w:divBdr>
                                                                                                                                                                                      <w:divsChild>
                                                                                                                                                                                        <w:div w:id="2021540503">
                                                                                                                                                                                          <w:marLeft w:val="0"/>
                                                                                                                                                                                          <w:marRight w:val="0"/>
                                                                                                                                                                                          <w:marTop w:val="0"/>
                                                                                                                                                                                          <w:marBottom w:val="0"/>
                                                                                                                                                                                          <w:divBdr>
                                                                                                                                                                                            <w:top w:val="none" w:sz="0" w:space="0" w:color="auto"/>
                                                                                                                                                                                            <w:left w:val="none" w:sz="0" w:space="0" w:color="auto"/>
                                                                                                                                                                                            <w:bottom w:val="none" w:sz="0" w:space="0" w:color="auto"/>
                                                                                                                                                                                            <w:right w:val="none" w:sz="0" w:space="0" w:color="auto"/>
                                                                                                                                                                                          </w:divBdr>
                                                                                                                                                                                          <w:divsChild>
                                                                                                                                                                                            <w:div w:id="103237807">
                                                                                                                                                                                              <w:marLeft w:val="0"/>
                                                                                                                                                                                              <w:marRight w:val="0"/>
                                                                                                                                                                                              <w:marTop w:val="0"/>
                                                                                                                                                                                              <w:marBottom w:val="0"/>
                                                                                                                                                                                              <w:divBdr>
                                                                                                                                                                                                <w:top w:val="none" w:sz="0" w:space="0" w:color="auto"/>
                                                                                                                                                                                                <w:left w:val="none" w:sz="0" w:space="0" w:color="auto"/>
                                                                                                                                                                                                <w:bottom w:val="none" w:sz="0" w:space="0" w:color="auto"/>
                                                                                                                                                                                                <w:right w:val="none" w:sz="0" w:space="0" w:color="auto"/>
                                                                                                                                                                                              </w:divBdr>
                                                                                                                                                                                              <w:divsChild>
                                                                                                                                                                                                <w:div w:id="1795638447">
                                                                                                                                                                                                  <w:marLeft w:val="0"/>
                                                                                                                                                                                                  <w:marRight w:val="0"/>
                                                                                                                                                                                                  <w:marTop w:val="0"/>
                                                                                                                                                                                                  <w:marBottom w:val="0"/>
                                                                                                                                                                                                  <w:divBdr>
                                                                                                                                                                                                    <w:top w:val="none" w:sz="0" w:space="0" w:color="auto"/>
                                                                                                                                                                                                    <w:left w:val="none" w:sz="0" w:space="0" w:color="auto"/>
                                                                                                                                                                                                    <w:bottom w:val="none" w:sz="0" w:space="0" w:color="auto"/>
                                                                                                                                                                                                    <w:right w:val="none" w:sz="0" w:space="0" w:color="auto"/>
                                                                                                                                                                                                  </w:divBdr>
                                                                                                                                                                                                  <w:divsChild>
                                                                                                                                                                                                    <w:div w:id="1047215448">
                                                                                                                                                                                                      <w:marLeft w:val="0"/>
                                                                                                                                                                                                      <w:marRight w:val="0"/>
                                                                                                                                                                                                      <w:marTop w:val="0"/>
                                                                                                                                                                                                      <w:marBottom w:val="0"/>
                                                                                                                                                                                                      <w:divBdr>
                                                                                                                                                                                                        <w:top w:val="none" w:sz="0" w:space="0" w:color="auto"/>
                                                                                                                                                                                                        <w:left w:val="none" w:sz="0" w:space="0" w:color="auto"/>
                                                                                                                                                                                                        <w:bottom w:val="none" w:sz="0" w:space="0" w:color="auto"/>
                                                                                                                                                                                                        <w:right w:val="none" w:sz="0" w:space="0" w:color="auto"/>
                                                                                                                                                                                                      </w:divBdr>
                                                                                                                                                                                                      <w:divsChild>
                                                                                                                                                                                                        <w:div w:id="991909866">
                                                                                                                                                                                                          <w:marLeft w:val="0"/>
                                                                                                                                                                                                          <w:marRight w:val="0"/>
                                                                                                                                                                                                          <w:marTop w:val="0"/>
                                                                                                                                                                                                          <w:marBottom w:val="0"/>
                                                                                                                                                                                                          <w:divBdr>
                                                                                                                                                                                                            <w:top w:val="none" w:sz="0" w:space="0" w:color="auto"/>
                                                                                                                                                                                                            <w:left w:val="none" w:sz="0" w:space="0" w:color="auto"/>
                                                                                                                                                                                                            <w:bottom w:val="none" w:sz="0" w:space="0" w:color="auto"/>
                                                                                                                                                                                                            <w:right w:val="none" w:sz="0" w:space="0" w:color="auto"/>
                                                                                                                                                                                                          </w:divBdr>
                                                                                                                                                                                                          <w:divsChild>
                                                                                                                                                                                                            <w:div w:id="1559241375">
                                                                                                                                                                                                              <w:marLeft w:val="0"/>
                                                                                                                                                                                                              <w:marRight w:val="0"/>
                                                                                                                                                                                                              <w:marTop w:val="0"/>
                                                                                                                                                                                                              <w:marBottom w:val="0"/>
                                                                                                                                                                                                              <w:divBdr>
                                                                                                                                                                                                                <w:top w:val="none" w:sz="0" w:space="0" w:color="auto"/>
                                                                                                                                                                                                                <w:left w:val="none" w:sz="0" w:space="0" w:color="auto"/>
                                                                                                                                                                                                                <w:bottom w:val="none" w:sz="0" w:space="0" w:color="auto"/>
                                                                                                                                                                                                                <w:right w:val="none" w:sz="0" w:space="0" w:color="auto"/>
                                                                                                                                                                                                              </w:divBdr>
                                                                                                                                                                                                              <w:divsChild>
                                                                                                                                                                                                                <w:div w:id="88148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60504009">
      <w:bodyDiv w:val="1"/>
      <w:marLeft w:val="0"/>
      <w:marRight w:val="0"/>
      <w:marTop w:val="0"/>
      <w:marBottom w:val="0"/>
      <w:divBdr>
        <w:top w:val="none" w:sz="0" w:space="0" w:color="auto"/>
        <w:left w:val="none" w:sz="0" w:space="0" w:color="auto"/>
        <w:bottom w:val="none" w:sz="0" w:space="0" w:color="auto"/>
        <w:right w:val="none" w:sz="0" w:space="0" w:color="auto"/>
      </w:divBdr>
    </w:div>
    <w:div w:id="1975015854">
      <w:bodyDiv w:val="1"/>
      <w:marLeft w:val="0"/>
      <w:marRight w:val="0"/>
      <w:marTop w:val="0"/>
      <w:marBottom w:val="0"/>
      <w:divBdr>
        <w:top w:val="none" w:sz="0" w:space="0" w:color="auto"/>
        <w:left w:val="none" w:sz="0" w:space="0" w:color="auto"/>
        <w:bottom w:val="none" w:sz="0" w:space="0" w:color="auto"/>
        <w:right w:val="none" w:sz="0" w:space="0" w:color="auto"/>
      </w:divBdr>
    </w:div>
    <w:div w:id="2040424975">
      <w:bodyDiv w:val="1"/>
      <w:marLeft w:val="0"/>
      <w:marRight w:val="0"/>
      <w:marTop w:val="0"/>
      <w:marBottom w:val="0"/>
      <w:divBdr>
        <w:top w:val="none" w:sz="0" w:space="0" w:color="auto"/>
        <w:left w:val="none" w:sz="0" w:space="0" w:color="auto"/>
        <w:bottom w:val="none" w:sz="0" w:space="0" w:color="auto"/>
        <w:right w:val="none" w:sz="0" w:space="0" w:color="auto"/>
      </w:divBdr>
    </w:div>
    <w:div w:id="2141145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353/ncr.0.0008" TargetMode="External"/><Relationship Id="rId18" Type="http://schemas.openxmlformats.org/officeDocument/2006/relationships/hyperlink" Target="https://doi.org/10.1080/01436597.2013.775783" TargetMode="External"/><Relationship Id="rId26" Type="http://schemas.openxmlformats.org/officeDocument/2006/relationships/hyperlink" Target="https://doi.org/10.1080/13557858.2015.1105184" TargetMode="External"/><Relationship Id="rId39" Type="http://schemas.openxmlformats.org/officeDocument/2006/relationships/hyperlink" Target="https://doi.org/10.1080/13563467.2016.1198757" TargetMode="External"/><Relationship Id="rId21" Type="http://schemas.openxmlformats.org/officeDocument/2006/relationships/hyperlink" Target="https://doi.org/10.1111/j.1728-4457.2006.00145.x" TargetMode="External"/><Relationship Id="rId34" Type="http://schemas.openxmlformats.org/officeDocument/2006/relationships/hyperlink" Target="http://doi.org/10.1136/medhum-2014-010606" TargetMode="External"/><Relationship Id="rId42" Type="http://schemas.openxmlformats.org/officeDocument/2006/relationships/hyperlink" Target="https://www.tvmcapitalhealthcare.com/portfolio/bourn-hall-international/" TargetMode="External"/><Relationship Id="rId47" Type="http://schemas.openxmlformats.org/officeDocument/2006/relationships/hyperlink" Target="https://doi.org/10.1080/17441692.2019.1627479" TargetMode="External"/><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doi.org/10.1080/00141844.2013.806947" TargetMode="External"/><Relationship Id="rId29" Type="http://schemas.openxmlformats.org/officeDocument/2006/relationships/hyperlink" Target="https://doi.org/10.14452/MR-017-07-1965-11_2" TargetMode="External"/><Relationship Id="rId11" Type="http://schemas.openxmlformats.org/officeDocument/2006/relationships/image" Target="media/image1.png"/><Relationship Id="rId24" Type="http://schemas.openxmlformats.org/officeDocument/2006/relationships/hyperlink" Target="https://doi.org/10.1177/0162243916656465" TargetMode="External"/><Relationship Id="rId32" Type="http://schemas.openxmlformats.org/officeDocument/2006/relationships/hyperlink" Target="https://doi.org/10.3329/jhpn.v28i4.6048" TargetMode="External"/><Relationship Id="rId37" Type="http://schemas.openxmlformats.org/officeDocument/2006/relationships/hyperlink" Target="https://doi.org/10.1016/j.rbms.2018.12.001" TargetMode="External"/><Relationship Id="rId40" Type="http://schemas.openxmlformats.org/officeDocument/2006/relationships/hyperlink" Target="https://doi.org/10.1177/0162243921991929" TargetMode="External"/><Relationship Id="rId45" Type="http://schemas.openxmlformats.org/officeDocument/2006/relationships/hyperlink" Target="https://doi.org/10.3366/soma.2015.0149" TargetMode="External"/><Relationship Id="rId53" Type="http://schemas.openxmlformats.org/officeDocument/2006/relationships/footer" Target="footer3.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https://www.cadtm.org/The-BRICS-global-governance-accumulation-class-struggle-and-resource" TargetMode="External"/><Relationship Id="rId31" Type="http://schemas.openxmlformats.org/officeDocument/2006/relationships/hyperlink" Target="https://doi.org/10.20529/IJME.2015.001" TargetMode="External"/><Relationship Id="rId44" Type="http://schemas.openxmlformats.org/officeDocument/2006/relationships/hyperlink" Target="https://doi.org/10.1177/0162243921996460" TargetMode="External"/><Relationship Id="rId52"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80/01459740.2015.1094066" TargetMode="External"/><Relationship Id="rId22" Type="http://schemas.openxmlformats.org/officeDocument/2006/relationships/hyperlink" Target="https://timesofindia.indiatimes.com/india/only-20-ivf-clinics-2-art-units-registered-with-icmr/articleshow/60150184.cms" TargetMode="External"/><Relationship Id="rId27" Type="http://schemas.openxmlformats.org/officeDocument/2006/relationships/hyperlink" Target="https://doi.org/10.1016/j.rbms.2018.11.002" TargetMode="External"/><Relationship Id="rId30" Type="http://schemas.openxmlformats.org/officeDocument/2006/relationships/hyperlink" Target="https://doi.org/10.1111/tran.12117" TargetMode="External"/><Relationship Id="rId35" Type="http://schemas.openxmlformats.org/officeDocument/2006/relationships/hyperlink" Target="https://doi.org/10.1177%2F0162243916657879" TargetMode="External"/><Relationship Id="rId43" Type="http://schemas.openxmlformats.org/officeDocument/2006/relationships/hyperlink" Target="http://doi.org.10.1080/14636778.2019.1709430" TargetMode="External"/><Relationship Id="rId48"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footer" Target="footer2.xml"/><Relationship Id="rId3" Type="http://schemas.openxmlformats.org/officeDocument/2006/relationships/customXml" Target="../customXml/item3.xml"/><Relationship Id="rId12" Type="http://schemas.openxmlformats.org/officeDocument/2006/relationships/hyperlink" Target="https://www.jstor.org/stable/4537329" TargetMode="External"/><Relationship Id="rId17" Type="http://schemas.openxmlformats.org/officeDocument/2006/relationships/hyperlink" Target="https://doi.org/10.1016/j.rbms.2016.06.002" TargetMode="External"/><Relationship Id="rId25" Type="http://schemas.openxmlformats.org/officeDocument/2006/relationships/hyperlink" Target="https://www.thehindu.com/sci-tech/health/medicine-and-research/Bourn-Hall-Clinic-opens-first-IVF-centre-in-India/article14683115.ece" TargetMode="External"/><Relationship Id="rId33" Type="http://schemas.openxmlformats.org/officeDocument/2006/relationships/hyperlink" Target="https://www.ncbi.nlm.nih.gov/pmc/articles/PMC6822948/" TargetMode="External"/><Relationship Id="rId38" Type="http://schemas.openxmlformats.org/officeDocument/2006/relationships/hyperlink" Target="https://doi.org/10.2217/rme.13.99" TargetMode="External"/><Relationship Id="rId46" Type="http://schemas.openxmlformats.org/officeDocument/2006/relationships/hyperlink" Target="https://doi.org/10.1016/j.rbms.2016.09.002" TargetMode="External"/><Relationship Id="rId20" Type="http://schemas.openxmlformats.org/officeDocument/2006/relationships/hyperlink" Target="http://www.millenniumpost.in/kolkata/creator-of-indias-first-test-tube-baby-awarded-posthumously-296047" TargetMode="External"/><Relationship Id="rId41" Type="http://schemas.openxmlformats.org/officeDocument/2006/relationships/hyperlink" Target="https://www.shivaniivf.com/about-us.php"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doi.org/10.1080/01459740.2013.787533" TargetMode="External"/><Relationship Id="rId23" Type="http://schemas.openxmlformats.org/officeDocument/2006/relationships/hyperlink" Target="https://doi.org10.1080/01459740.2017.1419223" TargetMode="External"/><Relationship Id="rId28" Type="http://schemas.openxmlformats.org/officeDocument/2006/relationships/hyperlink" Target="https://doi.org/10.1525/maq.2001.15.4.478" TargetMode="External"/><Relationship Id="rId36" Type="http://schemas.openxmlformats.org/officeDocument/2006/relationships/hyperlink" Target="https://the-ken.com/story/how-bourn-hall-got-knocked-down/?searchTerm=bourn%20hall" TargetMode="External"/><Relationship Id="rId4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2E234EEC1F7224ABDD980FF9BEDBEE6" ma:contentTypeVersion="13" ma:contentTypeDescription="Create a new document." ma:contentTypeScope="" ma:versionID="a86e8817e4dc8d66a8b96ec33258c416">
  <xsd:schema xmlns:xsd="http://www.w3.org/2001/XMLSchema" xmlns:xs="http://www.w3.org/2001/XMLSchema" xmlns:p="http://schemas.microsoft.com/office/2006/metadata/properties" xmlns:ns3="396c72ff-31c5-446b-865c-a753a900ab3a" xmlns:ns4="01458c49-4675-4ee4-a60b-6393ef67c6f0" targetNamespace="http://schemas.microsoft.com/office/2006/metadata/properties" ma:root="true" ma:fieldsID="cb45617e3c9e4bf99ca7ba8ab997f386" ns3:_="" ns4:_="">
    <xsd:import namespace="396c72ff-31c5-446b-865c-a753a900ab3a"/>
    <xsd:import namespace="01458c49-4675-4ee4-a60b-6393ef67c6f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6c72ff-31c5-446b-865c-a753a900ab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1458c49-4675-4ee4-a60b-6393ef67c6f0"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Cha85</b:Tag>
    <b:SourceType>JournalArticle</b:SourceType>
    <b:Guid>{96878A53-582E-4B58-B185-05F62C7757F7}</b:Guid>
    <b:Author>
      <b:Author>
        <b:NameList>
          <b:Person>
            <b:Last>Leslie</b:Last>
            <b:First>Charles</b:First>
          </b:Person>
        </b:NameList>
      </b:Author>
    </b:Author>
    <b:Title>What Caused India's Massive COmmunity Health Workers Scheme: A Sociology of Knowledge</b:Title>
    <b:JournalName>Social Science and Medicine</b:JournalName>
    <b:Year>1985</b:Year>
    <b:Pages>923-930</b:Pages>
    <b:RefOrder>1</b:RefOrder>
  </b:Source>
  <b:Source>
    <b:Tag>Gha14</b:Tag>
    <b:SourceType>JournalArticle</b:SourceType>
    <b:Guid>{07379C6B-CA6B-433B-BE86-424B1A6BC682}</b:Guid>
    <b:Author>
      <b:Author>
        <b:NameList>
          <b:Person>
            <b:Last>Karol</b:Last>
            <b:First>Ghan</b:First>
            <b:Middle>Shyam</b:Middle>
          </b:Person>
          <b:Person>
            <b:Last>Pattanaik</b:Last>
            <b:First>B</b:First>
            <b:Middle>K</b:Middle>
          </b:Person>
        </b:NameList>
      </b:Author>
    </b:Author>
    <b:Title>Community Health Workers and Reproductive and Child Health Care: An evaluative Study on Knowledge and Motivation of ASHA (Accredited Social Health Activist) Workers in Rajasthan, India</b:Title>
    <b:Year>2014</b:Year>
    <b:JournalName>International Journal of Humanitues and Social Sciences</b:JournalName>
    <b:Pages>137-150</b:Pages>
    <b:RefOrder>2</b:RefOrder>
  </b:Source>
  <b:Source>
    <b:Tag>Eil10</b:Tag>
    <b:SourceType>Book</b:SourceType>
    <b:Guid>{097060C9-17D9-4ABC-9EE8-74D612F6D1B7}</b:Guid>
    <b:Title>Intimate Labors : Cultures, Technologies, and the Politics of Care</b:Title>
    <b:Year>2010</b:Year>
    <b:City>Redwood City</b:City>
    <b:Publisher>Stanford University Press</b:Publisher>
    <b:Author>
      <b:Author>
        <b:NameList>
          <b:Person>
            <b:Last>Boris</b:Last>
            <b:First>Eileen</b:First>
          </b:Person>
          <b:Person>
            <b:Last>Parreñas</b:Last>
            <b:First>Rhacel</b:First>
            <b:Middle>Salazar</b:Middle>
          </b:Person>
        </b:NameList>
      </b:Author>
    </b:Author>
    <b:RefOrder>3</b:RefOrder>
  </b:Source>
  <b:Source>
    <b:Tag>Mol02</b:Tag>
    <b:SourceType>Book</b:SourceType>
    <b:Guid>{EDA0F3E5-2DAF-4410-9446-54205EEA6A1F}</b:Guid>
    <b:Title>The Body Multiple: Ontology in Medical Practice</b:Title>
    <b:Year>2002</b:Year>
    <b:Author>
      <b:Author>
        <b:NameList>
          <b:Person>
            <b:Last>Mol</b:Last>
            <b:First>Annemarie</b:First>
          </b:Person>
        </b:NameList>
      </b:Author>
    </b:Author>
    <b:City>Durham and London</b:City>
    <b:Publisher>Duke University Press</b:Publisher>
    <b:RefOrder>4</b:RefOrder>
  </b:Source>
  <b:Source>
    <b:Tag>Kam19</b:Tag>
    <b:SourceType>JournalArticle</b:SourceType>
    <b:Guid>{C9818E0C-9385-4C33-964A-F31B10287FE6}</b:Guid>
    <b:Author>
      <b:Author>
        <b:NameList>
          <b:Person>
            <b:Last>Kammowanee</b:Last>
            <b:First>Rochana</b:First>
          </b:Person>
        </b:NameList>
      </b:Author>
    </b:Author>
    <b:Title>ASHAs' Health Services: Social Service or Care Work?</b:Title>
    <b:Year>2019</b:Year>
    <b:JournalName>Economic and Political Weekly</b:JournalName>
    <b:Volume>54</b:Volume>
    <b:Issue>49</b:Issue>
    <b:RefOrder>5</b:RefOrder>
  </b:Source>
  <b:Source>
    <b:Tag>Pau02</b:Tag>
    <b:SourceType>JournalArticle</b:SourceType>
    <b:Guid>{4E373717-CC71-4BE5-89AE-FA87091F5510}</b:Guid>
    <b:Author>
      <b:Author>
        <b:NameList>
          <b:Person>
            <b:Last>England</b:Last>
            <b:First>Paula</b:First>
          </b:Person>
          <b:Person>
            <b:Last>Budig</b:Last>
            <b:First>Michelle</b:First>
          </b:Person>
          <b:Person>
            <b:Last>Folbre</b:Last>
            <b:First>Nancy</b:First>
          </b:Person>
        </b:NameList>
      </b:Author>
    </b:Author>
    <b:Title>Wages of Virtue: The Relative Pay of Care Work</b:Title>
    <b:JournalName>Social Probelms</b:JournalName>
    <b:Year>2002</b:Year>
    <b:Pages>455-73</b:Pages>
    <b:Volume>49</b:Volume>
    <b:Issue>4</b:Issue>
    <b:RefOrder>6</b:RefOrder>
  </b:Source>
  <b:Source>
    <b:Tag>Eng05</b:Tag>
    <b:SourceType>JournalArticle</b:SourceType>
    <b:Guid>{745ECEB2-AEE6-4BF1-94F4-FD4EDD49580C}</b:Guid>
    <b:Author>
      <b:Author>
        <b:NameList>
          <b:Person>
            <b:Last>Engand</b:Last>
            <b:First>Paula</b:First>
          </b:Person>
        </b:NameList>
      </b:Author>
    </b:Author>
    <b:Title>Emerging Theories of Care Work</b:Title>
    <b:JournalName>Annual Review of Sociology</b:JournalName>
    <b:Year>2005</b:Year>
    <b:Pages>381-99</b:Pages>
    <b:Month>July </b:Month>
    <b:Day>30</b:Day>
    <b:RefOrder>7</b:RefOrder>
  </b:Source>
  <b:Source>
    <b:Tag>Swa15</b:Tag>
    <b:SourceType>JournalArticle</b:SourceType>
    <b:Guid>{2EBA4881-865D-4607-99BE-70BDBC99EFD4}</b:Guid>
    <b:Author>
      <b:Author>
        <b:NameList>
          <b:Person>
            <b:Last>Swaminathan</b:Last>
            <b:First>Padmini</b:First>
          </b:Person>
        </b:NameList>
      </b:Author>
    </b:Author>
    <b:Title>The formal creation of informality, and therfore, gender injustice: illustrations from India's social sector</b:Title>
    <b:JournalName>Indian Journal of Labour Economics</b:JournalName>
    <b:Year>2015</b:Year>
    <b:Pages>23-42</b:Pages>
    <b:Issue>58</b:Issue>
    <b:RefOrder>8</b:RefOrder>
  </b:Source>
  <b:Source>
    <b:Tag>Ari10</b:Tag>
    <b:SourceType>BookSection</b:SourceType>
    <b:Guid>{700DC426-38EF-446F-A9F0-C8F9D4DB6E39}</b:Guid>
    <b:Author>
      <b:Author>
        <b:NameList>
          <b:Person>
            <b:Last>Ducey</b:Last>
            <b:First>Ariel</b:First>
          </b:Person>
        </b:NameList>
      </b:Author>
      <b:BookAuthor>
        <b:NameList>
          <b:Person>
            <b:Last>Eileen Boris</b:Last>
            <b:First>Rhacel</b:First>
            <b:Middle>Salazar Parreñas</b:Middle>
          </b:Person>
        </b:NameList>
      </b:BookAuthor>
    </b:Author>
    <b:Title>Technologies of Caring Labour From Objects to Affect</b:Title>
    <b:Year>2010</b:Year>
    <b:City>California</b:City>
    <b:Publisher>Standford University Press</b:Publisher>
    <b:BookTitle>Intimate Labors: Cultures, Technologies, and the Politics of Care</b:BookTitle>
    <b:Pages>18-32</b:Pages>
    <b:RefOrder>9</b:RefOrder>
  </b:Source>
  <b:Source>
    <b:Tag>Fou73</b:Tag>
    <b:SourceType>Book</b:SourceType>
    <b:Guid>{9348EA05-C36C-4FAC-BAE3-A216BD59BD17}</b:Guid>
    <b:Author>
      <b:Author>
        <b:NameList>
          <b:Person>
            <b:Last>Foucault</b:Last>
            <b:First>Michel</b:First>
          </b:Person>
        </b:NameList>
      </b:Author>
    </b:Author>
    <b:Title>The Birth of the Clinic: An Archaeology of Medical Perception</b:Title>
    <b:Year>1973</b:Year>
    <b:City>New York</b:City>
    <b:Publisher>Vintage Books Edition</b:Publisher>
    <b:RefOrder>10</b:RefOrder>
  </b:Source>
  <b:Source>
    <b:Tag>Cha20</b:Tag>
    <b:SourceType>DocumentFromInternetSite</b:SourceType>
    <b:Guid>{64113A95-847E-4692-8933-8F92981E9FCD}</b:Guid>
    <b:Title>The Million Women Working on India’s Covid-19 Frontlines</b:Title>
    <b:Year>2020</b:Year>
    <b:Author>
      <b:Author>
        <b:NameList>
          <b:Person>
            <b:Last>Changoiwala</b:Last>
            <b:First>Puja</b:First>
          </b:Person>
        </b:NameList>
      </b:Author>
    </b:Author>
    <b:InternetSiteTitle>DirectRelief</b:InternetSiteTitle>
    <b:Month>May</b:Month>
    <b:Day>23</b:Day>
    <b:YearAccessed>2020</b:YearAccessed>
    <b:MonthAccessed>June</b:MonthAccessed>
    <b:URL>https://www.directrelief.org/2020/05/the-million-women-working-on-indias-covid-19-frontlines/</b:URL>
    <b:RefOrder>11</b:RefOrder>
  </b:Source>
  <b:Source>
    <b:Tag>Sin20</b:Tag>
    <b:SourceType>DocumentFromInternetSite</b:SourceType>
    <b:Guid>{76D93505-0910-4DDE-AE9F-5232FB86C2F6}</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Rao20</b:Tag>
    <b:SourceType>DocumentFromInternetSite</b:SourceType>
    <b:Guid>{99D9AE1B-392B-4C98-A9BD-66BF41B8AFCC}</b:Guid>
    <b:Author>
      <b:Author>
        <b:NameList>
          <b:Person>
            <b:Last>Bhanupriya</b:Last>
            <b:First>Rao</b:First>
          </b:Person>
          <b:Person>
            <b:Last>Tewari</b:Last>
            <b:First>Saumya</b:First>
          </b:Person>
        </b:NameList>
      </b:Author>
    </b:Author>
    <b:Title>Distress Among Health Workers In Covid-19 Fight</b:Title>
    <b:InternetSiteTitle>article14</b:InternetSiteTitle>
    <b:Year>2020</b:Year>
    <b:Month>June</b:Month>
    <b:Day>8</b:Day>
    <b:YearAccessed>2020</b:YearAccessed>
    <b:MonthAccessed>8</b:MonthAccessed>
    <b:URL>https://www.article-14.com/post/anger-distress-among-india-s-frontline-workers-in-fight-against-covid-19</b:URL>
    <b:RefOrder>13</b:RefOrder>
  </b:Source>
  <b:Source>
    <b:Tag>Mut20</b:Tag>
    <b:SourceType>DocumentFromInternetSite</b:SourceType>
    <b:Guid>{91457B01-CE7B-4433-B50D-B4C8B612CB40}</b:Guid>
    <b:Author>
      <b:Author>
        <b:NameList>
          <b:Person>
            <b:Last>Mutha</b:Last>
            <b:First>Snehal</b:First>
          </b:Person>
        </b:NameList>
      </b:Author>
    </b:Author>
    <b:Title>The Pandemic Is A Timely Reminder Of The Issues Faced By ASHA Workers</b:Title>
    <b:InternetSiteTitle>Feminism In India</b:InternetSiteTitle>
    <b:Year>2020</b:Year>
    <b:Month>April</b:Month>
    <b:Day>29</b:Day>
    <b:YearAccessed>2020</b:YearAccessed>
    <b:MonthAccessed>May</b:MonthAccessed>
    <b:URL>https://feminisminindia.com/2020/04/29/pandemic-timely-reminder-issues-asha-workers/</b:URL>
    <b:RefOrder>14</b:RefOrder>
  </b:Source>
  <b:Source>
    <b:Tag>Bha20</b:Tag>
    <b:SourceType>DocumentFromInternetSite</b:SourceType>
    <b:Guid>{4A133181-1649-496E-BCB0-2FEDF65DC8FE}</b:Guid>
    <b:Author>
      <b:Author>
        <b:NameList>
          <b:Person>
            <b:Last>Bhat</b:Last>
            <b:First>Prajwal</b:First>
          </b:Person>
        </b:NameList>
      </b:Author>
    </b:Author>
    <b:Title>ASHA workers in Karnataka lend a helping hand in the fight against coronavirus</b:Title>
    <b:InternetSiteTitle>The News Minute</b:InternetSiteTitle>
    <b:Year>2020</b:Year>
    <b:Month>March</b:Month>
    <b:Day>17</b:Day>
    <b:YearAccessed>2020</b:YearAccessed>
    <b:MonthAccessed>June</b:MonthAccessed>
    <b:URL>https://www.thenewsminute.com/article/ktaka-asha-workers-are-going-door-door-help-identify-those-affected-covid-19-120434</b:URL>
    <b:RefOrder>15</b:RefOrder>
  </b:Source>
  <b:Source>
    <b:Tag>Sri20</b:Tag>
    <b:SourceType>DocumentFromInternetSite</b:SourceType>
    <b:Guid>{1B76FC9C-E9A8-445C-B8BA-FFDE60B4288B}</b:Guid>
    <b:Author>
      <b:Author>
        <b:NameList>
          <b:Person>
            <b:Last>Gupta</b:Last>
            <b:First>Srishti</b:First>
          </b:Person>
        </b:NameList>
      </b:Author>
    </b:Author>
    <b:Title>Intersectional Feminism</b:Title>
    <b:InternetSiteTitle>Feminism in India</b:InternetSiteTitle>
    <b:Year>2020</b:Year>
    <b:Month>May</b:Month>
    <b:Day>4</b:Day>
    <b:YearAccessed>2020</b:YearAccessed>
    <b:MonthAccessed>June</b:MonthAccessed>
    <b:DayAccessed>28</b:DayAccessed>
    <b:URL>https://feminisminindia.com/2020/05/04/asha-time-covid-19/</b:URL>
    <b:RefOrder>16</b:RefOrder>
  </b:Source>
  <b:Source>
    <b:Tag>Adi20</b:Tag>
    <b:SourceType>DocumentFromInternetSite</b:SourceType>
    <b:Guid>{581EE21F-1337-4820-A149-A725696A18A9}</b:Guid>
    <b:Author>
      <b:Author>
        <b:NameList>
          <b:Person>
            <b:Last>Rao</b:Last>
            <b:First>Aditi</b:First>
          </b:Person>
          <b:Person>
            <b:Last>Athray</b:Last>
            <b:First>Dharika</b:First>
          </b:Person>
        </b:NameList>
      </b:Author>
    </b:Author>
    <b:Title>Health Express</b:Title>
    <b:InternetSiteTitle>Observer Research Foundation</b:InternetSiteTitle>
    <b:Year>2020</b:Year>
    <b:Month>July</b:Month>
    <b:Day>07</b:Day>
    <b:YearAccessed>2020</b:YearAccessed>
    <b:MonthAccessed>July</b:MonthAccessed>
    <b:DayAccessed>13</b:DayAccessed>
    <b:URL>https://www.orfonline.org/expert-speak/how-are-female-essential-workers-faring-amidst-covid19-69314/</b:URL>
    <b:RefOrder>17</b:RefOrder>
  </b:Source>
  <b:Source>
    <b:Tag>Pat20</b:Tag>
    <b:SourceType>DocumentFromInternetSite</b:SourceType>
    <b:Guid>{BBDF21D0-696E-400E-B8EE-DA2BFFB6235B}</b:Guid>
    <b:Author>
      <b:Author>
        <b:NameList>
          <b:Person>
            <b:Last>Chatterjee</b:Last>
            <b:First>Patralekha</b:First>
          </b:Person>
        </b:NameList>
      </b:Author>
    </b:Author>
    <b:Title>Opinion Columnists</b:Title>
    <b:InternetSiteTitle>Deccan Chronicle</b:InternetSiteTitle>
    <b:Year>2020</b:Year>
    <b:Month>June</b:Month>
    <b:Day>13</b:Day>
    <b:YearAccessed>2020</b:YearAccessed>
    <b:MonthAccessed>July</b:MonthAccessed>
    <b:DayAccessed>10</b:DayAccessed>
    <b:URL>https://www.orfonline.org/expert-speak/how-are-female-essential-workers-faring-amidst-covid19-69314/</b:URL>
    <b:RefOrder>18</b:RefOrder>
  </b:Source>
  <b:Source>
    <b:Tag>Kap20</b:Tag>
    <b:SourceType>DocumentFromInternetSite</b:SourceType>
    <b:Guid>{5F28F276-9CCC-429C-84E4-8B2D6AAE18F7}</b:Guid>
    <b:Author>
      <b:Author>
        <b:NameList>
          <b:Person>
            <b:Last>Kajal</b:Last>
            <b:First>Kapil</b:First>
          </b:Person>
        </b:NameList>
      </b:Author>
    </b:Author>
    <b:Title>COVID-19</b:Title>
    <b:InternetSiteTitle>The Federal</b:InternetSiteTitle>
    <b:Year>2020</b:Year>
    <b:Month>April</b:Month>
    <b:Day>25</b:Day>
    <b:YearAccessed>2020</b:YearAccessed>
    <b:MonthAccessed>June</b:MonthAccessed>
    <b:DayAccessed>13</b:DayAccessed>
    <b:URL>https://www.orfonline.org/expert-speak/how-are-female-essential-workers-faring-amidst-covid19-69314/</b:URL>
    <b:RefOrder>19</b:RefOrder>
  </b:Source>
  <b:Source>
    <b:Tag>Ram20</b:Tag>
    <b:SourceType>DocumentFromInternetSite</b:SourceType>
    <b:Guid>{3EE91B8C-45F2-4D39-ABE4-D9763CF731A1}</b:Guid>
    <b:Author>
      <b:Author>
        <b:NameList>
          <b:Person>
            <b:Last>Ramaprasad</b:Last>
            <b:First>Hema</b:First>
          </b:Person>
          <b:Person>
            <b:Last>Chakraborty</b:Last>
            <b:First>Reshmi</b:First>
          </b:Person>
        </b:NameList>
      </b:Author>
    </b:Author>
    <b:Title>India's rural health care workers push for more coronavirus pay</b:Title>
    <b:InternetSiteTitle>CNN</b:InternetSiteTitle>
    <b:Year>2020</b:Year>
    <b:Month>June </b:Month>
    <b:Day>1</b:Day>
    <b:YearAccessed>2020</b:YearAccessed>
    <b:MonthAccessed>June</b:MonthAccessed>
    <b:DayAccessed>10</b:DayAccessed>
    <b:URL>https://www.cnn.com/2020/05/31/asia/india-asha-coronavirus-intl-hnk/index.html</b:URL>
    <b:RefOrder>20</b:RefOrder>
  </b:Source>
  <b:Source>
    <b:Tag>Ram201</b:Tag>
    <b:SourceType>DocumentFromInternetSite</b:SourceType>
    <b:Guid>{529F833C-B180-4244-9B70-E820CA01EBEE}</b:Guid>
    <b:Author>
      <b:Author>
        <b:NameList>
          <b:Person>
            <b:Last>Ramesh</b:Last>
            <b:First>Mythreyee</b:First>
          </b:Person>
        </b:NameList>
      </b:Author>
    </b:Author>
    <b:Title>9 Lakh ASHA Women Fight COVID-19, With Just Dupattas as Protection</b:Title>
    <b:InternetSiteTitle>the quint</b:InternetSiteTitle>
    <b:Year>2020</b:Year>
    <b:Month>April</b:Month>
    <b:Day>7</b:Day>
    <b:YearAccessed>2020</b:YearAccessed>
    <b:MonthAccessed>May</b:MonthAccessed>
    <b:URL>https://www.thequint.com/voices/women/asha-workers-in-fighting-coronavirus-in-india</b:URL>
    <b:RefOrder>21</b:RefOrder>
  </b:Source>
  <b:Source>
    <b:Tag>Can00</b:Tag>
    <b:SourceType>JournalArticle</b:SourceType>
    <b:Guid>{FB33439A-2A5E-4D11-9A0B-DDAF6B36F077}</b:Guid>
    <b:Author>
      <b:Author>
        <b:NameList>
          <b:Person>
            <b:Last>Canales</b:Last>
            <b:First>Mary</b:First>
            <b:Middle>K</b:Middle>
          </b:Person>
        </b:NameList>
      </b:Author>
    </b:Author>
    <b:Title>Othering: Toward an Understanding of Difference</b:Title>
    <b:JournalName>Advances in Nursing Science</b:JournalName>
    <b:Year>2000</b:Year>
    <b:Month>June</b:Month>
    <b:Volume>22</b:Volume>
    <b:Issue>4</b:Issue>
    <b:RefOrder>22</b:RefOrder>
  </b:Source>
  <b:Source>
    <b:Tag>Bis20</b:Tag>
    <b:SourceType>DocumentFromInternetSite</b:SourceType>
    <b:Guid>{D47913DF-FA25-480F-98A2-309814AD6230}</b:Guid>
    <b:Author>
      <b:Author>
        <b:NameList>
          <b:Person>
            <b:Last>Bisht</b:Last>
            <b:First>Ramila</b:First>
          </b:Person>
          <b:Person>
            <b:Last>Menon</b:Last>
            <b:First>Shaveta</b:First>
          </b:Person>
        </b:NameList>
      </b:Author>
    </b:Author>
    <b:Title>ASHA Workers Are Indispensable. So Why Are They the Least of Our Concerns?</b:Title>
    <b:InternetSiteTitle>The Wire</b:InternetSiteTitle>
    <b:Year>2020</b:Year>
    <b:Month>may</b:Month>
    <b:Day>1</b:Day>
    <b:YearAccessed>2020</b:YearAccessed>
    <b:MonthAccessed>June</b:MonthAccessed>
    <b:URL>https://thewire.in/rights/asha-workers-coronavirus</b:URL>
    <b:RefOrder>23</b:RefOrder>
  </b:Source>
  <b:Source>
    <b:Tag>Pra20</b:Tag>
    <b:SourceType>DocumentFromInternetSite</b:SourceType>
    <b:Guid>{48038F8D-E940-4134-81E7-CAE5EBB44C80}</b:Guid>
    <b:Author>
      <b:Author>
        <b:NameList>
          <b:Person>
            <b:Last>Prakash</b:Last>
            <b:First>Karam</b:First>
          </b:Person>
        </b:NameList>
      </b:Author>
    </b:Author>
    <b:InternetSiteTitle>The Tribune</b:InternetSiteTitle>
    <b:Year>2020</b:Year>
    <b:Month>May</b:Month>
    <b:Day>09</b:Day>
    <b:YearAccessed>2020</b:YearAccessed>
    <b:MonthAccessed>June</b:MonthAccessed>
    <b:DayAccessed>23</b:DayAccessed>
    <b:URL>https://www.tribuneindia.com/news/patiala/asha-workers-engaged-in-covid-19-battle-to-get-extra-incentive-82538</b:URL>
    <b:RefOrder>24</b:RefOrder>
  </b:Source>
  <b:Source>
    <b:Tag>Shi20</b:Tag>
    <b:SourceType>DocumentFromInternetSite</b:SourceType>
    <b:Guid>{14C0EEA2-C1DC-4BCF-87B1-52022406BA24}</b:Guid>
    <b:Author>
      <b:Author>
        <b:NameList>
          <b:Person>
            <b:Last>P</b:Last>
            <b:First>Shilpa</b:First>
          </b:Person>
        </b:NameList>
      </b:Author>
    </b:Author>
    <b:Title>ASHA worker attempts suicide after being abused</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5</b:RefOrder>
  </b:Source>
  <b:Source>
    <b:Tag>Nir20</b:Tag>
    <b:SourceType>DocumentFromInternetSite</b:SourceType>
    <b:Guid>{A901AAA6-157F-4EEF-8620-11DB13A21472}</b:Guid>
    <b:Author>
      <b:Author>
        <b:NameList>
          <b:Person>
            <b:Last>Nirula</b:Last>
            <b:First>Ranjana</b:First>
          </b:Person>
        </b:NameList>
      </b:Author>
    </b:Author>
    <b:Title>We are Workers! Pay Us Wages! </b:Title>
    <b:InternetSiteTitle>Peoples Democracy</b:InternetSiteTitle>
    <b:Year>2020</b:Year>
    <b:Month>March</b:Month>
    <b:Day>8</b:Day>
    <b:YearAccessed>2020</b:YearAccessed>
    <b:MonthAccessed>May</b:MonthAccessed>
    <b:URL>https://peoplesdemocracy.in/2015/0308_pd/we-are-workers-pay-us-wages</b:URL>
    <b:RefOrder>27</b:RefOrder>
  </b:Source>
  <b:Source>
    <b:Tag>Ram202</b:Tag>
    <b:SourceType>DocumentFromInternetSite</b:SourceType>
    <b:Guid>{0457FC63-77ED-4CCC-A260-72393F95D7F2}</b:Guid>
    <b:Author>
      <b:Author>
        <b:NameList>
          <b:Person>
            <b:Last>Raman</b:Last>
            <b:First>Anuradha</b:First>
          </b:Person>
        </b:NameList>
      </b:Author>
    </b:Author>
    <b:Title>At the forefront of India’s healthcare system, ASHA workers soldier on — unprotected and poorly paid </b:Title>
    <b:InternetSiteTitle>The Hindu</b:InternetSiteTitle>
    <b:Year>2020</b:Year>
    <b:Month>July </b:Month>
    <b:Day>4</b:Day>
    <b:YearAccessed>2020</b:YearAccessed>
    <b:MonthAccessed>July </b:MonthAccessed>
    <b:DayAccessed>5</b:DayAccessed>
    <b:RefOrder>28</b:RefOrder>
  </b:Source>
  <b:Source>
    <b:Tag>Han94</b:Tag>
    <b:SourceType>Book</b:SourceType>
    <b:Guid>{9B971E9D-9023-4272-A847-78BF3E682D12}</b:Guid>
    <b:Author>
      <b:Author>
        <b:NameList>
          <b:Person>
            <b:Last>Baer</b:Last>
            <b:First>Hans</b:First>
            <b:Middle>A</b:Middle>
          </b:Person>
          <b:Person>
            <b:Last>Singer</b:Last>
            <b:First>Merrill</b:First>
            <b:Middle>Singer</b:Middle>
          </b:Person>
          <b:Person>
            <b:Last>Susser</b:Last>
            <b:First>Ida</b:First>
          </b:Person>
        </b:NameList>
      </b:Author>
    </b:Author>
    <b:Title>Medical Anthropology and the World System</b:Title>
    <b:Year>1994</b:Year>
    <b:City>Westport</b:City>
    <b:Publisher>Praeger</b:Publisher>
    <b:RefOrder>29</b:RefOrder>
  </b:Source>
  <b:Source>
    <b:Tag>Pet03</b:Tag>
    <b:SourceType>Book</b:SourceType>
    <b:Guid>{6CF4273E-1CBE-483B-B473-4808AD57D9B2}</b:Guid>
    <b:Author>
      <b:Author>
        <b:NameList>
          <b:Person>
            <b:Last>Freund</b:Last>
            <b:First>Peter</b:First>
            <b:Middle>E S, McGuire</b:Middle>
          </b:Person>
          <b:Person>
            <b:Last>Merebith</b:Last>
          </b:Person>
          <b:Person>
            <b:Last>Podhurst</b:Last>
            <b:First>LInda</b:First>
            <b:Middle>S</b:Middle>
          </b:Person>
        </b:NameList>
      </b:Author>
    </b:Author>
    <b:Title>Health, Illnes and the Social Body: A Critical Sociology</b:Title>
    <b:Year>2003</b:Year>
    <b:City>New Jersey</b:City>
    <b:Publisher>Princeton Hall</b:Publisher>
    <b:RefOrder>30</b:RefOrder>
  </b:Source>
  <b:Source>
    <b:Tag>BPD20</b:Tag>
    <b:SourceType>DocumentFromInternetSite</b:SourceType>
    <b:Guid>{0BFB852E-B7EA-490E-8921-1E8F826E7162}</b:Guid>
    <b:Author>
      <b:Author>
        <b:NameList>
          <b:Person>
            <b:Last>BP</b:Last>
            <b:First>Darshan</b:First>
            <b:Middle>Devaiah</b:Middle>
          </b:Person>
        </b:NameList>
      </b:Author>
    </b:Author>
    <b:Title>Karnataka: As ASHA workers demand better safety equipment, govt lauds their role in fighting Covid</b:Title>
    <b:InternetSiteTitle>The Indian Express</b:InternetSiteTitle>
    <b:Year>2020</b:Year>
    <b:Month>July </b:Month>
    <b:Day>3</b:Day>
    <b:YearAccessed>2020</b:YearAccessed>
    <b:MonthAccessed>July</b:MonthAccessed>
    <b:URL>https://indianexpress.com/article/cities/bangalore/karnataka-as-asha-workers-demand-better-safety-equipment-health-ministry-laud-them-in-fighting-covid-6488848/</b:URL>
    <b:RefOrder>26</b:RefOrder>
  </b:Source>
  <b:Source>
    <b:Tag>Fou20</b:Tag>
    <b:SourceType>DocumentFromInternetSite</b:SourceType>
    <b:Guid>{8E71565A-97C8-475E-A1B2-861AA203298A}</b:Guid>
    <b:Title>Four ASHA Workers Test COVID-19 Positive In Punjab, Lack Of Masks, Gloves Cited Reason</b:Title>
    <b:InternetSiteTitle>The Logical Indian</b:InternetSiteTitle>
    <b:Year>2020</b:Year>
    <b:Month>May</b:Month>
    <b:Day>4</b:Day>
    <b:YearAccessed>2020</b:YearAccessed>
    <b:MonthAccessed>June</b:MonthAccessed>
    <b:URL>https://thelogicalindian.com/news/four-asha-workers-test-positive-for-coronavirus-20917</b:URL>
    <b:Author>
      <b:Author>
        <b:NameList>
          <b:Person>
            <b:Last>Indian</b:Last>
            <b:First>The</b:First>
            <b:Middle>Logical</b:Middle>
          </b:Person>
        </b:NameList>
      </b:Author>
    </b:Author>
    <b:RefOrder>31</b:RefOrder>
  </b:Source>
  <b:Source>
    <b:Tag>Mol021</b:Tag>
    <b:SourceType>BookSection</b:SourceType>
    <b:Guid>{E3DD2A63-D1F8-4420-89B3-8E6518677F69}</b:Guid>
    <b:Title>Different Artheroscleroses</b:Title>
    <b:Year>2002</b:Year>
    <b:City>Durham and London</b:City>
    <b:Publisher>Duke University Press</b:Publisher>
    <b:Author>
      <b:Author>
        <b:NameList>
          <b:Person>
            <b:Last>Mol</b:Last>
            <b:First>Annemarie</b:First>
          </b:Person>
        </b:NameList>
      </b:Author>
    </b:Author>
    <b:BookTitle>The Body Multiple: Ontology in Medical Practice</b:BookTitle>
    <b:Pages>29-52</b:Pages>
    <b:RefOrder>32</b:RefOrder>
  </b:Source>
  <b:Source>
    <b:Tag>Sar04</b:Tag>
    <b:SourceType>Book</b:SourceType>
    <b:Guid>{B1CE5E8E-B719-4E18-B305-AA7CA9385B62}</b:Guid>
    <b:Author>
      <b:Author>
        <b:NameList>
          <b:Person>
            <b:Last>Ahmed</b:Last>
            <b:First>Sara</b:First>
          </b:Person>
        </b:NameList>
      </b:Author>
    </b:Author>
    <b:Title>The Cultural Politics of Emotion</b:Title>
    <b:Year>2004</b:Year>
    <b:City>Edinburgh</b:City>
    <b:Publisher>Edinurgh University Press</b:Publisher>
    <b:RefOrder>33</b:RefOrder>
  </b:Source>
  <b:Source>
    <b:Tag>Par10</b:Tag>
    <b:SourceType>Book</b:SourceType>
    <b:Guid>{B9C85908-5A53-45B5-B6F5-62D2BE5C1D55}</b:Guid>
    <b:Author>
      <b:Author>
        <b:NameList>
          <b:Person>
            <b:Last>Parrenas</b:Last>
            <b:First>Eileen</b:First>
            <b:Middle>Boris and Rhacel Salazar</b:Middle>
          </b:Person>
        </b:NameList>
      </b:Author>
      <b:BookAuthor>
        <b:NameList>
          <b:Person>
            <b:Last>Parrenas</b:Last>
            <b:First>Eileen</b:First>
            <b:Middle>Boris and Rhacel Salazar</b:Middle>
          </b:Person>
        </b:NameList>
      </b:BookAuthor>
    </b:Author>
    <b:Title>Introduction</b:Title>
    <b:Year>2010</b:Year>
    <b:City>California</b:City>
    <b:Publisher>Standford University Press</b:Publisher>
    <b:BookTitle>Intimate LLabors. Cultures, Technologies, and the Politics of Care</b:BookTitle>
    <b:Pages>1-12</b:Pages>
    <b:RefOrder>34</b:RefOrder>
  </b:Source>
  <b:Source>
    <b:Tag>Ian20</b:Tag>
    <b:SourceType>DocumentFromInternetSite</b:SourceType>
    <b:Guid>{CB100A74-2558-4224-AEE3-5F48444F0820}</b:Guid>
    <b:Author>
      <b:Author>
        <b:NameList>
          <b:Person>
            <b:Last>Ians</b:Last>
          </b:Person>
        </b:NameList>
      </b:Author>
    </b:Author>
    <b:Title>Story</b:Title>
    <b:Year>2020</b:Year>
    <b:InternetSiteTitle>Outlook Poshan</b:InternetSiteTitle>
    <b:Month>May</b:Month>
    <b:Day>27</b:Day>
    <b:YearAccessed>2020</b:YearAccessed>
    <b:MonthAccessed>June</b:MonthAccessed>
    <b:DayAccessed>18</b:DayAccessed>
    <b:URL>https://poshan.outlookindia.com/story/poshan-news-how-asha-workers-spread-hope-in-india-amid-covid-19-pandemic/353589</b:URL>
    <b:RefOrder>35</b:RefOrder>
  </b:Source>
  <b:Source>
    <b:Tag>Lip15</b:Tag>
    <b:SourceType>JournalArticle</b:SourceType>
    <b:Guid>{7A0351FE-6EAE-4BFF-9B36-A234D3DB96DA}</b:Guid>
    <b:Author>
      <b:Author>
        <b:NameList>
          <b:Person>
            <b:Last>Lipekho Sapril</b:Last>
            <b:First>Esther</b:First>
            <b:Middle>Richands, Puni Kokho, Sally Theobald</b:Middle>
          </b:Person>
        </b:NameList>
      </b:Author>
    </b:Author>
    <b:Title>Community Health workers in rural India: analysing the oppurtunities and challenges Accredited Social Health Activistts (ASHAs) face in realising their multiple roles</b:Title>
    <b:Year>2015</b:Year>
    <b:JournalName>Human Resources for Health</b:JournalName>
    <b:Pages>1-13</b:Pages>
    <b:RefOrder>36</b:RefOrder>
  </b:Source>
  <b:Source>
    <b:Tag>Jat19</b:Tag>
    <b:SourceType>JournalArticle</b:SourceType>
    <b:Guid>{3D68856F-E5D3-4474-AC0C-0594F1F07460}</b:Guid>
    <b:Author>
      <b:Author>
        <b:NameList>
          <b:Person>
            <b:Last>Jatin Pandey</b:Last>
            <b:First>Manjari</b:First>
            <b:Middle>Singh, Biju Varkkey, Dileep Mavalankar</b:Middle>
          </b:Person>
        </b:NameList>
      </b:Author>
    </b:Author>
    <b:Title>Promoting Health in Rural India: Enhancing Job Performance of Lay Health Care Activists</b:Title>
    <b:JournalName>IIM Kozhikode Society &amp; Management Review</b:JournalName>
    <b:Year>2019</b:Year>
    <b:Pages>1-17</b:Pages>
    <b:RefOrder>37</b:RefOrder>
  </b:Source>
  <b:Source>
    <b:Tag>AKS14</b:Tag>
    <b:SourceType>JournalArticle</b:SourceType>
    <b:Guid>{B5E4327C-3484-4910-B50D-4D485C4EFEE3}</b:Guid>
    <b:Author>
      <b:Author>
        <b:NameList>
          <b:Person>
            <b:Last>Sharma</b:Last>
            <b:First>A</b:First>
            <b:Middle>K</b:Middle>
          </b:Person>
        </b:NameList>
      </b:Author>
    </b:Author>
    <b:Title>The National Rural Health Mission: A Critique</b:Title>
    <b:JournalName>Sociological Bulletin</b:JournalName>
    <b:Year>2014</b:Year>
    <b:Pages>287-301</b:Pages>
    <b:RefOrder>38</b:RefOrder>
  </b:Source>
  <b:Source>
    <b:Tag>RVe19</b:Tag>
    <b:SourceType>JournalArticle</b:SourceType>
    <b:Guid>{D5DB1739-BB88-465B-8A52-652EFC11CE04}</b:Guid>
    <b:Author>
      <b:Author>
        <b:NameList>
          <b:Person>
            <b:Last>Ved</b:Last>
            <b:First>R</b:First>
          </b:Person>
          <b:Person>
            <b:Last>Scott</b:Last>
            <b:First>K</b:First>
          </b:Person>
          <b:Person>
            <b:Last>Gupta</b:Last>
            <b:First>G</b:First>
          </b:Person>
          <b:Person>
            <b:Last>Ummer</b:Last>
            <b:First>O</b:First>
          </b:Person>
          <b:Person>
            <b:Last>Singh</b:Last>
            <b:First>S</b:First>
          </b:Person>
          <b:Person>
            <b:Last>Srivastava</b:Last>
            <b:First>A</b:First>
          </b:Person>
          <b:Person>
            <b:Last>George</b:Last>
          </b:Person>
          <b:Person>
            <b:Last>A</b:Last>
            <b:First>S</b:First>
          </b:Person>
        </b:NameList>
      </b:Author>
    </b:Author>
    <b:Title>How are gender inqualities facing India's one million ASHAs being addressed? Policy origins and adaptations for the world's largest all female community health worker programme</b:Title>
    <b:JournalName>Human Resources for Health</b:JournalName>
    <b:Year>2019</b:Year>
    <b:Pages>1-15</b:Pages>
    <b:RefOrder>39</b:RefOrder>
  </b:Source>
  <b:Source>
    <b:Tag>Edi20</b:Tag>
    <b:SourceType>DocumentFromInternetSite</b:SourceType>
    <b:Guid>{316EB7B0-C2D4-4C1C-B1C7-C110363ED272}</b:Guid>
    <b:InternetSiteTitle>The New Learn</b:InternetSiteTitle>
    <b:Year>2020</b:Year>
    <b:Month>July</b:Month>
    <b:Day>3</b:Day>
    <b:YearAccessed>2020</b:YearAccessed>
    <b:MonthAccessed>July</b:MonthAccessed>
    <b:DayAccessed>21</b:DayAccessed>
    <b:URL>https://www.thenewleam.com/2020/07/indias-asha-workers-amid-covid-19/</b:URL>
    <b:Title>India’s ASHA Workers Amid COVID-19</b:Title>
    <b:RefOrder>40</b:RefOrder>
  </b:Source>
  <b:Source>
    <b:Tag>Oxf20</b:Tag>
    <b:SourceType>DocumentFromInternetSite</b:SourceType>
    <b:Guid>{B58AB174-0384-4D4B-BB8D-B43DBDF7E59A}</b:Guid>
    <b:Year>2020</b:Year>
    <b:InternetSiteTitle>Oxford Policy Management</b:InternetSiteTitle>
    <b:Month>April</b:Month>
    <b:YearAccessed>2020</b:YearAccessed>
    <b:MonthAccessed>May</b:MonthAccessed>
    <b:DayAccessed>12</b:DayAccessed>
    <b:URL>https://www.opml.co.uk/blog/understanding-the-role-of-indian-frontline-workers-in-preventing-and-managing-covid-19</b:URL>
    <b:Title>Understanding the role of Indian frontline workers in preventing and managing COVID-19</b:Title>
    <b:RefOrder>41</b:RefOrder>
  </b:Source>
  <b:Source>
    <b:Tag>The203</b:Tag>
    <b:SourceType>DocumentFromInternetSite</b:SourceType>
    <b:Guid>{80496A3A-EA70-4EAE-858D-CA3DE3DDD3EE}</b:Guid>
    <b:InternetSiteTitle>The Tribune</b:InternetSiteTitle>
    <b:Year>2020</b:Year>
    <b:Month>April</b:Month>
    <b:Day>30</b:Day>
    <b:YearAccessed>2020</b:YearAccessed>
    <b:MonthAccessed>May</b:MonthAccessed>
    <b:DayAccessed>15</b:DayAccessed>
    <b:URL>tribuneindia.com/news/patiala/paid-rs-33-a-day-asha-workers-protest-govt-apathy-78193</b:URL>
    <b:Title>Paid Rs 33 a day, ASHA workers protest govt ‘apathy’</b:Title>
    <b:RefOrder>42</b:RefOrder>
  </b:Source>
  <b:Source>
    <b:Tag>Sar99</b:Tag>
    <b:SourceType>Book</b:SourceType>
    <b:Guid>{0723CC96-70AD-4EF6-9251-3034E36A82E0}</b:Guid>
    <b:Author>
      <b:Author>
        <b:NameList>
          <b:Person>
            <b:Last>Cant</b:Last>
            <b:First>Sarah</b:First>
          </b:Person>
          <b:Person>
            <b:Last>Sharma</b:Last>
            <b:First>Ursula</b:First>
          </b:Person>
        </b:NameList>
      </b:Author>
    </b:Author>
    <b:Title>A new medical pluralism? Alternative medicine, doctors, patients and the state</b:Title>
    <b:Year>1999</b:Year>
    <b:City>London and New York</b:City>
    <b:Publisher>Routledge</b:Publisher>
    <b:RefOrder>43</b:RefOrder>
  </b:Source>
  <b:Source>
    <b:Tag>Placeholder1</b:Tag>
    <b:SourceType>DocumentFromInternetSite</b:SourceType>
    <b:Guid>{C9C4C112-E697-4852-8CAB-DF11A6470E2E}</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Placeholder2</b:Tag>
    <b:SourceType>DocumentFromInternetSite</b:SourceType>
    <b:Guid>{9478A0FA-F1E9-4AFD-AF7A-42623296A571}</b:Guid>
    <b:Author>
      <b:Author>
        <b:NameList>
          <b:Person>
            <b:Last>P</b:Last>
            <b:First>Shilpa</b:First>
          </b:Person>
        </b:NameList>
      </b:Author>
    </b:Author>
    <b:Title>Nation, Current Affairs</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8</b:RefOrder>
  </b:Source>
</b:Sources>
</file>

<file path=customXml/itemProps1.xml><?xml version="1.0" encoding="utf-8"?>
<ds:datastoreItem xmlns:ds="http://schemas.openxmlformats.org/officeDocument/2006/customXml" ds:itemID="{BB2150A4-77EB-4C0A-8922-671CEC8E127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B0AF99C-AEC7-4F92-AE40-17F5EB935F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6c72ff-31c5-446b-865c-a753a900ab3a"/>
    <ds:schemaRef ds:uri="01458c49-4675-4ee4-a60b-6393ef67c6f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63B0C4D-3089-4272-A2EB-BE4DF07EC9C8}">
  <ds:schemaRefs>
    <ds:schemaRef ds:uri="http://schemas.microsoft.com/sharepoint/v3/contenttype/forms"/>
  </ds:schemaRefs>
</ds:datastoreItem>
</file>

<file path=customXml/itemProps4.xml><?xml version="1.0" encoding="utf-8"?>
<ds:datastoreItem xmlns:ds="http://schemas.openxmlformats.org/officeDocument/2006/customXml" ds:itemID="{5EBFA030-9635-1348-8506-64E66D533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12221</Words>
  <Characters>70398</Characters>
  <Application>Microsoft Office Word</Application>
  <DocSecurity>0</DocSecurity>
  <Lines>1235</Lines>
  <Paragraphs>172</Paragraphs>
  <ScaleCrop>false</ScaleCrop>
  <HeadingPairs>
    <vt:vector size="2" baseType="variant">
      <vt:variant>
        <vt:lpstr>Title</vt:lpstr>
      </vt:variant>
      <vt:variant>
        <vt:i4>1</vt:i4>
      </vt:variant>
    </vt:vector>
  </HeadingPairs>
  <TitlesOfParts>
    <vt:vector size="1" baseType="lpstr">
      <vt:lpstr>Reproductive Empires and Perverse Markets: Unpacking the Paradoxical Dynamics of ART Market Expansion in Non-urban India and Beyond</vt:lpstr>
    </vt:vector>
  </TitlesOfParts>
  <Manager/>
  <Company/>
  <LinksUpToDate>false</LinksUpToDate>
  <CharactersWithSpaces>8244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roductive Empires and Perverse Markets: Unpacking the Paradoxical Dynamics of ART Market Expansion in Non-urban India and Beyond</dc:title>
  <dc:subject/>
  <dc:creator>Bronwyn Parry, Rakhi Ghoshal  </dc:creator>
  <cp:keywords>Assisted reproductive technologies, perverse markets, surrogacy, neocolonialism, subaltern biologies, IVF regulation, sub-imperial power </cp:keywords>
  <dc:description/>
  <cp:lastModifiedBy>Savit, Lauren Elizabeth</cp:lastModifiedBy>
  <cp:revision>3</cp:revision>
  <cp:lastPrinted>2021-04-17T20:19:00Z</cp:lastPrinted>
  <dcterms:created xsi:type="dcterms:W3CDTF">2022-03-07T15:14:00Z</dcterms:created>
  <dcterms:modified xsi:type="dcterms:W3CDTF">2022-03-07T15: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E234EEC1F7224ABDD980FF9BEDBEE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association-for-computing-machinery</vt:lpwstr>
  </property>
  <property fmtid="{D5CDD505-2E9C-101B-9397-08002B2CF9AE}" pid="12" name="Mendeley Recent Style Name 4_1">
    <vt:lpwstr>Association for Computing Machinery</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